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7.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8.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9.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0.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1.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2.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3.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4.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5.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6.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7.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8.xml" ContentType="application/vnd.openxmlformats-officedocument.drawingml.chart+xml"/>
  <Override PartName="/word/charts/style23.xml" ContentType="application/vnd.ms-office.chartstyle+xml"/>
  <Override PartName="/word/charts/colors23.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1E28F" w14:textId="372CD71E" w:rsidR="008C60A1" w:rsidRPr="008C60A1" w:rsidRDefault="00E96315" w:rsidP="008C60A1">
      <w:pPr>
        <w:pStyle w:val="Heading1"/>
        <w:numPr>
          <w:ilvl w:val="0"/>
          <w:numId w:val="0"/>
        </w:numPr>
        <w:tabs>
          <w:tab w:val="left" w:pos="4395"/>
        </w:tabs>
        <w:rPr>
          <w:color w:val="FFFFFF" w:themeColor="background1"/>
          <w:sz w:val="4"/>
          <w:szCs w:val="4"/>
        </w:rPr>
      </w:pPr>
      <w:bookmarkStart w:id="0" w:name="_Toc61224080"/>
      <w:r>
        <w:rPr>
          <w:color w:val="FFFFFF" w:themeColor="background1"/>
          <w:sz w:val="4"/>
          <w:szCs w:val="4"/>
        </w:rPr>
        <w:t>HALAMAN JUDUL</w:t>
      </w:r>
      <w:bookmarkEnd w:id="0"/>
    </w:p>
    <w:p w14:paraId="6B61599F" w14:textId="7C221238" w:rsidR="009524D8" w:rsidRPr="00285D46" w:rsidRDefault="009524D8" w:rsidP="009524D8">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Pr="00285D46">
        <w:rPr>
          <w:rFonts w:cs="Times New Roman"/>
          <w:b/>
          <w:bCs/>
          <w:i/>
          <w:iCs/>
          <w:caps/>
        </w:rPr>
        <w:t xml:space="preserve">On-The-Fly Semi-Supervised Learning </w:t>
      </w:r>
      <w:r w:rsidRPr="00285D46">
        <w:rPr>
          <w:rFonts w:cs="Times New Roman"/>
          <w:b/>
          <w:bCs/>
          <w:caps/>
        </w:rPr>
        <w:t xml:space="preserve">Berbasis </w:t>
      </w:r>
      <w:r w:rsidRPr="00285D46">
        <w:rPr>
          <w:rFonts w:cs="Times New Roman"/>
          <w:b/>
          <w:bCs/>
          <w:i/>
          <w:iCs/>
          <w:caps/>
        </w:rPr>
        <w:t>Support Vector Machines</w:t>
      </w:r>
    </w:p>
    <w:p w14:paraId="10B806BA" w14:textId="77777777" w:rsidR="009524D8" w:rsidRPr="00944E0B" w:rsidRDefault="009524D8" w:rsidP="009524D8">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r w:rsidRPr="00944E0B">
        <w:rPr>
          <w:rFonts w:cs="Times New Roman"/>
        </w:rPr>
        <w:t>untuk memenuhi sebagian persyaratan</w:t>
      </w:r>
    </w:p>
    <w:p w14:paraId="3B26B9A6" w14:textId="77777777" w:rsidR="00AE3406" w:rsidRPr="00944E0B" w:rsidRDefault="00363AA7">
      <w:pPr>
        <w:spacing w:after="0" w:line="360" w:lineRule="auto"/>
        <w:jc w:val="center"/>
        <w:rPr>
          <w:rFonts w:cs="Times New Roman"/>
        </w:rPr>
      </w:pPr>
      <w:r w:rsidRPr="00944E0B">
        <w:rPr>
          <w:rFonts w:cs="Times New Roman"/>
        </w:rPr>
        <w:t>untuk memperoleh derajat Sarjana S-1</w:t>
      </w:r>
    </w:p>
    <w:p w14:paraId="57ACDAE9" w14:textId="77777777" w:rsidR="00AE3406" w:rsidRPr="00944E0B" w:rsidRDefault="00363AA7">
      <w:pPr>
        <w:spacing w:after="0" w:line="360" w:lineRule="auto"/>
        <w:jc w:val="center"/>
        <w:rPr>
          <w:rFonts w:cs="Times New Roman"/>
        </w:rPr>
      </w:pPr>
      <w:r w:rsidRPr="00944E0B">
        <w:rPr>
          <w:rFonts w:cs="Times New Roman"/>
        </w:rPr>
        <w:t>Program Studi Teknik Fisika</w:t>
      </w:r>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r w:rsidRPr="00944E0B">
        <w:rPr>
          <w:rFonts w:cs="Times New Roman"/>
        </w:rPr>
        <w:t>Diajukan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r w:rsidRPr="00944E0B">
        <w:rPr>
          <w:rFonts w:cs="Times New Roman"/>
        </w:rPr>
        <w:t>Kepada</w:t>
      </w:r>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61224081"/>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Teknik Fisika</w:t>
      </w:r>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20 Juli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69504" behindDoc="0" locked="0" layoutInCell="1" allowOverlap="1" wp14:anchorId="7B2755D6" wp14:editId="5198059B">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DD4DF5" w:rsidRDefault="00DD4DF5">
                            <w:pPr>
                              <w:spacing w:line="240" w:lineRule="auto"/>
                              <w:rPr>
                                <w:sz w:val="20"/>
                                <w:szCs w:val="20"/>
                                <w:lang w:val="sv-SE"/>
                              </w:rPr>
                            </w:pPr>
                            <w:r>
                              <w:rPr>
                                <w:sz w:val="20"/>
                                <w:szCs w:val="20"/>
                                <w:lang w:val="sv-SE"/>
                              </w:rPr>
                              <w:t>Materai</w:t>
                            </w:r>
                          </w:p>
                          <w:p w14:paraId="5173AB8B" w14:textId="77777777" w:rsidR="00DD4DF5" w:rsidRDefault="00DD4DF5">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DD4DF5" w:rsidRDefault="00DD4DF5">
                      <w:pPr>
                        <w:spacing w:line="240" w:lineRule="auto"/>
                        <w:rPr>
                          <w:sz w:val="20"/>
                          <w:szCs w:val="20"/>
                          <w:lang w:val="sv-SE"/>
                        </w:rPr>
                      </w:pPr>
                      <w:r>
                        <w:rPr>
                          <w:sz w:val="20"/>
                          <w:szCs w:val="20"/>
                          <w:lang w:val="sv-SE"/>
                        </w:rPr>
                        <w:t>Materai</w:t>
                      </w:r>
                    </w:p>
                    <w:p w14:paraId="5173AB8B" w14:textId="77777777" w:rsidR="00DD4DF5" w:rsidRDefault="00DD4DF5">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61224082"/>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r w:rsidRPr="00944E0B">
              <w:rPr>
                <w:rFonts w:cs="Times New Roman"/>
                <w:szCs w:val="24"/>
              </w:rPr>
              <w:t>Pembimbing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ardana,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r w:rsidRPr="00944E0B">
              <w:rPr>
                <w:rFonts w:cs="Times New Roman"/>
                <w:szCs w:val="24"/>
              </w:rPr>
              <w:t>Pembimbing Pendamping</w:t>
            </w:r>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r w:rsidRPr="00710DD4">
              <w:rPr>
                <w:rFonts w:cs="Times New Roman"/>
                <w:szCs w:val="24"/>
              </w:rPr>
              <w:t>Nopriadi,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r w:rsidRPr="00944E0B">
              <w:rPr>
                <w:rFonts w:cs="Times New Roman"/>
                <w:szCs w:val="24"/>
              </w:rPr>
              <w:t>Judul Skripsi</w:t>
            </w:r>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r w:rsidRPr="00A30E86">
              <w:rPr>
                <w:rFonts w:cs="Times New Roman"/>
                <w:szCs w:val="24"/>
              </w:rPr>
              <w:t xml:space="preserve">Implementasi Deteksi Kesalahan Pada Pabrik Kimia Secara </w:t>
            </w:r>
            <w:r w:rsidRPr="007751C5">
              <w:rPr>
                <w:rFonts w:cs="Times New Roman"/>
                <w:i/>
                <w:iCs/>
                <w:szCs w:val="24"/>
              </w:rPr>
              <w:t>Real-Time</w:t>
            </w:r>
            <w:r w:rsidRPr="00A30E86">
              <w:rPr>
                <w:rFonts w:cs="Times New Roman"/>
                <w:szCs w:val="24"/>
              </w:rPr>
              <w:t xml:space="preserve"> Dengan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Berbasis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r w:rsidRPr="00944E0B">
              <w:rPr>
                <w:rFonts w:cs="Times New Roman"/>
                <w:szCs w:val="24"/>
              </w:rPr>
              <w:t>Permasalahan</w:t>
            </w:r>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r>
              <w:rPr>
                <w:rFonts w:cs="Times New Roman"/>
                <w:szCs w:val="24"/>
              </w:rPr>
              <w:t xml:space="preserve">Perancangan dan pengujian program </w:t>
            </w:r>
            <w:r>
              <w:rPr>
                <w:rFonts w:cs="Times New Roman"/>
                <w:i/>
                <w:iCs/>
                <w:szCs w:val="24"/>
              </w:rPr>
              <w:t xml:space="preserve">fault detection </w:t>
            </w:r>
            <w:r>
              <w:rPr>
                <w:rFonts w:cs="Times New Roman"/>
                <w:szCs w:val="24"/>
              </w:rPr>
              <w:t xml:space="preserve">dengan </w:t>
            </w:r>
            <w:r>
              <w:rPr>
                <w:rFonts w:cs="Times New Roman"/>
                <w:i/>
                <w:iCs/>
                <w:szCs w:val="24"/>
              </w:rPr>
              <w:t xml:space="preserve">on-the-fly semi-supervised learning </w:t>
            </w:r>
            <w:r>
              <w:rPr>
                <w:rFonts w:cs="Times New Roman"/>
                <w:szCs w:val="24"/>
              </w:rPr>
              <w:t xml:space="preserve">menggunakan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r w:rsidRPr="00944E0B">
              <w:rPr>
                <w:rFonts w:cs="Times New Roman"/>
                <w:szCs w:val="24"/>
              </w:rPr>
              <w:t>Pembimbing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ardana,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r w:rsidRPr="00944E0B">
              <w:rPr>
                <w:rFonts w:cs="Times New Roman"/>
                <w:szCs w:val="24"/>
              </w:rPr>
              <w:t>Pembimbing Pendamping</w:t>
            </w:r>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r w:rsidRPr="0006127D">
              <w:rPr>
                <w:rFonts w:cs="Times New Roman"/>
                <w:szCs w:val="24"/>
                <w:u w:val="single"/>
              </w:rPr>
              <w:t>Nopriadi,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r w:rsidRPr="00944E0B">
        <w:rPr>
          <w:rFonts w:cs="Times New Roman"/>
        </w:rPr>
        <w:t>Mengetahui,</w:t>
      </w:r>
    </w:p>
    <w:p w14:paraId="5C798044" w14:textId="77777777" w:rsidR="00AE3406" w:rsidRPr="00944E0B" w:rsidRDefault="00363AA7">
      <w:pPr>
        <w:spacing w:after="0"/>
        <w:jc w:val="center"/>
        <w:rPr>
          <w:rFonts w:cs="Times New Roman"/>
        </w:rPr>
      </w:pPr>
      <w:r w:rsidRPr="00944E0B">
        <w:rPr>
          <w:rFonts w:cs="Times New Roman"/>
        </w:rPr>
        <w:t>Ketua Departemen Teknik Nuklir dan Teknik Fisika</w:t>
      </w:r>
    </w:p>
    <w:p w14:paraId="3C3A85AC" w14:textId="77777777" w:rsidR="00AE3406" w:rsidRPr="00944E0B" w:rsidRDefault="00363AA7">
      <w:pPr>
        <w:spacing w:after="0"/>
        <w:jc w:val="center"/>
        <w:rPr>
          <w:rFonts w:cs="Times New Roman"/>
        </w:rPr>
      </w:pPr>
      <w:r w:rsidRPr="00944E0B">
        <w:rPr>
          <w:rFonts w:cs="Times New Roman"/>
        </w:rPr>
        <w:t>Fakultas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Karya ini kup</w:t>
      </w:r>
      <w:r w:rsidR="00031D1F">
        <w:rPr>
          <w:rFonts w:cs="Times New Roman"/>
          <w:i/>
        </w:rPr>
        <w:t xml:space="preserve">ersembahkan </w:t>
      </w:r>
      <w:r w:rsidR="0007108D">
        <w:rPr>
          <w:rFonts w:cs="Times New Roman"/>
          <w:i/>
        </w:rPr>
        <w:t xml:space="preserve">dengan bangga </w:t>
      </w:r>
      <w:r w:rsidR="00031D1F">
        <w:rPr>
          <w:rFonts w:cs="Times New Roman"/>
          <w:i/>
        </w:rPr>
        <w:t xml:space="preserve">untuk diriku sendiri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r w:rsidR="00031D1F" w:rsidRPr="00031D1F">
        <w:rPr>
          <w:rFonts w:cs="Times New Roman"/>
          <w:i/>
          <w:iCs/>
          <w:szCs w:val="24"/>
          <w:shd w:val="clear" w:color="auto" w:fill="FFFFFF"/>
        </w:rPr>
        <w:t>Tetapkan tujuan, mantapkan langkah</w:t>
      </w:r>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61224083"/>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r w:rsidRPr="005C562D">
        <w:rPr>
          <w:rFonts w:cs="Times New Roman"/>
        </w:rPr>
        <w:t>Puji dan syukur penulis panjatkan kepada rahmat Tuhan Yang Maha Esa, oleh karena berkat dan rahmatnya, penulis dapat menyelesaikan Tugas Akhir meskipun pada masa pandemi 2019-nCov. Juga karena pertolongan dan bimbingan-Nya, laporan Tugas Akhir dapat diselesaikan dengan sebaik-baiknya.</w:t>
      </w:r>
    </w:p>
    <w:p w14:paraId="42927BE8" w14:textId="3DD42253" w:rsidR="005C562D" w:rsidRPr="005C562D" w:rsidRDefault="005C562D" w:rsidP="005E012A">
      <w:pPr>
        <w:spacing w:after="0" w:line="360" w:lineRule="auto"/>
        <w:ind w:firstLine="720"/>
        <w:rPr>
          <w:rFonts w:cs="Times New Roman"/>
        </w:rPr>
      </w:pPr>
      <w:r w:rsidRPr="005C562D">
        <w:rPr>
          <w:rFonts w:cs="Times New Roman"/>
        </w:rPr>
        <w:t xml:space="preserve">Penyusunan laporan tugas akhir berjudul “Implementasi Deteksi Kesalahan Pada Pabrik Kimia Secara </w:t>
      </w:r>
      <w:r w:rsidRPr="00F63994">
        <w:rPr>
          <w:rFonts w:cs="Times New Roman"/>
          <w:i/>
          <w:iCs/>
        </w:rPr>
        <w:t>Real-Time</w:t>
      </w:r>
      <w:r w:rsidRPr="005C562D">
        <w:rPr>
          <w:rFonts w:cs="Times New Roman"/>
        </w:rPr>
        <w:t xml:space="preserve"> Dengan </w:t>
      </w:r>
      <w:r w:rsidRPr="00F63994">
        <w:rPr>
          <w:rFonts w:cs="Times New Roman"/>
          <w:i/>
          <w:iCs/>
        </w:rPr>
        <w:t>On-The-Fly Semi-Supervised Learning</w:t>
      </w:r>
      <w:r w:rsidRPr="005C562D">
        <w:rPr>
          <w:rFonts w:cs="Times New Roman"/>
        </w:rPr>
        <w:t xml:space="preserve"> Berbasis </w:t>
      </w:r>
      <w:r w:rsidRPr="00F63994">
        <w:rPr>
          <w:rFonts w:cs="Times New Roman"/>
          <w:i/>
          <w:iCs/>
        </w:rPr>
        <w:t>Support Vector Machines</w:t>
      </w:r>
      <w:r w:rsidRPr="005C562D">
        <w:rPr>
          <w:rFonts w:cs="Times New Roman"/>
        </w:rPr>
        <w:t xml:space="preserve">” membahas pengembangan dan pengujian metode agar kesalahan proses pada pabrik kimia dapat dideteksi sedini mungkin, tanpa menggunakan data proses yang disimpan oleh pabrik, kontras dengan strategi </w:t>
      </w:r>
      <w:r w:rsidR="00B70B4C">
        <w:rPr>
          <w:rFonts w:cs="Times New Roman"/>
        </w:rPr>
        <w:t xml:space="preserve">deteksi kesalahan </w:t>
      </w:r>
      <w:r w:rsidRPr="005C562D">
        <w:rPr>
          <w:rFonts w:cs="Times New Roman"/>
        </w:rPr>
        <w:t xml:space="preserve">pada umumnya. Menggunakan support vector machines pada metode </w:t>
      </w:r>
      <w:r w:rsidRPr="00B70B4C">
        <w:rPr>
          <w:rFonts w:cs="Times New Roman"/>
          <w:i/>
          <w:iCs/>
        </w:rPr>
        <w:t>semi-supervised learning</w:t>
      </w:r>
      <w:r w:rsidRPr="005C562D">
        <w:rPr>
          <w:rFonts w:cs="Times New Roman"/>
        </w:rPr>
        <w:t xml:space="preserve">, data proses pabrik dapat diklasifikasi kedalam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r w:rsidRPr="005C562D">
        <w:rPr>
          <w:rFonts w:cs="Times New Roman"/>
        </w:rPr>
        <w:t xml:space="preserve">Tentu dalam pengerjaan tugas akhir dan penulisan laporan ini, penulis menerima banyak bantuan dari banyak pihak, oleh karena itu, penulis ingin mengucapkan terima kasih kepada: </w:t>
      </w:r>
      <w:r w:rsidR="008926AC" w:rsidRPr="008926AC">
        <w:rPr>
          <w:rFonts w:cs="Times New Roman"/>
        </w:rPr>
        <w:t>Dr.-Ing. Awang Noor Indra Wardana, S.T., M.T., M.Sc.</w:t>
      </w:r>
      <w:r w:rsidRPr="005C562D">
        <w:rPr>
          <w:rFonts w:cs="Times New Roman"/>
        </w:rPr>
        <w:t xml:space="preserve"> selaku dosen pembimbing skripsi dan Bapak Nopriadi, S.T., M.Sc., Ph.D selaku dosen pemimbing pendamping, yang keduanya telah memberikan banyak bimbingan dan pengalaman pada penulis, sehingga penelitian dan penulisan tugas akhir dapat berjalan dengan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r w:rsidRPr="005C562D">
        <w:rPr>
          <w:rFonts w:cs="Times New Roman"/>
        </w:rPr>
        <w:t>Penulis menyadari bahwa laporan tugas akhir ini jauh dari kata sempurna dengan banyak kekurangan dan kelemahan didalamnya, untuk itu penulis memohon maaf apabila terdapat kesalahan dalam penulisan laporan ini.</w:t>
      </w:r>
    </w:p>
    <w:p w14:paraId="5209270A" w14:textId="6AE70EB8" w:rsidR="00AE3406" w:rsidRPr="00944E0B" w:rsidRDefault="005C562D" w:rsidP="005E012A">
      <w:pPr>
        <w:spacing w:after="0" w:line="360" w:lineRule="auto"/>
        <w:ind w:firstLine="720"/>
        <w:rPr>
          <w:rFonts w:cs="Times New Roman"/>
        </w:rPr>
      </w:pPr>
      <w:r w:rsidRPr="005C562D">
        <w:rPr>
          <w:rFonts w:cs="Times New Roman"/>
        </w:rPr>
        <w:t>Demikianlah yang penulis dapat haturkan, penulis harap laporan ini dapat memberikan manfaat kepada pembaca.</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Yogyakarta, Juli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r w:rsidRPr="00944E0B">
              <w:rPr>
                <w:rFonts w:cs="Times New Roman"/>
                <w:szCs w:val="24"/>
              </w:rPr>
              <w:t>Penulis</w:t>
            </w:r>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61224084"/>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72CFF232" w14:textId="35976F53" w:rsidR="00F16C49"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61224080" w:history="1">
            <w:r w:rsidR="00F16C49" w:rsidRPr="006C4AC5">
              <w:rPr>
                <w:rStyle w:val="Hyperlink"/>
                <w:noProof/>
              </w:rPr>
              <w:t>HALAMAN JUDUL</w:t>
            </w:r>
            <w:r w:rsidR="00F16C49">
              <w:rPr>
                <w:noProof/>
                <w:webHidden/>
              </w:rPr>
              <w:tab/>
            </w:r>
            <w:r w:rsidR="00F16C49">
              <w:rPr>
                <w:noProof/>
                <w:webHidden/>
              </w:rPr>
              <w:fldChar w:fldCharType="begin"/>
            </w:r>
            <w:r w:rsidR="00F16C49">
              <w:rPr>
                <w:noProof/>
                <w:webHidden/>
              </w:rPr>
              <w:instrText xml:space="preserve"> PAGEREF _Toc61224080 \h </w:instrText>
            </w:r>
            <w:r w:rsidR="00F16C49">
              <w:rPr>
                <w:noProof/>
                <w:webHidden/>
              </w:rPr>
            </w:r>
            <w:r w:rsidR="00F16C49">
              <w:rPr>
                <w:noProof/>
                <w:webHidden/>
              </w:rPr>
              <w:fldChar w:fldCharType="separate"/>
            </w:r>
            <w:r w:rsidR="00732B50">
              <w:rPr>
                <w:noProof/>
                <w:webHidden/>
              </w:rPr>
              <w:t>i</w:t>
            </w:r>
            <w:r w:rsidR="00F16C49">
              <w:rPr>
                <w:noProof/>
                <w:webHidden/>
              </w:rPr>
              <w:fldChar w:fldCharType="end"/>
            </w:r>
          </w:hyperlink>
        </w:p>
        <w:p w14:paraId="2E8B65BF" w14:textId="2354F42F" w:rsidR="00F16C49" w:rsidRDefault="00C07458">
          <w:pPr>
            <w:pStyle w:val="TOC1"/>
            <w:rPr>
              <w:rFonts w:asciiTheme="minorHAnsi" w:eastAsiaTheme="minorEastAsia" w:hAnsiTheme="minorHAnsi"/>
              <w:noProof/>
              <w:sz w:val="22"/>
              <w:lang w:val="en-ID" w:eastAsia="en-ID"/>
            </w:rPr>
          </w:pPr>
          <w:hyperlink w:anchor="_Toc61224081" w:history="1">
            <w:r w:rsidR="00F16C49" w:rsidRPr="006C4AC5">
              <w:rPr>
                <w:rStyle w:val="Hyperlink"/>
                <w:rFonts w:cs="Times New Roman"/>
                <w:noProof/>
              </w:rPr>
              <w:t>PERNYATAAN BEBAS PLAGIARISME</w:t>
            </w:r>
            <w:r w:rsidR="00F16C49">
              <w:rPr>
                <w:noProof/>
                <w:webHidden/>
              </w:rPr>
              <w:tab/>
            </w:r>
            <w:r w:rsidR="00F16C49">
              <w:rPr>
                <w:noProof/>
                <w:webHidden/>
              </w:rPr>
              <w:fldChar w:fldCharType="begin"/>
            </w:r>
            <w:r w:rsidR="00F16C49">
              <w:rPr>
                <w:noProof/>
                <w:webHidden/>
              </w:rPr>
              <w:instrText xml:space="preserve"> PAGEREF _Toc61224081 \h </w:instrText>
            </w:r>
            <w:r w:rsidR="00F16C49">
              <w:rPr>
                <w:noProof/>
                <w:webHidden/>
              </w:rPr>
            </w:r>
            <w:r w:rsidR="00F16C49">
              <w:rPr>
                <w:noProof/>
                <w:webHidden/>
              </w:rPr>
              <w:fldChar w:fldCharType="separate"/>
            </w:r>
            <w:r w:rsidR="00732B50">
              <w:rPr>
                <w:noProof/>
                <w:webHidden/>
              </w:rPr>
              <w:t>ii</w:t>
            </w:r>
            <w:r w:rsidR="00F16C49">
              <w:rPr>
                <w:noProof/>
                <w:webHidden/>
              </w:rPr>
              <w:fldChar w:fldCharType="end"/>
            </w:r>
          </w:hyperlink>
        </w:p>
        <w:p w14:paraId="34CB1459" w14:textId="6513E1F5" w:rsidR="00F16C49" w:rsidRDefault="00C07458">
          <w:pPr>
            <w:pStyle w:val="TOC1"/>
            <w:rPr>
              <w:rFonts w:asciiTheme="minorHAnsi" w:eastAsiaTheme="minorEastAsia" w:hAnsiTheme="minorHAnsi"/>
              <w:noProof/>
              <w:sz w:val="22"/>
              <w:lang w:val="en-ID" w:eastAsia="en-ID"/>
            </w:rPr>
          </w:pPr>
          <w:hyperlink w:anchor="_Toc61224082" w:history="1">
            <w:r w:rsidR="00F16C49" w:rsidRPr="006C4AC5">
              <w:rPr>
                <w:rStyle w:val="Hyperlink"/>
                <w:rFonts w:cs="Times New Roman"/>
                <w:noProof/>
              </w:rPr>
              <w:t>HALAMAN PERSEMBAHAN</w:t>
            </w:r>
            <w:r w:rsidR="00F16C49">
              <w:rPr>
                <w:noProof/>
                <w:webHidden/>
              </w:rPr>
              <w:tab/>
            </w:r>
            <w:r w:rsidR="00F16C49">
              <w:rPr>
                <w:noProof/>
                <w:webHidden/>
              </w:rPr>
              <w:fldChar w:fldCharType="begin"/>
            </w:r>
            <w:r w:rsidR="00F16C49">
              <w:rPr>
                <w:noProof/>
                <w:webHidden/>
              </w:rPr>
              <w:instrText xml:space="preserve"> PAGEREF _Toc61224082 \h </w:instrText>
            </w:r>
            <w:r w:rsidR="00F16C49">
              <w:rPr>
                <w:noProof/>
                <w:webHidden/>
              </w:rPr>
            </w:r>
            <w:r w:rsidR="00F16C49">
              <w:rPr>
                <w:noProof/>
                <w:webHidden/>
              </w:rPr>
              <w:fldChar w:fldCharType="separate"/>
            </w:r>
            <w:r w:rsidR="00732B50">
              <w:rPr>
                <w:noProof/>
                <w:webHidden/>
              </w:rPr>
              <w:t>iv</w:t>
            </w:r>
            <w:r w:rsidR="00F16C49">
              <w:rPr>
                <w:noProof/>
                <w:webHidden/>
              </w:rPr>
              <w:fldChar w:fldCharType="end"/>
            </w:r>
          </w:hyperlink>
        </w:p>
        <w:p w14:paraId="6DD86A81" w14:textId="422453AC" w:rsidR="00F16C49" w:rsidRDefault="00C07458">
          <w:pPr>
            <w:pStyle w:val="TOC1"/>
            <w:rPr>
              <w:rFonts w:asciiTheme="minorHAnsi" w:eastAsiaTheme="minorEastAsia" w:hAnsiTheme="minorHAnsi"/>
              <w:noProof/>
              <w:sz w:val="22"/>
              <w:lang w:val="en-ID" w:eastAsia="en-ID"/>
            </w:rPr>
          </w:pPr>
          <w:hyperlink w:anchor="_Toc61224083" w:history="1">
            <w:r w:rsidR="00F16C49" w:rsidRPr="006C4AC5">
              <w:rPr>
                <w:rStyle w:val="Hyperlink"/>
                <w:rFonts w:cs="Times New Roman"/>
                <w:noProof/>
              </w:rPr>
              <w:t>KATA PENGANTAR</w:t>
            </w:r>
            <w:r w:rsidR="00F16C49">
              <w:rPr>
                <w:noProof/>
                <w:webHidden/>
              </w:rPr>
              <w:tab/>
            </w:r>
            <w:r w:rsidR="00F16C49">
              <w:rPr>
                <w:noProof/>
                <w:webHidden/>
              </w:rPr>
              <w:fldChar w:fldCharType="begin"/>
            </w:r>
            <w:r w:rsidR="00F16C49">
              <w:rPr>
                <w:noProof/>
                <w:webHidden/>
              </w:rPr>
              <w:instrText xml:space="preserve"> PAGEREF _Toc61224083 \h </w:instrText>
            </w:r>
            <w:r w:rsidR="00F16C49">
              <w:rPr>
                <w:noProof/>
                <w:webHidden/>
              </w:rPr>
            </w:r>
            <w:r w:rsidR="00F16C49">
              <w:rPr>
                <w:noProof/>
                <w:webHidden/>
              </w:rPr>
              <w:fldChar w:fldCharType="separate"/>
            </w:r>
            <w:r w:rsidR="00732B50">
              <w:rPr>
                <w:noProof/>
                <w:webHidden/>
              </w:rPr>
              <w:t>vii</w:t>
            </w:r>
            <w:r w:rsidR="00F16C49">
              <w:rPr>
                <w:noProof/>
                <w:webHidden/>
              </w:rPr>
              <w:fldChar w:fldCharType="end"/>
            </w:r>
          </w:hyperlink>
        </w:p>
        <w:p w14:paraId="227ABE57" w14:textId="6193827A" w:rsidR="00F16C49" w:rsidRDefault="00C07458">
          <w:pPr>
            <w:pStyle w:val="TOC1"/>
            <w:rPr>
              <w:rFonts w:asciiTheme="minorHAnsi" w:eastAsiaTheme="minorEastAsia" w:hAnsiTheme="minorHAnsi"/>
              <w:noProof/>
              <w:sz w:val="22"/>
              <w:lang w:val="en-ID" w:eastAsia="en-ID"/>
            </w:rPr>
          </w:pPr>
          <w:hyperlink w:anchor="_Toc61224084" w:history="1">
            <w:r w:rsidR="00F16C49" w:rsidRPr="006C4AC5">
              <w:rPr>
                <w:rStyle w:val="Hyperlink"/>
                <w:rFonts w:cs="Times New Roman"/>
                <w:noProof/>
              </w:rPr>
              <w:t>DAFTAR ISI</w:t>
            </w:r>
            <w:r w:rsidR="00F16C49">
              <w:rPr>
                <w:noProof/>
                <w:webHidden/>
              </w:rPr>
              <w:tab/>
            </w:r>
            <w:r w:rsidR="00F16C49">
              <w:rPr>
                <w:noProof/>
                <w:webHidden/>
              </w:rPr>
              <w:fldChar w:fldCharType="begin"/>
            </w:r>
            <w:r w:rsidR="00F16C49">
              <w:rPr>
                <w:noProof/>
                <w:webHidden/>
              </w:rPr>
              <w:instrText xml:space="preserve"> PAGEREF _Toc61224084 \h </w:instrText>
            </w:r>
            <w:r w:rsidR="00F16C49">
              <w:rPr>
                <w:noProof/>
                <w:webHidden/>
              </w:rPr>
            </w:r>
            <w:r w:rsidR="00F16C49">
              <w:rPr>
                <w:noProof/>
                <w:webHidden/>
              </w:rPr>
              <w:fldChar w:fldCharType="separate"/>
            </w:r>
            <w:r w:rsidR="00732B50">
              <w:rPr>
                <w:noProof/>
                <w:webHidden/>
              </w:rPr>
              <w:t>viii</w:t>
            </w:r>
            <w:r w:rsidR="00F16C49">
              <w:rPr>
                <w:noProof/>
                <w:webHidden/>
              </w:rPr>
              <w:fldChar w:fldCharType="end"/>
            </w:r>
          </w:hyperlink>
        </w:p>
        <w:p w14:paraId="59E4E399" w14:textId="187E0872" w:rsidR="00F16C49" w:rsidRDefault="00C07458">
          <w:pPr>
            <w:pStyle w:val="TOC1"/>
            <w:rPr>
              <w:rFonts w:asciiTheme="minorHAnsi" w:eastAsiaTheme="minorEastAsia" w:hAnsiTheme="minorHAnsi"/>
              <w:noProof/>
              <w:sz w:val="22"/>
              <w:lang w:val="en-ID" w:eastAsia="en-ID"/>
            </w:rPr>
          </w:pPr>
          <w:hyperlink w:anchor="_Toc61224085" w:history="1">
            <w:r w:rsidR="00F16C49" w:rsidRPr="006C4AC5">
              <w:rPr>
                <w:rStyle w:val="Hyperlink"/>
                <w:rFonts w:cs="Times New Roman"/>
                <w:noProof/>
              </w:rPr>
              <w:t>DAFTAR TABEL</w:t>
            </w:r>
            <w:r w:rsidR="00F16C49">
              <w:rPr>
                <w:noProof/>
                <w:webHidden/>
              </w:rPr>
              <w:tab/>
            </w:r>
            <w:r w:rsidR="00F16C49">
              <w:rPr>
                <w:noProof/>
                <w:webHidden/>
              </w:rPr>
              <w:fldChar w:fldCharType="begin"/>
            </w:r>
            <w:r w:rsidR="00F16C49">
              <w:rPr>
                <w:noProof/>
                <w:webHidden/>
              </w:rPr>
              <w:instrText xml:space="preserve"> PAGEREF _Toc61224085 \h </w:instrText>
            </w:r>
            <w:r w:rsidR="00F16C49">
              <w:rPr>
                <w:noProof/>
                <w:webHidden/>
              </w:rPr>
            </w:r>
            <w:r w:rsidR="00F16C49">
              <w:rPr>
                <w:noProof/>
                <w:webHidden/>
              </w:rPr>
              <w:fldChar w:fldCharType="separate"/>
            </w:r>
            <w:r w:rsidR="00732B50">
              <w:rPr>
                <w:noProof/>
                <w:webHidden/>
              </w:rPr>
              <w:t>x</w:t>
            </w:r>
            <w:r w:rsidR="00F16C49">
              <w:rPr>
                <w:noProof/>
                <w:webHidden/>
              </w:rPr>
              <w:fldChar w:fldCharType="end"/>
            </w:r>
          </w:hyperlink>
        </w:p>
        <w:p w14:paraId="3CFC562D" w14:textId="2136595D" w:rsidR="00F16C49" w:rsidRDefault="00C07458">
          <w:pPr>
            <w:pStyle w:val="TOC1"/>
            <w:rPr>
              <w:rFonts w:asciiTheme="minorHAnsi" w:eastAsiaTheme="minorEastAsia" w:hAnsiTheme="minorHAnsi"/>
              <w:noProof/>
              <w:sz w:val="22"/>
              <w:lang w:val="en-ID" w:eastAsia="en-ID"/>
            </w:rPr>
          </w:pPr>
          <w:hyperlink w:anchor="_Toc61224086" w:history="1">
            <w:r w:rsidR="00F16C49" w:rsidRPr="006C4AC5">
              <w:rPr>
                <w:rStyle w:val="Hyperlink"/>
                <w:rFonts w:cs="Times New Roman"/>
                <w:noProof/>
              </w:rPr>
              <w:t>DAFTAR GAMBAR</w:t>
            </w:r>
            <w:r w:rsidR="00F16C49">
              <w:rPr>
                <w:noProof/>
                <w:webHidden/>
              </w:rPr>
              <w:tab/>
            </w:r>
            <w:r w:rsidR="00F16C49">
              <w:rPr>
                <w:noProof/>
                <w:webHidden/>
              </w:rPr>
              <w:fldChar w:fldCharType="begin"/>
            </w:r>
            <w:r w:rsidR="00F16C49">
              <w:rPr>
                <w:noProof/>
                <w:webHidden/>
              </w:rPr>
              <w:instrText xml:space="preserve"> PAGEREF _Toc61224086 \h </w:instrText>
            </w:r>
            <w:r w:rsidR="00F16C49">
              <w:rPr>
                <w:noProof/>
                <w:webHidden/>
              </w:rPr>
            </w:r>
            <w:r w:rsidR="00F16C49">
              <w:rPr>
                <w:noProof/>
                <w:webHidden/>
              </w:rPr>
              <w:fldChar w:fldCharType="separate"/>
            </w:r>
            <w:r w:rsidR="00732B50">
              <w:rPr>
                <w:noProof/>
                <w:webHidden/>
              </w:rPr>
              <w:t>xi</w:t>
            </w:r>
            <w:r w:rsidR="00F16C49">
              <w:rPr>
                <w:noProof/>
                <w:webHidden/>
              </w:rPr>
              <w:fldChar w:fldCharType="end"/>
            </w:r>
          </w:hyperlink>
        </w:p>
        <w:p w14:paraId="3782BDE9" w14:textId="02DB2E11" w:rsidR="00F16C49" w:rsidRDefault="00C07458">
          <w:pPr>
            <w:pStyle w:val="TOC1"/>
            <w:rPr>
              <w:rFonts w:asciiTheme="minorHAnsi" w:eastAsiaTheme="minorEastAsia" w:hAnsiTheme="minorHAnsi"/>
              <w:noProof/>
              <w:sz w:val="22"/>
              <w:lang w:val="en-ID" w:eastAsia="en-ID"/>
            </w:rPr>
          </w:pPr>
          <w:hyperlink w:anchor="_Toc61224087" w:history="1">
            <w:r w:rsidR="00F16C49" w:rsidRPr="006C4AC5">
              <w:rPr>
                <w:rStyle w:val="Hyperlink"/>
                <w:rFonts w:cs="Times New Roman"/>
                <w:noProof/>
              </w:rPr>
              <w:t>DAFTAR LAMBANG DAN SINGKATAN</w:t>
            </w:r>
            <w:r w:rsidR="00F16C49">
              <w:rPr>
                <w:noProof/>
                <w:webHidden/>
              </w:rPr>
              <w:tab/>
            </w:r>
            <w:r w:rsidR="00F16C49">
              <w:rPr>
                <w:noProof/>
                <w:webHidden/>
              </w:rPr>
              <w:fldChar w:fldCharType="begin"/>
            </w:r>
            <w:r w:rsidR="00F16C49">
              <w:rPr>
                <w:noProof/>
                <w:webHidden/>
              </w:rPr>
              <w:instrText xml:space="preserve"> PAGEREF _Toc61224087 \h </w:instrText>
            </w:r>
            <w:r w:rsidR="00F16C49">
              <w:rPr>
                <w:noProof/>
                <w:webHidden/>
              </w:rPr>
            </w:r>
            <w:r w:rsidR="00F16C49">
              <w:rPr>
                <w:noProof/>
                <w:webHidden/>
              </w:rPr>
              <w:fldChar w:fldCharType="separate"/>
            </w:r>
            <w:r w:rsidR="00732B50">
              <w:rPr>
                <w:noProof/>
                <w:webHidden/>
              </w:rPr>
              <w:t>xiii</w:t>
            </w:r>
            <w:r w:rsidR="00F16C49">
              <w:rPr>
                <w:noProof/>
                <w:webHidden/>
              </w:rPr>
              <w:fldChar w:fldCharType="end"/>
            </w:r>
          </w:hyperlink>
        </w:p>
        <w:p w14:paraId="2DBC6B03" w14:textId="145BD63E" w:rsidR="00F16C49" w:rsidRDefault="00C07458">
          <w:pPr>
            <w:pStyle w:val="TOC1"/>
            <w:rPr>
              <w:rFonts w:asciiTheme="minorHAnsi" w:eastAsiaTheme="minorEastAsia" w:hAnsiTheme="minorHAnsi"/>
              <w:noProof/>
              <w:sz w:val="22"/>
              <w:lang w:val="en-ID" w:eastAsia="en-ID"/>
            </w:rPr>
          </w:pPr>
          <w:hyperlink w:anchor="_Toc61224088" w:history="1">
            <w:r w:rsidR="00F16C49" w:rsidRPr="006C4AC5">
              <w:rPr>
                <w:rStyle w:val="Hyperlink"/>
                <w:noProof/>
              </w:rPr>
              <w:t>INTISARI</w:t>
            </w:r>
            <w:r w:rsidR="00F16C49">
              <w:rPr>
                <w:noProof/>
                <w:webHidden/>
              </w:rPr>
              <w:tab/>
            </w:r>
            <w:r w:rsidR="00F16C49">
              <w:rPr>
                <w:noProof/>
                <w:webHidden/>
              </w:rPr>
              <w:fldChar w:fldCharType="begin"/>
            </w:r>
            <w:r w:rsidR="00F16C49">
              <w:rPr>
                <w:noProof/>
                <w:webHidden/>
              </w:rPr>
              <w:instrText xml:space="preserve"> PAGEREF _Toc61224088 \h </w:instrText>
            </w:r>
            <w:r w:rsidR="00F16C49">
              <w:rPr>
                <w:noProof/>
                <w:webHidden/>
              </w:rPr>
            </w:r>
            <w:r w:rsidR="00F16C49">
              <w:rPr>
                <w:noProof/>
                <w:webHidden/>
              </w:rPr>
              <w:fldChar w:fldCharType="separate"/>
            </w:r>
            <w:r w:rsidR="00732B50">
              <w:rPr>
                <w:noProof/>
                <w:webHidden/>
              </w:rPr>
              <w:t>xvi</w:t>
            </w:r>
            <w:r w:rsidR="00F16C49">
              <w:rPr>
                <w:noProof/>
                <w:webHidden/>
              </w:rPr>
              <w:fldChar w:fldCharType="end"/>
            </w:r>
          </w:hyperlink>
        </w:p>
        <w:p w14:paraId="306223FD" w14:textId="28E57D07" w:rsidR="00F16C49" w:rsidRDefault="00C07458">
          <w:pPr>
            <w:pStyle w:val="TOC1"/>
            <w:rPr>
              <w:rFonts w:asciiTheme="minorHAnsi" w:eastAsiaTheme="minorEastAsia" w:hAnsiTheme="minorHAnsi"/>
              <w:noProof/>
              <w:sz w:val="22"/>
              <w:lang w:val="en-ID" w:eastAsia="en-ID"/>
            </w:rPr>
          </w:pPr>
          <w:hyperlink w:anchor="_Toc61224089" w:history="1">
            <w:r w:rsidR="00F16C49" w:rsidRPr="006C4AC5">
              <w:rPr>
                <w:rStyle w:val="Hyperlink"/>
                <w:rFonts w:cs="Times New Roman"/>
                <w:noProof/>
              </w:rPr>
              <w:t>ABSTRACT</w:t>
            </w:r>
            <w:r w:rsidR="00F16C49">
              <w:rPr>
                <w:noProof/>
                <w:webHidden/>
              </w:rPr>
              <w:tab/>
            </w:r>
            <w:r w:rsidR="00F16C49">
              <w:rPr>
                <w:noProof/>
                <w:webHidden/>
              </w:rPr>
              <w:fldChar w:fldCharType="begin"/>
            </w:r>
            <w:r w:rsidR="00F16C49">
              <w:rPr>
                <w:noProof/>
                <w:webHidden/>
              </w:rPr>
              <w:instrText xml:space="preserve"> PAGEREF _Toc61224089 \h </w:instrText>
            </w:r>
            <w:r w:rsidR="00F16C49">
              <w:rPr>
                <w:noProof/>
                <w:webHidden/>
              </w:rPr>
            </w:r>
            <w:r w:rsidR="00F16C49">
              <w:rPr>
                <w:noProof/>
                <w:webHidden/>
              </w:rPr>
              <w:fldChar w:fldCharType="separate"/>
            </w:r>
            <w:r w:rsidR="00732B50">
              <w:rPr>
                <w:noProof/>
                <w:webHidden/>
              </w:rPr>
              <w:t>xvii</w:t>
            </w:r>
            <w:r w:rsidR="00F16C49">
              <w:rPr>
                <w:noProof/>
                <w:webHidden/>
              </w:rPr>
              <w:fldChar w:fldCharType="end"/>
            </w:r>
          </w:hyperlink>
        </w:p>
        <w:p w14:paraId="400B68D7" w14:textId="489C789D" w:rsidR="00F16C49" w:rsidRDefault="00C07458">
          <w:pPr>
            <w:pStyle w:val="TOC1"/>
            <w:rPr>
              <w:rFonts w:asciiTheme="minorHAnsi" w:eastAsiaTheme="minorEastAsia" w:hAnsiTheme="minorHAnsi"/>
              <w:noProof/>
              <w:sz w:val="22"/>
              <w:lang w:val="en-ID" w:eastAsia="en-ID"/>
            </w:rPr>
          </w:pPr>
          <w:hyperlink w:anchor="_Toc61224090" w:history="1">
            <w:r w:rsidR="00F16C49" w:rsidRPr="006C4AC5">
              <w:rPr>
                <w:rStyle w:val="Hyperlink"/>
                <w:rFonts w:cs="Times New Roman"/>
                <w:noProof/>
                <w14:scene3d>
                  <w14:camera w14:prst="orthographicFront"/>
                  <w14:lightRig w14:rig="threePt" w14:dir="t">
                    <w14:rot w14:lat="0" w14:lon="0" w14:rev="0"/>
                  </w14:lightRig>
                </w14:scene3d>
              </w:rPr>
              <w:t>BAB I</w:t>
            </w:r>
            <w:r w:rsidR="00F16C49" w:rsidRPr="006C4AC5">
              <w:rPr>
                <w:rStyle w:val="Hyperlink"/>
                <w:rFonts w:cs="Times New Roman"/>
                <w:noProof/>
              </w:rPr>
              <w:t xml:space="preserve"> PENDAHULUAN</w:t>
            </w:r>
            <w:r w:rsidR="00F16C49">
              <w:rPr>
                <w:noProof/>
                <w:webHidden/>
              </w:rPr>
              <w:tab/>
            </w:r>
            <w:r w:rsidR="00F16C49">
              <w:rPr>
                <w:noProof/>
                <w:webHidden/>
              </w:rPr>
              <w:fldChar w:fldCharType="begin"/>
            </w:r>
            <w:r w:rsidR="00F16C49">
              <w:rPr>
                <w:noProof/>
                <w:webHidden/>
              </w:rPr>
              <w:instrText xml:space="preserve"> PAGEREF _Toc61224090 \h </w:instrText>
            </w:r>
            <w:r w:rsidR="00F16C49">
              <w:rPr>
                <w:noProof/>
                <w:webHidden/>
              </w:rPr>
            </w:r>
            <w:r w:rsidR="00F16C49">
              <w:rPr>
                <w:noProof/>
                <w:webHidden/>
              </w:rPr>
              <w:fldChar w:fldCharType="separate"/>
            </w:r>
            <w:r w:rsidR="00732B50">
              <w:rPr>
                <w:noProof/>
                <w:webHidden/>
              </w:rPr>
              <w:t>18</w:t>
            </w:r>
            <w:r w:rsidR="00F16C49">
              <w:rPr>
                <w:noProof/>
                <w:webHidden/>
              </w:rPr>
              <w:fldChar w:fldCharType="end"/>
            </w:r>
          </w:hyperlink>
        </w:p>
        <w:p w14:paraId="10C1E855" w14:textId="6E174F89" w:rsidR="00F16C49" w:rsidRDefault="00C07458">
          <w:pPr>
            <w:pStyle w:val="TOC2"/>
            <w:rPr>
              <w:rFonts w:asciiTheme="minorHAnsi" w:eastAsiaTheme="minorEastAsia" w:hAnsiTheme="minorHAnsi"/>
              <w:noProof/>
              <w:sz w:val="22"/>
              <w:lang w:val="en-ID" w:eastAsia="en-ID"/>
            </w:rPr>
          </w:pPr>
          <w:hyperlink w:anchor="_Toc61224091" w:history="1">
            <w:r w:rsidR="00F16C49" w:rsidRPr="006C4AC5">
              <w:rPr>
                <w:rStyle w:val="Hyperlink"/>
                <w:rFonts w:cs="Times New Roman"/>
                <w:noProof/>
                <w14:scene3d>
                  <w14:camera w14:prst="orthographicFront"/>
                  <w14:lightRig w14:rig="threePt" w14:dir="t">
                    <w14:rot w14:lat="0" w14:lon="0" w14:rev="0"/>
                  </w14:lightRig>
                </w14:scene3d>
              </w:rPr>
              <w:t>I.1.</w:t>
            </w:r>
            <w:r w:rsidR="00F16C49" w:rsidRPr="006C4AC5">
              <w:rPr>
                <w:rStyle w:val="Hyperlink"/>
                <w:rFonts w:cs="Times New Roman"/>
                <w:noProof/>
              </w:rPr>
              <w:t xml:space="preserve"> Latar Belakang</w:t>
            </w:r>
            <w:r w:rsidR="00F16C49">
              <w:rPr>
                <w:noProof/>
                <w:webHidden/>
              </w:rPr>
              <w:tab/>
            </w:r>
            <w:r w:rsidR="00F16C49">
              <w:rPr>
                <w:noProof/>
                <w:webHidden/>
              </w:rPr>
              <w:fldChar w:fldCharType="begin"/>
            </w:r>
            <w:r w:rsidR="00F16C49">
              <w:rPr>
                <w:noProof/>
                <w:webHidden/>
              </w:rPr>
              <w:instrText xml:space="preserve"> PAGEREF _Toc61224091 \h </w:instrText>
            </w:r>
            <w:r w:rsidR="00F16C49">
              <w:rPr>
                <w:noProof/>
                <w:webHidden/>
              </w:rPr>
            </w:r>
            <w:r w:rsidR="00F16C49">
              <w:rPr>
                <w:noProof/>
                <w:webHidden/>
              </w:rPr>
              <w:fldChar w:fldCharType="separate"/>
            </w:r>
            <w:r w:rsidR="00732B50">
              <w:rPr>
                <w:noProof/>
                <w:webHidden/>
              </w:rPr>
              <w:t>18</w:t>
            </w:r>
            <w:r w:rsidR="00F16C49">
              <w:rPr>
                <w:noProof/>
                <w:webHidden/>
              </w:rPr>
              <w:fldChar w:fldCharType="end"/>
            </w:r>
          </w:hyperlink>
        </w:p>
        <w:p w14:paraId="79FAD1C1" w14:textId="03BFFA2D" w:rsidR="00F16C49" w:rsidRDefault="00C07458">
          <w:pPr>
            <w:pStyle w:val="TOC2"/>
            <w:rPr>
              <w:rFonts w:asciiTheme="minorHAnsi" w:eastAsiaTheme="minorEastAsia" w:hAnsiTheme="minorHAnsi"/>
              <w:noProof/>
              <w:sz w:val="22"/>
              <w:lang w:val="en-ID" w:eastAsia="en-ID"/>
            </w:rPr>
          </w:pPr>
          <w:hyperlink w:anchor="_Toc61224092" w:history="1">
            <w:r w:rsidR="00F16C49" w:rsidRPr="006C4AC5">
              <w:rPr>
                <w:rStyle w:val="Hyperlink"/>
                <w:rFonts w:cs="Times New Roman"/>
                <w:noProof/>
                <w14:scene3d>
                  <w14:camera w14:prst="orthographicFront"/>
                  <w14:lightRig w14:rig="threePt" w14:dir="t">
                    <w14:rot w14:lat="0" w14:lon="0" w14:rev="0"/>
                  </w14:lightRig>
                </w14:scene3d>
              </w:rPr>
              <w:t>I.2.</w:t>
            </w:r>
            <w:r w:rsidR="00F16C49" w:rsidRPr="006C4AC5">
              <w:rPr>
                <w:rStyle w:val="Hyperlink"/>
                <w:rFonts w:cs="Times New Roman"/>
                <w:noProof/>
              </w:rPr>
              <w:t xml:space="preserve"> Perumusan Masalah</w:t>
            </w:r>
            <w:r w:rsidR="00F16C49">
              <w:rPr>
                <w:noProof/>
                <w:webHidden/>
              </w:rPr>
              <w:tab/>
            </w:r>
            <w:r w:rsidR="00F16C49">
              <w:rPr>
                <w:noProof/>
                <w:webHidden/>
              </w:rPr>
              <w:fldChar w:fldCharType="begin"/>
            </w:r>
            <w:r w:rsidR="00F16C49">
              <w:rPr>
                <w:noProof/>
                <w:webHidden/>
              </w:rPr>
              <w:instrText xml:space="preserve"> PAGEREF _Toc61224092 \h </w:instrText>
            </w:r>
            <w:r w:rsidR="00F16C49">
              <w:rPr>
                <w:noProof/>
                <w:webHidden/>
              </w:rPr>
            </w:r>
            <w:r w:rsidR="00F16C49">
              <w:rPr>
                <w:noProof/>
                <w:webHidden/>
              </w:rPr>
              <w:fldChar w:fldCharType="separate"/>
            </w:r>
            <w:r w:rsidR="00732B50">
              <w:rPr>
                <w:noProof/>
                <w:webHidden/>
              </w:rPr>
              <w:t>20</w:t>
            </w:r>
            <w:r w:rsidR="00F16C49">
              <w:rPr>
                <w:noProof/>
                <w:webHidden/>
              </w:rPr>
              <w:fldChar w:fldCharType="end"/>
            </w:r>
          </w:hyperlink>
        </w:p>
        <w:p w14:paraId="264DC0E4" w14:textId="064FF2D7" w:rsidR="00F16C49" w:rsidRDefault="00C07458">
          <w:pPr>
            <w:pStyle w:val="TOC3"/>
            <w:tabs>
              <w:tab w:val="right" w:leader="dot" w:pos="7927"/>
            </w:tabs>
            <w:rPr>
              <w:rFonts w:asciiTheme="minorHAnsi" w:eastAsiaTheme="minorEastAsia" w:hAnsiTheme="minorHAnsi"/>
              <w:noProof/>
              <w:sz w:val="22"/>
              <w:lang w:val="en-ID" w:eastAsia="en-ID"/>
            </w:rPr>
          </w:pPr>
          <w:hyperlink w:anchor="_Toc61224093" w:history="1">
            <w:r w:rsidR="00F16C49" w:rsidRPr="006C4AC5">
              <w:rPr>
                <w:rStyle w:val="Hyperlink"/>
                <w:rFonts w:cs="Times New Roman"/>
                <w:noProof/>
              </w:rPr>
              <w:t>I.2.1. Batasan Masalah</w:t>
            </w:r>
            <w:r w:rsidR="00F16C49">
              <w:rPr>
                <w:noProof/>
                <w:webHidden/>
              </w:rPr>
              <w:tab/>
            </w:r>
            <w:r w:rsidR="00F16C49">
              <w:rPr>
                <w:noProof/>
                <w:webHidden/>
              </w:rPr>
              <w:fldChar w:fldCharType="begin"/>
            </w:r>
            <w:r w:rsidR="00F16C49">
              <w:rPr>
                <w:noProof/>
                <w:webHidden/>
              </w:rPr>
              <w:instrText xml:space="preserve"> PAGEREF _Toc61224093 \h </w:instrText>
            </w:r>
            <w:r w:rsidR="00F16C49">
              <w:rPr>
                <w:noProof/>
                <w:webHidden/>
              </w:rPr>
            </w:r>
            <w:r w:rsidR="00F16C49">
              <w:rPr>
                <w:noProof/>
                <w:webHidden/>
              </w:rPr>
              <w:fldChar w:fldCharType="separate"/>
            </w:r>
            <w:r w:rsidR="00732B50">
              <w:rPr>
                <w:noProof/>
                <w:webHidden/>
              </w:rPr>
              <w:t>20</w:t>
            </w:r>
            <w:r w:rsidR="00F16C49">
              <w:rPr>
                <w:noProof/>
                <w:webHidden/>
              </w:rPr>
              <w:fldChar w:fldCharType="end"/>
            </w:r>
          </w:hyperlink>
        </w:p>
        <w:p w14:paraId="0FEDB456" w14:textId="2B30648C" w:rsidR="00F16C49" w:rsidRDefault="00C07458">
          <w:pPr>
            <w:pStyle w:val="TOC2"/>
            <w:rPr>
              <w:rFonts w:asciiTheme="minorHAnsi" w:eastAsiaTheme="minorEastAsia" w:hAnsiTheme="minorHAnsi"/>
              <w:noProof/>
              <w:sz w:val="22"/>
              <w:lang w:val="en-ID" w:eastAsia="en-ID"/>
            </w:rPr>
          </w:pPr>
          <w:hyperlink w:anchor="_Toc61224094" w:history="1">
            <w:r w:rsidR="00F16C49" w:rsidRPr="006C4AC5">
              <w:rPr>
                <w:rStyle w:val="Hyperlink"/>
                <w:rFonts w:cs="Times New Roman"/>
                <w:noProof/>
                <w14:scene3d>
                  <w14:camera w14:prst="orthographicFront"/>
                  <w14:lightRig w14:rig="threePt" w14:dir="t">
                    <w14:rot w14:lat="0" w14:lon="0" w14:rev="0"/>
                  </w14:lightRig>
                </w14:scene3d>
              </w:rPr>
              <w:t>I.3.</w:t>
            </w:r>
            <w:r w:rsidR="00F16C49" w:rsidRPr="006C4AC5">
              <w:rPr>
                <w:rStyle w:val="Hyperlink"/>
                <w:rFonts w:cs="Times New Roman"/>
                <w:noProof/>
              </w:rPr>
              <w:t xml:space="preserve"> Tujuan Penelitian</w:t>
            </w:r>
            <w:r w:rsidR="00F16C49">
              <w:rPr>
                <w:noProof/>
                <w:webHidden/>
              </w:rPr>
              <w:tab/>
            </w:r>
            <w:r w:rsidR="00F16C49">
              <w:rPr>
                <w:noProof/>
                <w:webHidden/>
              </w:rPr>
              <w:fldChar w:fldCharType="begin"/>
            </w:r>
            <w:r w:rsidR="00F16C49">
              <w:rPr>
                <w:noProof/>
                <w:webHidden/>
              </w:rPr>
              <w:instrText xml:space="preserve"> PAGEREF _Toc61224094 \h </w:instrText>
            </w:r>
            <w:r w:rsidR="00F16C49">
              <w:rPr>
                <w:noProof/>
                <w:webHidden/>
              </w:rPr>
            </w:r>
            <w:r w:rsidR="00F16C49">
              <w:rPr>
                <w:noProof/>
                <w:webHidden/>
              </w:rPr>
              <w:fldChar w:fldCharType="separate"/>
            </w:r>
            <w:r w:rsidR="00732B50">
              <w:rPr>
                <w:noProof/>
                <w:webHidden/>
              </w:rPr>
              <w:t>20</w:t>
            </w:r>
            <w:r w:rsidR="00F16C49">
              <w:rPr>
                <w:noProof/>
                <w:webHidden/>
              </w:rPr>
              <w:fldChar w:fldCharType="end"/>
            </w:r>
          </w:hyperlink>
        </w:p>
        <w:p w14:paraId="2D2C01FD" w14:textId="38FBC0E0" w:rsidR="00F16C49" w:rsidRDefault="00C07458">
          <w:pPr>
            <w:pStyle w:val="TOC2"/>
            <w:rPr>
              <w:rFonts w:asciiTheme="minorHAnsi" w:eastAsiaTheme="minorEastAsia" w:hAnsiTheme="minorHAnsi"/>
              <w:noProof/>
              <w:sz w:val="22"/>
              <w:lang w:val="en-ID" w:eastAsia="en-ID"/>
            </w:rPr>
          </w:pPr>
          <w:hyperlink w:anchor="_Toc61224095" w:history="1">
            <w:r w:rsidR="00F16C49" w:rsidRPr="006C4AC5">
              <w:rPr>
                <w:rStyle w:val="Hyperlink"/>
                <w:rFonts w:cs="Times New Roman"/>
                <w:noProof/>
                <w14:scene3d>
                  <w14:camera w14:prst="orthographicFront"/>
                  <w14:lightRig w14:rig="threePt" w14:dir="t">
                    <w14:rot w14:lat="0" w14:lon="0" w14:rev="0"/>
                  </w14:lightRig>
                </w14:scene3d>
              </w:rPr>
              <w:t>I.4.</w:t>
            </w:r>
            <w:r w:rsidR="00F16C49" w:rsidRPr="006C4AC5">
              <w:rPr>
                <w:rStyle w:val="Hyperlink"/>
                <w:rFonts w:cs="Times New Roman"/>
                <w:noProof/>
              </w:rPr>
              <w:t xml:space="preserve"> Manfaat Penelitian</w:t>
            </w:r>
            <w:r w:rsidR="00F16C49">
              <w:rPr>
                <w:noProof/>
                <w:webHidden/>
              </w:rPr>
              <w:tab/>
            </w:r>
            <w:r w:rsidR="00F16C49">
              <w:rPr>
                <w:noProof/>
                <w:webHidden/>
              </w:rPr>
              <w:fldChar w:fldCharType="begin"/>
            </w:r>
            <w:r w:rsidR="00F16C49">
              <w:rPr>
                <w:noProof/>
                <w:webHidden/>
              </w:rPr>
              <w:instrText xml:space="preserve"> PAGEREF _Toc61224095 \h </w:instrText>
            </w:r>
            <w:r w:rsidR="00F16C49">
              <w:rPr>
                <w:noProof/>
                <w:webHidden/>
              </w:rPr>
            </w:r>
            <w:r w:rsidR="00F16C49">
              <w:rPr>
                <w:noProof/>
                <w:webHidden/>
              </w:rPr>
              <w:fldChar w:fldCharType="separate"/>
            </w:r>
            <w:r w:rsidR="00732B50">
              <w:rPr>
                <w:noProof/>
                <w:webHidden/>
              </w:rPr>
              <w:t>21</w:t>
            </w:r>
            <w:r w:rsidR="00F16C49">
              <w:rPr>
                <w:noProof/>
                <w:webHidden/>
              </w:rPr>
              <w:fldChar w:fldCharType="end"/>
            </w:r>
          </w:hyperlink>
        </w:p>
        <w:p w14:paraId="0C5509F9" w14:textId="37CDBF35" w:rsidR="00F16C49" w:rsidRDefault="00C07458">
          <w:pPr>
            <w:pStyle w:val="TOC1"/>
            <w:rPr>
              <w:rFonts w:asciiTheme="minorHAnsi" w:eastAsiaTheme="minorEastAsia" w:hAnsiTheme="minorHAnsi"/>
              <w:noProof/>
              <w:sz w:val="22"/>
              <w:lang w:val="en-ID" w:eastAsia="en-ID"/>
            </w:rPr>
          </w:pPr>
          <w:hyperlink w:anchor="_Toc61224096" w:history="1">
            <w:r w:rsidR="00F16C49" w:rsidRPr="006C4AC5">
              <w:rPr>
                <w:rStyle w:val="Hyperlink"/>
                <w:rFonts w:cs="Times New Roman"/>
                <w:noProof/>
                <w14:scene3d>
                  <w14:camera w14:prst="orthographicFront"/>
                  <w14:lightRig w14:rig="threePt" w14:dir="t">
                    <w14:rot w14:lat="0" w14:lon="0" w14:rev="0"/>
                  </w14:lightRig>
                </w14:scene3d>
              </w:rPr>
              <w:t>BAB II</w:t>
            </w:r>
            <w:r w:rsidR="00F16C49" w:rsidRPr="006C4AC5">
              <w:rPr>
                <w:rStyle w:val="Hyperlink"/>
                <w:rFonts w:cs="Times New Roman"/>
                <w:noProof/>
              </w:rPr>
              <w:t xml:space="preserve">  TINJAUAN PUSTAKA</w:t>
            </w:r>
            <w:r w:rsidR="00F16C49">
              <w:rPr>
                <w:noProof/>
                <w:webHidden/>
              </w:rPr>
              <w:tab/>
            </w:r>
            <w:r w:rsidR="00F16C49">
              <w:rPr>
                <w:noProof/>
                <w:webHidden/>
              </w:rPr>
              <w:fldChar w:fldCharType="begin"/>
            </w:r>
            <w:r w:rsidR="00F16C49">
              <w:rPr>
                <w:noProof/>
                <w:webHidden/>
              </w:rPr>
              <w:instrText xml:space="preserve"> PAGEREF _Toc61224096 \h </w:instrText>
            </w:r>
            <w:r w:rsidR="00F16C49">
              <w:rPr>
                <w:noProof/>
                <w:webHidden/>
              </w:rPr>
            </w:r>
            <w:r w:rsidR="00F16C49">
              <w:rPr>
                <w:noProof/>
                <w:webHidden/>
              </w:rPr>
              <w:fldChar w:fldCharType="separate"/>
            </w:r>
            <w:r w:rsidR="00732B50">
              <w:rPr>
                <w:noProof/>
                <w:webHidden/>
              </w:rPr>
              <w:t>22</w:t>
            </w:r>
            <w:r w:rsidR="00F16C49">
              <w:rPr>
                <w:noProof/>
                <w:webHidden/>
              </w:rPr>
              <w:fldChar w:fldCharType="end"/>
            </w:r>
          </w:hyperlink>
        </w:p>
        <w:p w14:paraId="356C5EBD" w14:textId="3DCCF1B9" w:rsidR="00F16C49" w:rsidRDefault="00C07458">
          <w:pPr>
            <w:pStyle w:val="TOC1"/>
            <w:rPr>
              <w:rFonts w:asciiTheme="minorHAnsi" w:eastAsiaTheme="minorEastAsia" w:hAnsiTheme="minorHAnsi"/>
              <w:noProof/>
              <w:sz w:val="22"/>
              <w:lang w:val="en-ID" w:eastAsia="en-ID"/>
            </w:rPr>
          </w:pPr>
          <w:hyperlink w:anchor="_Toc61224097" w:history="1">
            <w:r w:rsidR="00F16C49" w:rsidRPr="006C4AC5">
              <w:rPr>
                <w:rStyle w:val="Hyperlink"/>
                <w:rFonts w:cs="Times New Roman"/>
                <w:noProof/>
                <w14:scene3d>
                  <w14:camera w14:prst="orthographicFront"/>
                  <w14:lightRig w14:rig="threePt" w14:dir="t">
                    <w14:rot w14:lat="0" w14:lon="0" w14:rev="0"/>
                  </w14:lightRig>
                </w14:scene3d>
              </w:rPr>
              <w:t>BAB III</w:t>
            </w:r>
            <w:r w:rsidR="00F16C49" w:rsidRPr="006C4AC5">
              <w:rPr>
                <w:rStyle w:val="Hyperlink"/>
                <w:rFonts w:cs="Times New Roman"/>
                <w:noProof/>
              </w:rPr>
              <w:t xml:space="preserve">  DASAR TEORI</w:t>
            </w:r>
            <w:r w:rsidR="00F16C49">
              <w:rPr>
                <w:noProof/>
                <w:webHidden/>
              </w:rPr>
              <w:tab/>
            </w:r>
            <w:r w:rsidR="00F16C49">
              <w:rPr>
                <w:noProof/>
                <w:webHidden/>
              </w:rPr>
              <w:fldChar w:fldCharType="begin"/>
            </w:r>
            <w:r w:rsidR="00F16C49">
              <w:rPr>
                <w:noProof/>
                <w:webHidden/>
              </w:rPr>
              <w:instrText xml:space="preserve"> PAGEREF _Toc61224097 \h </w:instrText>
            </w:r>
            <w:r w:rsidR="00F16C49">
              <w:rPr>
                <w:noProof/>
                <w:webHidden/>
              </w:rPr>
            </w:r>
            <w:r w:rsidR="00F16C49">
              <w:rPr>
                <w:noProof/>
                <w:webHidden/>
              </w:rPr>
              <w:fldChar w:fldCharType="separate"/>
            </w:r>
            <w:r w:rsidR="00732B50">
              <w:rPr>
                <w:noProof/>
                <w:webHidden/>
              </w:rPr>
              <w:t>30</w:t>
            </w:r>
            <w:r w:rsidR="00F16C49">
              <w:rPr>
                <w:noProof/>
                <w:webHidden/>
              </w:rPr>
              <w:fldChar w:fldCharType="end"/>
            </w:r>
          </w:hyperlink>
        </w:p>
        <w:p w14:paraId="197B44DD" w14:textId="1DE7E6E7" w:rsidR="00F16C49" w:rsidRDefault="00C07458">
          <w:pPr>
            <w:pStyle w:val="TOC2"/>
            <w:rPr>
              <w:rFonts w:asciiTheme="minorHAnsi" w:eastAsiaTheme="minorEastAsia" w:hAnsiTheme="minorHAnsi"/>
              <w:noProof/>
              <w:sz w:val="22"/>
              <w:lang w:val="en-ID" w:eastAsia="en-ID"/>
            </w:rPr>
          </w:pPr>
          <w:hyperlink w:anchor="_Toc61224098" w:history="1">
            <w:r w:rsidR="00F16C49" w:rsidRPr="006C4AC5">
              <w:rPr>
                <w:rStyle w:val="Hyperlink"/>
                <w:noProof/>
                <w:lang w:val="de-DE"/>
                <w14:scene3d>
                  <w14:camera w14:prst="orthographicFront"/>
                  <w14:lightRig w14:rig="threePt" w14:dir="t">
                    <w14:rot w14:lat="0" w14:lon="0" w14:rev="0"/>
                  </w14:lightRig>
                </w14:scene3d>
              </w:rPr>
              <w:t>III.1.</w:t>
            </w:r>
            <w:r w:rsidR="00F16C49" w:rsidRPr="006C4AC5">
              <w:rPr>
                <w:rStyle w:val="Hyperlink"/>
                <w:noProof/>
                <w:lang w:val="de-DE"/>
              </w:rPr>
              <w:t xml:space="preserve"> Semi-Supervised Learning</w:t>
            </w:r>
            <w:r w:rsidR="00F16C49">
              <w:rPr>
                <w:noProof/>
                <w:webHidden/>
              </w:rPr>
              <w:tab/>
            </w:r>
            <w:r w:rsidR="00F16C49">
              <w:rPr>
                <w:noProof/>
                <w:webHidden/>
              </w:rPr>
              <w:fldChar w:fldCharType="begin"/>
            </w:r>
            <w:r w:rsidR="00F16C49">
              <w:rPr>
                <w:noProof/>
                <w:webHidden/>
              </w:rPr>
              <w:instrText xml:space="preserve"> PAGEREF _Toc61224098 \h </w:instrText>
            </w:r>
            <w:r w:rsidR="00F16C49">
              <w:rPr>
                <w:noProof/>
                <w:webHidden/>
              </w:rPr>
            </w:r>
            <w:r w:rsidR="00F16C49">
              <w:rPr>
                <w:noProof/>
                <w:webHidden/>
              </w:rPr>
              <w:fldChar w:fldCharType="separate"/>
            </w:r>
            <w:r w:rsidR="00732B50">
              <w:rPr>
                <w:noProof/>
                <w:webHidden/>
              </w:rPr>
              <w:t>30</w:t>
            </w:r>
            <w:r w:rsidR="00F16C49">
              <w:rPr>
                <w:noProof/>
                <w:webHidden/>
              </w:rPr>
              <w:fldChar w:fldCharType="end"/>
            </w:r>
          </w:hyperlink>
        </w:p>
        <w:p w14:paraId="290DA1B6" w14:textId="4AD7FB80" w:rsidR="00F16C49" w:rsidRDefault="00C07458">
          <w:pPr>
            <w:pStyle w:val="TOC2"/>
            <w:rPr>
              <w:rFonts w:asciiTheme="minorHAnsi" w:eastAsiaTheme="minorEastAsia" w:hAnsiTheme="minorHAnsi"/>
              <w:noProof/>
              <w:sz w:val="22"/>
              <w:lang w:val="en-ID" w:eastAsia="en-ID"/>
            </w:rPr>
          </w:pPr>
          <w:hyperlink w:anchor="_Toc61224099" w:history="1">
            <w:r w:rsidR="00F16C49" w:rsidRPr="006C4AC5">
              <w:rPr>
                <w:rStyle w:val="Hyperlink"/>
                <w:rFonts w:cs="Times New Roman"/>
                <w:noProof/>
              </w:rPr>
              <w:t>III.2. Support Vector Machines (SVM)</w:t>
            </w:r>
            <w:r w:rsidR="00F16C49">
              <w:rPr>
                <w:noProof/>
                <w:webHidden/>
              </w:rPr>
              <w:tab/>
            </w:r>
            <w:r w:rsidR="00F16C49">
              <w:rPr>
                <w:noProof/>
                <w:webHidden/>
              </w:rPr>
              <w:fldChar w:fldCharType="begin"/>
            </w:r>
            <w:r w:rsidR="00F16C49">
              <w:rPr>
                <w:noProof/>
                <w:webHidden/>
              </w:rPr>
              <w:instrText xml:space="preserve"> PAGEREF _Toc61224099 \h </w:instrText>
            </w:r>
            <w:r w:rsidR="00F16C49">
              <w:rPr>
                <w:noProof/>
                <w:webHidden/>
              </w:rPr>
            </w:r>
            <w:r w:rsidR="00F16C49">
              <w:rPr>
                <w:noProof/>
                <w:webHidden/>
              </w:rPr>
              <w:fldChar w:fldCharType="separate"/>
            </w:r>
            <w:r w:rsidR="00732B50">
              <w:rPr>
                <w:noProof/>
                <w:webHidden/>
              </w:rPr>
              <w:t>31</w:t>
            </w:r>
            <w:r w:rsidR="00F16C49">
              <w:rPr>
                <w:noProof/>
                <w:webHidden/>
              </w:rPr>
              <w:fldChar w:fldCharType="end"/>
            </w:r>
          </w:hyperlink>
        </w:p>
        <w:p w14:paraId="0B018B47" w14:textId="36427A16" w:rsidR="00F16C49" w:rsidRDefault="00C07458">
          <w:pPr>
            <w:pStyle w:val="TOC2"/>
            <w:rPr>
              <w:rFonts w:asciiTheme="minorHAnsi" w:eastAsiaTheme="minorEastAsia" w:hAnsiTheme="minorHAnsi"/>
              <w:noProof/>
              <w:sz w:val="22"/>
              <w:lang w:val="en-ID" w:eastAsia="en-ID"/>
            </w:rPr>
          </w:pPr>
          <w:hyperlink w:anchor="_Toc61224100" w:history="1">
            <w:r w:rsidR="00F16C49" w:rsidRPr="006C4AC5">
              <w:rPr>
                <w:rStyle w:val="Hyperlink"/>
                <w:noProof/>
                <w:lang w:val="de-DE"/>
              </w:rPr>
              <w:t>III.3. Metode Pengelompokan</w:t>
            </w:r>
            <w:r w:rsidR="00F16C49">
              <w:rPr>
                <w:noProof/>
                <w:webHidden/>
              </w:rPr>
              <w:tab/>
            </w:r>
            <w:r w:rsidR="00F16C49">
              <w:rPr>
                <w:noProof/>
                <w:webHidden/>
              </w:rPr>
              <w:fldChar w:fldCharType="begin"/>
            </w:r>
            <w:r w:rsidR="00F16C49">
              <w:rPr>
                <w:noProof/>
                <w:webHidden/>
              </w:rPr>
              <w:instrText xml:space="preserve"> PAGEREF _Toc61224100 \h </w:instrText>
            </w:r>
            <w:r w:rsidR="00F16C49">
              <w:rPr>
                <w:noProof/>
                <w:webHidden/>
              </w:rPr>
            </w:r>
            <w:r w:rsidR="00F16C49">
              <w:rPr>
                <w:noProof/>
                <w:webHidden/>
              </w:rPr>
              <w:fldChar w:fldCharType="separate"/>
            </w:r>
            <w:r w:rsidR="00732B50">
              <w:rPr>
                <w:noProof/>
                <w:webHidden/>
              </w:rPr>
              <w:t>38</w:t>
            </w:r>
            <w:r w:rsidR="00F16C49">
              <w:rPr>
                <w:noProof/>
                <w:webHidden/>
              </w:rPr>
              <w:fldChar w:fldCharType="end"/>
            </w:r>
          </w:hyperlink>
        </w:p>
        <w:p w14:paraId="5548D332" w14:textId="07539482" w:rsidR="00F16C49" w:rsidRDefault="00C07458">
          <w:pPr>
            <w:pStyle w:val="TOC3"/>
            <w:tabs>
              <w:tab w:val="right" w:leader="dot" w:pos="7927"/>
            </w:tabs>
            <w:rPr>
              <w:rFonts w:asciiTheme="minorHAnsi" w:eastAsiaTheme="minorEastAsia" w:hAnsiTheme="minorHAnsi"/>
              <w:noProof/>
              <w:sz w:val="22"/>
              <w:lang w:val="en-ID" w:eastAsia="en-ID"/>
            </w:rPr>
          </w:pPr>
          <w:hyperlink w:anchor="_Toc61224101" w:history="1">
            <w:r w:rsidR="00F16C49" w:rsidRPr="006C4AC5">
              <w:rPr>
                <w:rStyle w:val="Hyperlink"/>
                <w:noProof/>
                <w:lang w:val="de-DE"/>
              </w:rPr>
              <w:t>III.3.1. Pengelompokan K-means</w:t>
            </w:r>
            <w:r w:rsidR="00F16C49">
              <w:rPr>
                <w:noProof/>
                <w:webHidden/>
              </w:rPr>
              <w:tab/>
            </w:r>
            <w:r w:rsidR="00F16C49">
              <w:rPr>
                <w:noProof/>
                <w:webHidden/>
              </w:rPr>
              <w:fldChar w:fldCharType="begin"/>
            </w:r>
            <w:r w:rsidR="00F16C49">
              <w:rPr>
                <w:noProof/>
                <w:webHidden/>
              </w:rPr>
              <w:instrText xml:space="preserve"> PAGEREF _Toc61224101 \h </w:instrText>
            </w:r>
            <w:r w:rsidR="00F16C49">
              <w:rPr>
                <w:noProof/>
                <w:webHidden/>
              </w:rPr>
            </w:r>
            <w:r w:rsidR="00F16C49">
              <w:rPr>
                <w:noProof/>
                <w:webHidden/>
              </w:rPr>
              <w:fldChar w:fldCharType="separate"/>
            </w:r>
            <w:r w:rsidR="00732B50">
              <w:rPr>
                <w:noProof/>
                <w:webHidden/>
              </w:rPr>
              <w:t>38</w:t>
            </w:r>
            <w:r w:rsidR="00F16C49">
              <w:rPr>
                <w:noProof/>
                <w:webHidden/>
              </w:rPr>
              <w:fldChar w:fldCharType="end"/>
            </w:r>
          </w:hyperlink>
        </w:p>
        <w:p w14:paraId="65DB0C0A" w14:textId="1B620E27" w:rsidR="00F16C49" w:rsidRDefault="00C07458">
          <w:pPr>
            <w:pStyle w:val="TOC3"/>
            <w:tabs>
              <w:tab w:val="right" w:leader="dot" w:pos="7927"/>
            </w:tabs>
            <w:rPr>
              <w:rFonts w:asciiTheme="minorHAnsi" w:eastAsiaTheme="minorEastAsia" w:hAnsiTheme="minorHAnsi"/>
              <w:noProof/>
              <w:sz w:val="22"/>
              <w:lang w:val="en-ID" w:eastAsia="en-ID"/>
            </w:rPr>
          </w:pPr>
          <w:hyperlink w:anchor="_Toc61224102" w:history="1">
            <w:r w:rsidR="00F16C49" w:rsidRPr="006C4AC5">
              <w:rPr>
                <w:rStyle w:val="Hyperlink"/>
                <w:noProof/>
                <w:lang w:val="de-DE"/>
              </w:rPr>
              <w:t>III.3.2. Density-based Spatial Clustering of Applications With Noise</w:t>
            </w:r>
            <w:r w:rsidR="00F16C49">
              <w:rPr>
                <w:noProof/>
                <w:webHidden/>
              </w:rPr>
              <w:tab/>
            </w:r>
            <w:r w:rsidR="00F16C49">
              <w:rPr>
                <w:noProof/>
                <w:webHidden/>
              </w:rPr>
              <w:fldChar w:fldCharType="begin"/>
            </w:r>
            <w:r w:rsidR="00F16C49">
              <w:rPr>
                <w:noProof/>
                <w:webHidden/>
              </w:rPr>
              <w:instrText xml:space="preserve"> PAGEREF _Toc61224102 \h </w:instrText>
            </w:r>
            <w:r w:rsidR="00F16C49">
              <w:rPr>
                <w:noProof/>
                <w:webHidden/>
              </w:rPr>
            </w:r>
            <w:r w:rsidR="00F16C49">
              <w:rPr>
                <w:noProof/>
                <w:webHidden/>
              </w:rPr>
              <w:fldChar w:fldCharType="separate"/>
            </w:r>
            <w:r w:rsidR="00732B50">
              <w:rPr>
                <w:noProof/>
                <w:webHidden/>
              </w:rPr>
              <w:t>40</w:t>
            </w:r>
            <w:r w:rsidR="00F16C49">
              <w:rPr>
                <w:noProof/>
                <w:webHidden/>
              </w:rPr>
              <w:fldChar w:fldCharType="end"/>
            </w:r>
          </w:hyperlink>
        </w:p>
        <w:p w14:paraId="1F69C489" w14:textId="0C99D1C8" w:rsidR="00F16C49" w:rsidRDefault="00C07458">
          <w:pPr>
            <w:pStyle w:val="TOC2"/>
            <w:rPr>
              <w:rFonts w:asciiTheme="minorHAnsi" w:eastAsiaTheme="minorEastAsia" w:hAnsiTheme="minorHAnsi"/>
              <w:noProof/>
              <w:sz w:val="22"/>
              <w:lang w:val="en-ID" w:eastAsia="en-ID"/>
            </w:rPr>
          </w:pPr>
          <w:hyperlink w:anchor="_Toc61224103" w:history="1">
            <w:r w:rsidR="00F16C49" w:rsidRPr="006C4AC5">
              <w:rPr>
                <w:rStyle w:val="Hyperlink"/>
                <w:noProof/>
                <w:lang w:val="de-DE"/>
              </w:rPr>
              <w:t>III.4. Kernel</w:t>
            </w:r>
            <w:r w:rsidR="00F16C49">
              <w:rPr>
                <w:noProof/>
                <w:webHidden/>
              </w:rPr>
              <w:tab/>
            </w:r>
            <w:r w:rsidR="00F16C49">
              <w:rPr>
                <w:noProof/>
                <w:webHidden/>
              </w:rPr>
              <w:fldChar w:fldCharType="begin"/>
            </w:r>
            <w:r w:rsidR="00F16C49">
              <w:rPr>
                <w:noProof/>
                <w:webHidden/>
              </w:rPr>
              <w:instrText xml:space="preserve"> PAGEREF _Toc61224103 \h </w:instrText>
            </w:r>
            <w:r w:rsidR="00F16C49">
              <w:rPr>
                <w:noProof/>
                <w:webHidden/>
              </w:rPr>
            </w:r>
            <w:r w:rsidR="00F16C49">
              <w:rPr>
                <w:noProof/>
                <w:webHidden/>
              </w:rPr>
              <w:fldChar w:fldCharType="separate"/>
            </w:r>
            <w:r w:rsidR="00732B50">
              <w:rPr>
                <w:noProof/>
                <w:webHidden/>
              </w:rPr>
              <w:t>42</w:t>
            </w:r>
            <w:r w:rsidR="00F16C49">
              <w:rPr>
                <w:noProof/>
                <w:webHidden/>
              </w:rPr>
              <w:fldChar w:fldCharType="end"/>
            </w:r>
          </w:hyperlink>
        </w:p>
        <w:p w14:paraId="37A57AA3" w14:textId="34B621CC" w:rsidR="00F16C49" w:rsidRDefault="00C07458">
          <w:pPr>
            <w:pStyle w:val="TOC2"/>
            <w:rPr>
              <w:rFonts w:asciiTheme="minorHAnsi" w:eastAsiaTheme="minorEastAsia" w:hAnsiTheme="minorHAnsi"/>
              <w:noProof/>
              <w:sz w:val="22"/>
              <w:lang w:val="en-ID" w:eastAsia="en-ID"/>
            </w:rPr>
          </w:pPr>
          <w:hyperlink w:anchor="_Toc61224104" w:history="1">
            <w:r w:rsidR="00F16C49" w:rsidRPr="006C4AC5">
              <w:rPr>
                <w:rStyle w:val="Hyperlink"/>
                <w:noProof/>
                <w:lang w:val="de-DE"/>
              </w:rPr>
              <w:t>III.5. Kernel Fisher Discriminant Analysis</w:t>
            </w:r>
            <w:r w:rsidR="00F16C49">
              <w:rPr>
                <w:noProof/>
                <w:webHidden/>
              </w:rPr>
              <w:tab/>
            </w:r>
            <w:r w:rsidR="00F16C49">
              <w:rPr>
                <w:noProof/>
                <w:webHidden/>
              </w:rPr>
              <w:fldChar w:fldCharType="begin"/>
            </w:r>
            <w:r w:rsidR="00F16C49">
              <w:rPr>
                <w:noProof/>
                <w:webHidden/>
              </w:rPr>
              <w:instrText xml:space="preserve"> PAGEREF _Toc61224104 \h </w:instrText>
            </w:r>
            <w:r w:rsidR="00F16C49">
              <w:rPr>
                <w:noProof/>
                <w:webHidden/>
              </w:rPr>
            </w:r>
            <w:r w:rsidR="00F16C49">
              <w:rPr>
                <w:noProof/>
                <w:webHidden/>
              </w:rPr>
              <w:fldChar w:fldCharType="separate"/>
            </w:r>
            <w:r w:rsidR="00732B50">
              <w:rPr>
                <w:noProof/>
                <w:webHidden/>
              </w:rPr>
              <w:t>43</w:t>
            </w:r>
            <w:r w:rsidR="00F16C49">
              <w:rPr>
                <w:noProof/>
                <w:webHidden/>
              </w:rPr>
              <w:fldChar w:fldCharType="end"/>
            </w:r>
          </w:hyperlink>
        </w:p>
        <w:p w14:paraId="625E81E6" w14:textId="628C9716" w:rsidR="00F16C49" w:rsidRDefault="00C07458">
          <w:pPr>
            <w:pStyle w:val="TOC2"/>
            <w:rPr>
              <w:rFonts w:asciiTheme="minorHAnsi" w:eastAsiaTheme="minorEastAsia" w:hAnsiTheme="minorHAnsi"/>
              <w:noProof/>
              <w:sz w:val="22"/>
              <w:lang w:val="en-ID" w:eastAsia="en-ID"/>
            </w:rPr>
          </w:pPr>
          <w:hyperlink w:anchor="_Toc61224105" w:history="1">
            <w:r w:rsidR="00F16C49" w:rsidRPr="006C4AC5">
              <w:rPr>
                <w:rStyle w:val="Hyperlink"/>
                <w:noProof/>
                <w:lang w:val="de-DE"/>
              </w:rPr>
              <w:t>III.6. Penskalaan</w:t>
            </w:r>
            <w:r w:rsidR="00F16C49">
              <w:rPr>
                <w:noProof/>
                <w:webHidden/>
              </w:rPr>
              <w:tab/>
            </w:r>
            <w:r w:rsidR="00F16C49">
              <w:rPr>
                <w:noProof/>
                <w:webHidden/>
              </w:rPr>
              <w:fldChar w:fldCharType="begin"/>
            </w:r>
            <w:r w:rsidR="00F16C49">
              <w:rPr>
                <w:noProof/>
                <w:webHidden/>
              </w:rPr>
              <w:instrText xml:space="preserve"> PAGEREF _Toc61224105 \h </w:instrText>
            </w:r>
            <w:r w:rsidR="00F16C49">
              <w:rPr>
                <w:noProof/>
                <w:webHidden/>
              </w:rPr>
            </w:r>
            <w:r w:rsidR="00F16C49">
              <w:rPr>
                <w:noProof/>
                <w:webHidden/>
              </w:rPr>
              <w:fldChar w:fldCharType="separate"/>
            </w:r>
            <w:r w:rsidR="00732B50">
              <w:rPr>
                <w:noProof/>
                <w:webHidden/>
              </w:rPr>
              <w:t>45</w:t>
            </w:r>
            <w:r w:rsidR="00F16C49">
              <w:rPr>
                <w:noProof/>
                <w:webHidden/>
              </w:rPr>
              <w:fldChar w:fldCharType="end"/>
            </w:r>
          </w:hyperlink>
        </w:p>
        <w:p w14:paraId="5EAA47B8" w14:textId="2F7EC257" w:rsidR="00F16C49" w:rsidRDefault="00C07458">
          <w:pPr>
            <w:pStyle w:val="TOC2"/>
            <w:rPr>
              <w:rFonts w:asciiTheme="minorHAnsi" w:eastAsiaTheme="minorEastAsia" w:hAnsiTheme="minorHAnsi"/>
              <w:noProof/>
              <w:sz w:val="22"/>
              <w:lang w:val="en-ID" w:eastAsia="en-ID"/>
            </w:rPr>
          </w:pPr>
          <w:hyperlink w:anchor="_Toc61224106" w:history="1">
            <w:r w:rsidR="00F16C49" w:rsidRPr="006C4AC5">
              <w:rPr>
                <w:rStyle w:val="Hyperlink"/>
                <w:noProof/>
                <w:lang w:val="de-DE"/>
              </w:rPr>
              <w:t>III.7. Deteksi dan Diagnosis Kesalahan</w:t>
            </w:r>
            <w:r w:rsidR="00F16C49">
              <w:rPr>
                <w:noProof/>
                <w:webHidden/>
              </w:rPr>
              <w:tab/>
            </w:r>
            <w:r w:rsidR="00F16C49">
              <w:rPr>
                <w:noProof/>
                <w:webHidden/>
              </w:rPr>
              <w:fldChar w:fldCharType="begin"/>
            </w:r>
            <w:r w:rsidR="00F16C49">
              <w:rPr>
                <w:noProof/>
                <w:webHidden/>
              </w:rPr>
              <w:instrText xml:space="preserve"> PAGEREF _Toc61224106 \h </w:instrText>
            </w:r>
            <w:r w:rsidR="00F16C49">
              <w:rPr>
                <w:noProof/>
                <w:webHidden/>
              </w:rPr>
            </w:r>
            <w:r w:rsidR="00F16C49">
              <w:rPr>
                <w:noProof/>
                <w:webHidden/>
              </w:rPr>
              <w:fldChar w:fldCharType="separate"/>
            </w:r>
            <w:r w:rsidR="00732B50">
              <w:rPr>
                <w:noProof/>
                <w:webHidden/>
              </w:rPr>
              <w:t>47</w:t>
            </w:r>
            <w:r w:rsidR="00F16C49">
              <w:rPr>
                <w:noProof/>
                <w:webHidden/>
              </w:rPr>
              <w:fldChar w:fldCharType="end"/>
            </w:r>
          </w:hyperlink>
        </w:p>
        <w:p w14:paraId="458E3EA7" w14:textId="6479E3D0" w:rsidR="00F16C49" w:rsidRDefault="00C07458">
          <w:pPr>
            <w:pStyle w:val="TOC2"/>
            <w:rPr>
              <w:rFonts w:asciiTheme="minorHAnsi" w:eastAsiaTheme="minorEastAsia" w:hAnsiTheme="minorHAnsi"/>
              <w:noProof/>
              <w:sz w:val="22"/>
              <w:lang w:val="en-ID" w:eastAsia="en-ID"/>
            </w:rPr>
          </w:pPr>
          <w:hyperlink w:anchor="_Toc61224107" w:history="1">
            <w:r w:rsidR="00F16C49" w:rsidRPr="006C4AC5">
              <w:rPr>
                <w:rStyle w:val="Hyperlink"/>
                <w:noProof/>
              </w:rPr>
              <w:t xml:space="preserve">III.8. </w:t>
            </w:r>
            <w:r w:rsidR="00F16C49" w:rsidRPr="006C4AC5">
              <w:rPr>
                <w:rStyle w:val="Hyperlink"/>
                <w:i/>
                <w:noProof/>
              </w:rPr>
              <w:t>Message Queue Telemetry Transport</w:t>
            </w:r>
            <w:r w:rsidR="00F16C49">
              <w:rPr>
                <w:noProof/>
                <w:webHidden/>
              </w:rPr>
              <w:tab/>
            </w:r>
            <w:r w:rsidR="00F16C49">
              <w:rPr>
                <w:noProof/>
                <w:webHidden/>
              </w:rPr>
              <w:fldChar w:fldCharType="begin"/>
            </w:r>
            <w:r w:rsidR="00F16C49">
              <w:rPr>
                <w:noProof/>
                <w:webHidden/>
              </w:rPr>
              <w:instrText xml:space="preserve"> PAGEREF _Toc61224107 \h </w:instrText>
            </w:r>
            <w:r w:rsidR="00F16C49">
              <w:rPr>
                <w:noProof/>
                <w:webHidden/>
              </w:rPr>
            </w:r>
            <w:r w:rsidR="00F16C49">
              <w:rPr>
                <w:noProof/>
                <w:webHidden/>
              </w:rPr>
              <w:fldChar w:fldCharType="separate"/>
            </w:r>
            <w:r w:rsidR="00732B50">
              <w:rPr>
                <w:noProof/>
                <w:webHidden/>
              </w:rPr>
              <w:t>48</w:t>
            </w:r>
            <w:r w:rsidR="00F16C49">
              <w:rPr>
                <w:noProof/>
                <w:webHidden/>
              </w:rPr>
              <w:fldChar w:fldCharType="end"/>
            </w:r>
          </w:hyperlink>
        </w:p>
        <w:p w14:paraId="7D065A37" w14:textId="45A2CDB8" w:rsidR="00F16C49" w:rsidRDefault="00C07458">
          <w:pPr>
            <w:pStyle w:val="TOC1"/>
            <w:rPr>
              <w:rFonts w:asciiTheme="minorHAnsi" w:eastAsiaTheme="minorEastAsia" w:hAnsiTheme="minorHAnsi"/>
              <w:noProof/>
              <w:sz w:val="22"/>
              <w:lang w:val="en-ID" w:eastAsia="en-ID"/>
            </w:rPr>
          </w:pPr>
          <w:hyperlink w:anchor="_Toc61224108" w:history="1">
            <w:r w:rsidR="00F16C49" w:rsidRPr="006C4AC5">
              <w:rPr>
                <w:rStyle w:val="Hyperlink"/>
                <w:noProof/>
                <w14:scene3d>
                  <w14:camera w14:prst="orthographicFront"/>
                  <w14:lightRig w14:rig="threePt" w14:dir="t">
                    <w14:rot w14:lat="0" w14:lon="0" w14:rev="0"/>
                  </w14:lightRig>
                </w14:scene3d>
              </w:rPr>
              <w:t>BAB IV</w:t>
            </w:r>
            <w:r w:rsidR="00F16C49" w:rsidRPr="006C4AC5">
              <w:rPr>
                <w:rStyle w:val="Hyperlink"/>
                <w:noProof/>
              </w:rPr>
              <w:t xml:space="preserve"> PELAKSANAAN PENELITIAN</w:t>
            </w:r>
            <w:r w:rsidR="00F16C49">
              <w:rPr>
                <w:noProof/>
                <w:webHidden/>
              </w:rPr>
              <w:tab/>
            </w:r>
            <w:r w:rsidR="00F16C49">
              <w:rPr>
                <w:noProof/>
                <w:webHidden/>
              </w:rPr>
              <w:fldChar w:fldCharType="begin"/>
            </w:r>
            <w:r w:rsidR="00F16C49">
              <w:rPr>
                <w:noProof/>
                <w:webHidden/>
              </w:rPr>
              <w:instrText xml:space="preserve"> PAGEREF _Toc61224108 \h </w:instrText>
            </w:r>
            <w:r w:rsidR="00F16C49">
              <w:rPr>
                <w:noProof/>
                <w:webHidden/>
              </w:rPr>
            </w:r>
            <w:r w:rsidR="00F16C49">
              <w:rPr>
                <w:noProof/>
                <w:webHidden/>
              </w:rPr>
              <w:fldChar w:fldCharType="separate"/>
            </w:r>
            <w:r w:rsidR="00732B50">
              <w:rPr>
                <w:noProof/>
                <w:webHidden/>
              </w:rPr>
              <w:t>50</w:t>
            </w:r>
            <w:r w:rsidR="00F16C49">
              <w:rPr>
                <w:noProof/>
                <w:webHidden/>
              </w:rPr>
              <w:fldChar w:fldCharType="end"/>
            </w:r>
          </w:hyperlink>
        </w:p>
        <w:p w14:paraId="77BFF01B" w14:textId="4C0FA4F8" w:rsidR="00F16C49" w:rsidRDefault="00C07458">
          <w:pPr>
            <w:pStyle w:val="TOC2"/>
            <w:rPr>
              <w:rFonts w:asciiTheme="minorHAnsi" w:eastAsiaTheme="minorEastAsia" w:hAnsiTheme="minorHAnsi"/>
              <w:noProof/>
              <w:sz w:val="22"/>
              <w:lang w:val="en-ID" w:eastAsia="en-ID"/>
            </w:rPr>
          </w:pPr>
          <w:hyperlink w:anchor="_Toc61224109" w:history="1">
            <w:r w:rsidR="00F16C49" w:rsidRPr="006C4AC5">
              <w:rPr>
                <w:rStyle w:val="Hyperlink"/>
                <w:rFonts w:cs="Times New Roman"/>
                <w:noProof/>
              </w:rPr>
              <w:t>IV.1. Alat dan Bahan Penelitian</w:t>
            </w:r>
            <w:r w:rsidR="00F16C49">
              <w:rPr>
                <w:noProof/>
                <w:webHidden/>
              </w:rPr>
              <w:tab/>
            </w:r>
            <w:r w:rsidR="00F16C49">
              <w:rPr>
                <w:noProof/>
                <w:webHidden/>
              </w:rPr>
              <w:fldChar w:fldCharType="begin"/>
            </w:r>
            <w:r w:rsidR="00F16C49">
              <w:rPr>
                <w:noProof/>
                <w:webHidden/>
              </w:rPr>
              <w:instrText xml:space="preserve"> PAGEREF _Toc61224109 \h </w:instrText>
            </w:r>
            <w:r w:rsidR="00F16C49">
              <w:rPr>
                <w:noProof/>
                <w:webHidden/>
              </w:rPr>
            </w:r>
            <w:r w:rsidR="00F16C49">
              <w:rPr>
                <w:noProof/>
                <w:webHidden/>
              </w:rPr>
              <w:fldChar w:fldCharType="separate"/>
            </w:r>
            <w:r w:rsidR="00732B50">
              <w:rPr>
                <w:noProof/>
                <w:webHidden/>
              </w:rPr>
              <w:t>50</w:t>
            </w:r>
            <w:r w:rsidR="00F16C49">
              <w:rPr>
                <w:noProof/>
                <w:webHidden/>
              </w:rPr>
              <w:fldChar w:fldCharType="end"/>
            </w:r>
          </w:hyperlink>
        </w:p>
        <w:p w14:paraId="196B2D07" w14:textId="0729D485" w:rsidR="00F16C49" w:rsidRDefault="00C07458">
          <w:pPr>
            <w:pStyle w:val="TOC2"/>
            <w:rPr>
              <w:rFonts w:asciiTheme="minorHAnsi" w:eastAsiaTheme="minorEastAsia" w:hAnsiTheme="minorHAnsi"/>
              <w:noProof/>
              <w:sz w:val="22"/>
              <w:lang w:val="en-ID" w:eastAsia="en-ID"/>
            </w:rPr>
          </w:pPr>
          <w:hyperlink w:anchor="_Toc61224110" w:history="1">
            <w:r w:rsidR="00F16C49" w:rsidRPr="006C4AC5">
              <w:rPr>
                <w:rStyle w:val="Hyperlink"/>
                <w:rFonts w:cs="Times New Roman"/>
                <w:noProof/>
              </w:rPr>
              <w:t>IV.2. Tata Laksana Penelitian</w:t>
            </w:r>
            <w:r w:rsidR="00F16C49">
              <w:rPr>
                <w:noProof/>
                <w:webHidden/>
              </w:rPr>
              <w:tab/>
            </w:r>
            <w:r w:rsidR="00F16C49">
              <w:rPr>
                <w:noProof/>
                <w:webHidden/>
              </w:rPr>
              <w:fldChar w:fldCharType="begin"/>
            </w:r>
            <w:r w:rsidR="00F16C49">
              <w:rPr>
                <w:noProof/>
                <w:webHidden/>
              </w:rPr>
              <w:instrText xml:space="preserve"> PAGEREF _Toc61224110 \h </w:instrText>
            </w:r>
            <w:r w:rsidR="00F16C49">
              <w:rPr>
                <w:noProof/>
                <w:webHidden/>
              </w:rPr>
            </w:r>
            <w:r w:rsidR="00F16C49">
              <w:rPr>
                <w:noProof/>
                <w:webHidden/>
              </w:rPr>
              <w:fldChar w:fldCharType="separate"/>
            </w:r>
            <w:r w:rsidR="00732B50">
              <w:rPr>
                <w:noProof/>
                <w:webHidden/>
              </w:rPr>
              <w:t>59</w:t>
            </w:r>
            <w:r w:rsidR="00F16C49">
              <w:rPr>
                <w:noProof/>
                <w:webHidden/>
              </w:rPr>
              <w:fldChar w:fldCharType="end"/>
            </w:r>
          </w:hyperlink>
        </w:p>
        <w:p w14:paraId="3FAB2AB4" w14:textId="7BE8272C" w:rsidR="00F16C49" w:rsidRDefault="00C07458">
          <w:pPr>
            <w:pStyle w:val="TOC3"/>
            <w:tabs>
              <w:tab w:val="right" w:leader="dot" w:pos="7927"/>
            </w:tabs>
            <w:rPr>
              <w:rFonts w:asciiTheme="minorHAnsi" w:eastAsiaTheme="minorEastAsia" w:hAnsiTheme="minorHAnsi"/>
              <w:noProof/>
              <w:sz w:val="22"/>
              <w:lang w:val="en-ID" w:eastAsia="en-ID"/>
            </w:rPr>
          </w:pPr>
          <w:hyperlink w:anchor="_Toc61224111" w:history="1">
            <w:r w:rsidR="00F16C49" w:rsidRPr="006C4AC5">
              <w:rPr>
                <w:rStyle w:val="Hyperlink"/>
                <w:noProof/>
              </w:rPr>
              <w:t>IV.2.1. Pengujian KFDA dan SVM</w:t>
            </w:r>
            <w:r w:rsidR="00F16C49">
              <w:rPr>
                <w:noProof/>
                <w:webHidden/>
              </w:rPr>
              <w:tab/>
            </w:r>
            <w:r w:rsidR="00F16C49">
              <w:rPr>
                <w:noProof/>
                <w:webHidden/>
              </w:rPr>
              <w:fldChar w:fldCharType="begin"/>
            </w:r>
            <w:r w:rsidR="00F16C49">
              <w:rPr>
                <w:noProof/>
                <w:webHidden/>
              </w:rPr>
              <w:instrText xml:space="preserve"> PAGEREF _Toc61224111 \h </w:instrText>
            </w:r>
            <w:r w:rsidR="00F16C49">
              <w:rPr>
                <w:noProof/>
                <w:webHidden/>
              </w:rPr>
            </w:r>
            <w:r w:rsidR="00F16C49">
              <w:rPr>
                <w:noProof/>
                <w:webHidden/>
              </w:rPr>
              <w:fldChar w:fldCharType="separate"/>
            </w:r>
            <w:r w:rsidR="00732B50">
              <w:rPr>
                <w:noProof/>
                <w:webHidden/>
              </w:rPr>
              <w:t>59</w:t>
            </w:r>
            <w:r w:rsidR="00F16C49">
              <w:rPr>
                <w:noProof/>
                <w:webHidden/>
              </w:rPr>
              <w:fldChar w:fldCharType="end"/>
            </w:r>
          </w:hyperlink>
        </w:p>
        <w:p w14:paraId="249207F8" w14:textId="20B15BBD" w:rsidR="00F16C49" w:rsidRDefault="00C07458">
          <w:pPr>
            <w:pStyle w:val="TOC3"/>
            <w:tabs>
              <w:tab w:val="right" w:leader="dot" w:pos="7927"/>
            </w:tabs>
            <w:rPr>
              <w:rFonts w:asciiTheme="minorHAnsi" w:eastAsiaTheme="minorEastAsia" w:hAnsiTheme="minorHAnsi"/>
              <w:noProof/>
              <w:sz w:val="22"/>
              <w:lang w:val="en-ID" w:eastAsia="en-ID"/>
            </w:rPr>
          </w:pPr>
          <w:hyperlink w:anchor="_Toc61224112" w:history="1">
            <w:r w:rsidR="00F16C49" w:rsidRPr="006C4AC5">
              <w:rPr>
                <w:rStyle w:val="Hyperlink"/>
                <w:noProof/>
              </w:rPr>
              <w:t>IV.2.2. Perancangan Program</w:t>
            </w:r>
            <w:r w:rsidR="00F16C49">
              <w:rPr>
                <w:noProof/>
                <w:webHidden/>
              </w:rPr>
              <w:tab/>
            </w:r>
            <w:r w:rsidR="00F16C49">
              <w:rPr>
                <w:noProof/>
                <w:webHidden/>
              </w:rPr>
              <w:fldChar w:fldCharType="begin"/>
            </w:r>
            <w:r w:rsidR="00F16C49">
              <w:rPr>
                <w:noProof/>
                <w:webHidden/>
              </w:rPr>
              <w:instrText xml:space="preserve"> PAGEREF _Toc61224112 \h </w:instrText>
            </w:r>
            <w:r w:rsidR="00F16C49">
              <w:rPr>
                <w:noProof/>
                <w:webHidden/>
              </w:rPr>
            </w:r>
            <w:r w:rsidR="00F16C49">
              <w:rPr>
                <w:noProof/>
                <w:webHidden/>
              </w:rPr>
              <w:fldChar w:fldCharType="separate"/>
            </w:r>
            <w:r w:rsidR="00732B50">
              <w:rPr>
                <w:noProof/>
                <w:webHidden/>
              </w:rPr>
              <w:t>60</w:t>
            </w:r>
            <w:r w:rsidR="00F16C49">
              <w:rPr>
                <w:noProof/>
                <w:webHidden/>
              </w:rPr>
              <w:fldChar w:fldCharType="end"/>
            </w:r>
          </w:hyperlink>
        </w:p>
        <w:p w14:paraId="11488100" w14:textId="12F03300" w:rsidR="00F16C49" w:rsidRDefault="00C07458">
          <w:pPr>
            <w:pStyle w:val="TOC3"/>
            <w:tabs>
              <w:tab w:val="right" w:leader="dot" w:pos="7927"/>
            </w:tabs>
            <w:rPr>
              <w:rFonts w:asciiTheme="minorHAnsi" w:eastAsiaTheme="minorEastAsia" w:hAnsiTheme="minorHAnsi"/>
              <w:noProof/>
              <w:sz w:val="22"/>
              <w:lang w:val="en-ID" w:eastAsia="en-ID"/>
            </w:rPr>
          </w:pPr>
          <w:hyperlink w:anchor="_Toc61224113" w:history="1">
            <w:r w:rsidR="00F16C49" w:rsidRPr="006C4AC5">
              <w:rPr>
                <w:rStyle w:val="Hyperlink"/>
                <w:noProof/>
              </w:rPr>
              <w:t>IV.2.3. Pembangunan Program</w:t>
            </w:r>
            <w:r w:rsidR="00F16C49">
              <w:rPr>
                <w:noProof/>
                <w:webHidden/>
              </w:rPr>
              <w:tab/>
            </w:r>
            <w:r w:rsidR="00F16C49">
              <w:rPr>
                <w:noProof/>
                <w:webHidden/>
              </w:rPr>
              <w:fldChar w:fldCharType="begin"/>
            </w:r>
            <w:r w:rsidR="00F16C49">
              <w:rPr>
                <w:noProof/>
                <w:webHidden/>
              </w:rPr>
              <w:instrText xml:space="preserve"> PAGEREF _Toc61224113 \h </w:instrText>
            </w:r>
            <w:r w:rsidR="00F16C49">
              <w:rPr>
                <w:noProof/>
                <w:webHidden/>
              </w:rPr>
            </w:r>
            <w:r w:rsidR="00F16C49">
              <w:rPr>
                <w:noProof/>
                <w:webHidden/>
              </w:rPr>
              <w:fldChar w:fldCharType="separate"/>
            </w:r>
            <w:r w:rsidR="00732B50">
              <w:rPr>
                <w:noProof/>
                <w:webHidden/>
              </w:rPr>
              <w:t>60</w:t>
            </w:r>
            <w:r w:rsidR="00F16C49">
              <w:rPr>
                <w:noProof/>
                <w:webHidden/>
              </w:rPr>
              <w:fldChar w:fldCharType="end"/>
            </w:r>
          </w:hyperlink>
        </w:p>
        <w:p w14:paraId="2589908D" w14:textId="11149CF0" w:rsidR="00F16C49" w:rsidRDefault="00C07458">
          <w:pPr>
            <w:pStyle w:val="TOC3"/>
            <w:tabs>
              <w:tab w:val="right" w:leader="dot" w:pos="7927"/>
            </w:tabs>
            <w:rPr>
              <w:rFonts w:asciiTheme="minorHAnsi" w:eastAsiaTheme="minorEastAsia" w:hAnsiTheme="minorHAnsi"/>
              <w:noProof/>
              <w:sz w:val="22"/>
              <w:lang w:val="en-ID" w:eastAsia="en-ID"/>
            </w:rPr>
          </w:pPr>
          <w:hyperlink w:anchor="_Toc61224114" w:history="1">
            <w:r w:rsidR="00F16C49" w:rsidRPr="006C4AC5">
              <w:rPr>
                <w:rStyle w:val="Hyperlink"/>
                <w:noProof/>
              </w:rPr>
              <w:t>IV.2.4. Pengujian Program Menggunakan Data Latih</w:t>
            </w:r>
            <w:r w:rsidR="00F16C49">
              <w:rPr>
                <w:noProof/>
                <w:webHidden/>
              </w:rPr>
              <w:tab/>
            </w:r>
            <w:r w:rsidR="00F16C49">
              <w:rPr>
                <w:noProof/>
                <w:webHidden/>
              </w:rPr>
              <w:fldChar w:fldCharType="begin"/>
            </w:r>
            <w:r w:rsidR="00F16C49">
              <w:rPr>
                <w:noProof/>
                <w:webHidden/>
              </w:rPr>
              <w:instrText xml:space="preserve"> PAGEREF _Toc61224114 \h </w:instrText>
            </w:r>
            <w:r w:rsidR="00F16C49">
              <w:rPr>
                <w:noProof/>
                <w:webHidden/>
              </w:rPr>
            </w:r>
            <w:r w:rsidR="00F16C49">
              <w:rPr>
                <w:noProof/>
                <w:webHidden/>
              </w:rPr>
              <w:fldChar w:fldCharType="separate"/>
            </w:r>
            <w:r w:rsidR="00732B50">
              <w:rPr>
                <w:noProof/>
                <w:webHidden/>
              </w:rPr>
              <w:t>61</w:t>
            </w:r>
            <w:r w:rsidR="00F16C49">
              <w:rPr>
                <w:noProof/>
                <w:webHidden/>
              </w:rPr>
              <w:fldChar w:fldCharType="end"/>
            </w:r>
          </w:hyperlink>
        </w:p>
        <w:p w14:paraId="297B49DD" w14:textId="39C3A56C" w:rsidR="00F16C49" w:rsidRDefault="00C07458">
          <w:pPr>
            <w:pStyle w:val="TOC3"/>
            <w:tabs>
              <w:tab w:val="right" w:leader="dot" w:pos="7927"/>
            </w:tabs>
            <w:rPr>
              <w:rFonts w:asciiTheme="minorHAnsi" w:eastAsiaTheme="minorEastAsia" w:hAnsiTheme="minorHAnsi"/>
              <w:noProof/>
              <w:sz w:val="22"/>
              <w:lang w:val="en-ID" w:eastAsia="en-ID"/>
            </w:rPr>
          </w:pPr>
          <w:hyperlink w:anchor="_Toc61224115" w:history="1">
            <w:r w:rsidR="00F16C49" w:rsidRPr="006C4AC5">
              <w:rPr>
                <w:rStyle w:val="Hyperlink"/>
                <w:noProof/>
              </w:rPr>
              <w:t>IV.2.5. Pengujian Program Menggunakan Data Validasi</w:t>
            </w:r>
            <w:r w:rsidR="00F16C49">
              <w:rPr>
                <w:noProof/>
                <w:webHidden/>
              </w:rPr>
              <w:tab/>
            </w:r>
            <w:r w:rsidR="00F16C49">
              <w:rPr>
                <w:noProof/>
                <w:webHidden/>
              </w:rPr>
              <w:fldChar w:fldCharType="begin"/>
            </w:r>
            <w:r w:rsidR="00F16C49">
              <w:rPr>
                <w:noProof/>
                <w:webHidden/>
              </w:rPr>
              <w:instrText xml:space="preserve"> PAGEREF _Toc61224115 \h </w:instrText>
            </w:r>
            <w:r w:rsidR="00F16C49">
              <w:rPr>
                <w:noProof/>
                <w:webHidden/>
              </w:rPr>
            </w:r>
            <w:r w:rsidR="00F16C49">
              <w:rPr>
                <w:noProof/>
                <w:webHidden/>
              </w:rPr>
              <w:fldChar w:fldCharType="separate"/>
            </w:r>
            <w:r w:rsidR="00732B50">
              <w:rPr>
                <w:noProof/>
                <w:webHidden/>
              </w:rPr>
              <w:t>61</w:t>
            </w:r>
            <w:r w:rsidR="00F16C49">
              <w:rPr>
                <w:noProof/>
                <w:webHidden/>
              </w:rPr>
              <w:fldChar w:fldCharType="end"/>
            </w:r>
          </w:hyperlink>
        </w:p>
        <w:p w14:paraId="79CD788D" w14:textId="28687335" w:rsidR="00F16C49" w:rsidRDefault="00C07458">
          <w:pPr>
            <w:pStyle w:val="TOC1"/>
            <w:rPr>
              <w:rFonts w:asciiTheme="minorHAnsi" w:eastAsiaTheme="minorEastAsia" w:hAnsiTheme="minorHAnsi"/>
              <w:noProof/>
              <w:sz w:val="22"/>
              <w:lang w:val="en-ID" w:eastAsia="en-ID"/>
            </w:rPr>
          </w:pPr>
          <w:hyperlink w:anchor="_Toc61224116" w:history="1">
            <w:r w:rsidR="00F16C49" w:rsidRPr="006C4AC5">
              <w:rPr>
                <w:rStyle w:val="Hyperlink"/>
                <w:noProof/>
                <w14:scene3d>
                  <w14:camera w14:prst="orthographicFront"/>
                  <w14:lightRig w14:rig="threePt" w14:dir="t">
                    <w14:rot w14:lat="0" w14:lon="0" w14:rev="0"/>
                  </w14:lightRig>
                </w14:scene3d>
              </w:rPr>
              <w:t>BAB V</w:t>
            </w:r>
            <w:r w:rsidR="00F16C49" w:rsidRPr="006C4AC5">
              <w:rPr>
                <w:rStyle w:val="Hyperlink"/>
                <w:noProof/>
              </w:rPr>
              <w:t xml:space="preserve">  Hasil dan Pembahasan</w:t>
            </w:r>
            <w:r w:rsidR="00F16C49">
              <w:rPr>
                <w:noProof/>
                <w:webHidden/>
              </w:rPr>
              <w:tab/>
            </w:r>
            <w:r w:rsidR="00F16C49">
              <w:rPr>
                <w:noProof/>
                <w:webHidden/>
              </w:rPr>
              <w:fldChar w:fldCharType="begin"/>
            </w:r>
            <w:r w:rsidR="00F16C49">
              <w:rPr>
                <w:noProof/>
                <w:webHidden/>
              </w:rPr>
              <w:instrText xml:space="preserve"> PAGEREF _Toc61224116 \h </w:instrText>
            </w:r>
            <w:r w:rsidR="00F16C49">
              <w:rPr>
                <w:noProof/>
                <w:webHidden/>
              </w:rPr>
            </w:r>
            <w:r w:rsidR="00F16C49">
              <w:rPr>
                <w:noProof/>
                <w:webHidden/>
              </w:rPr>
              <w:fldChar w:fldCharType="separate"/>
            </w:r>
            <w:r w:rsidR="00732B50">
              <w:rPr>
                <w:noProof/>
                <w:webHidden/>
              </w:rPr>
              <w:t>62</w:t>
            </w:r>
            <w:r w:rsidR="00F16C49">
              <w:rPr>
                <w:noProof/>
                <w:webHidden/>
              </w:rPr>
              <w:fldChar w:fldCharType="end"/>
            </w:r>
          </w:hyperlink>
        </w:p>
        <w:p w14:paraId="5A96AE2F" w14:textId="2A70227D" w:rsidR="00F16C49" w:rsidRDefault="00C07458">
          <w:pPr>
            <w:pStyle w:val="TOC2"/>
            <w:rPr>
              <w:rFonts w:asciiTheme="minorHAnsi" w:eastAsiaTheme="minorEastAsia" w:hAnsiTheme="minorHAnsi"/>
              <w:noProof/>
              <w:sz w:val="22"/>
              <w:lang w:val="en-ID" w:eastAsia="en-ID"/>
            </w:rPr>
          </w:pPr>
          <w:hyperlink w:anchor="_Toc61224117" w:history="1">
            <w:r w:rsidR="00F16C49" w:rsidRPr="006C4AC5">
              <w:rPr>
                <w:rStyle w:val="Hyperlink"/>
                <w:noProof/>
                <w14:scene3d>
                  <w14:camera w14:prst="orthographicFront"/>
                  <w14:lightRig w14:rig="threePt" w14:dir="t">
                    <w14:rot w14:lat="0" w14:lon="0" w14:rev="0"/>
                  </w14:lightRig>
                </w14:scene3d>
              </w:rPr>
              <w:t>V.1.</w:t>
            </w:r>
            <w:r w:rsidR="00F16C49" w:rsidRPr="006C4AC5">
              <w:rPr>
                <w:rStyle w:val="Hyperlink"/>
                <w:noProof/>
              </w:rPr>
              <w:t xml:space="preserve"> Pengujian KFDA dan SVM</w:t>
            </w:r>
            <w:r w:rsidR="00F16C49">
              <w:rPr>
                <w:noProof/>
                <w:webHidden/>
              </w:rPr>
              <w:tab/>
            </w:r>
            <w:r w:rsidR="00F16C49">
              <w:rPr>
                <w:noProof/>
                <w:webHidden/>
              </w:rPr>
              <w:fldChar w:fldCharType="begin"/>
            </w:r>
            <w:r w:rsidR="00F16C49">
              <w:rPr>
                <w:noProof/>
                <w:webHidden/>
              </w:rPr>
              <w:instrText xml:space="preserve"> PAGEREF _Toc61224117 \h </w:instrText>
            </w:r>
            <w:r w:rsidR="00F16C49">
              <w:rPr>
                <w:noProof/>
                <w:webHidden/>
              </w:rPr>
            </w:r>
            <w:r w:rsidR="00F16C49">
              <w:rPr>
                <w:noProof/>
                <w:webHidden/>
              </w:rPr>
              <w:fldChar w:fldCharType="separate"/>
            </w:r>
            <w:r w:rsidR="00732B50">
              <w:rPr>
                <w:noProof/>
                <w:webHidden/>
              </w:rPr>
              <w:t>62</w:t>
            </w:r>
            <w:r w:rsidR="00F16C49">
              <w:rPr>
                <w:noProof/>
                <w:webHidden/>
              </w:rPr>
              <w:fldChar w:fldCharType="end"/>
            </w:r>
          </w:hyperlink>
        </w:p>
        <w:p w14:paraId="61A52FBE" w14:textId="1D14AFF8" w:rsidR="00F16C49" w:rsidRDefault="00C07458">
          <w:pPr>
            <w:pStyle w:val="TOC3"/>
            <w:tabs>
              <w:tab w:val="right" w:leader="dot" w:pos="7927"/>
            </w:tabs>
            <w:rPr>
              <w:rFonts w:asciiTheme="minorHAnsi" w:eastAsiaTheme="minorEastAsia" w:hAnsiTheme="minorHAnsi"/>
              <w:noProof/>
              <w:sz w:val="22"/>
              <w:lang w:val="en-ID" w:eastAsia="en-ID"/>
            </w:rPr>
          </w:pPr>
          <w:hyperlink w:anchor="_Toc61224118" w:history="1">
            <w:r w:rsidR="00F16C49" w:rsidRPr="006C4AC5">
              <w:rPr>
                <w:rStyle w:val="Hyperlink"/>
                <w:noProof/>
              </w:rPr>
              <w:t xml:space="preserve">V.1.1. Rangka kerja </w:t>
            </w:r>
            <w:r w:rsidR="00F16C49" w:rsidRPr="006C4AC5">
              <w:rPr>
                <w:rStyle w:val="Hyperlink"/>
                <w:rFonts w:cs="Times New Roman"/>
                <w:iCs/>
                <w:noProof/>
              </w:rPr>
              <w:t>deteksi kesalahan</w:t>
            </w:r>
            <w:r w:rsidR="00F16C49" w:rsidRPr="006C4AC5">
              <w:rPr>
                <w:rStyle w:val="Hyperlink"/>
                <w:noProof/>
              </w:rPr>
              <w:t xml:space="preserve"> menggunakan KFDA dan SVM</w:t>
            </w:r>
            <w:r w:rsidR="00F16C49">
              <w:rPr>
                <w:noProof/>
                <w:webHidden/>
              </w:rPr>
              <w:tab/>
            </w:r>
            <w:r w:rsidR="00F16C49">
              <w:rPr>
                <w:noProof/>
                <w:webHidden/>
              </w:rPr>
              <w:fldChar w:fldCharType="begin"/>
            </w:r>
            <w:r w:rsidR="00F16C49">
              <w:rPr>
                <w:noProof/>
                <w:webHidden/>
              </w:rPr>
              <w:instrText xml:space="preserve"> PAGEREF _Toc61224118 \h </w:instrText>
            </w:r>
            <w:r w:rsidR="00F16C49">
              <w:rPr>
                <w:noProof/>
                <w:webHidden/>
              </w:rPr>
            </w:r>
            <w:r w:rsidR="00F16C49">
              <w:rPr>
                <w:noProof/>
                <w:webHidden/>
              </w:rPr>
              <w:fldChar w:fldCharType="separate"/>
            </w:r>
            <w:r w:rsidR="00732B50">
              <w:rPr>
                <w:noProof/>
                <w:webHidden/>
              </w:rPr>
              <w:t>62</w:t>
            </w:r>
            <w:r w:rsidR="00F16C49">
              <w:rPr>
                <w:noProof/>
                <w:webHidden/>
              </w:rPr>
              <w:fldChar w:fldCharType="end"/>
            </w:r>
          </w:hyperlink>
        </w:p>
        <w:p w14:paraId="192570BB" w14:textId="122A586D" w:rsidR="00F16C49" w:rsidRDefault="00C07458">
          <w:pPr>
            <w:pStyle w:val="TOC2"/>
            <w:rPr>
              <w:rFonts w:asciiTheme="minorHAnsi" w:eastAsiaTheme="minorEastAsia" w:hAnsiTheme="minorHAnsi"/>
              <w:noProof/>
              <w:sz w:val="22"/>
              <w:lang w:val="en-ID" w:eastAsia="en-ID"/>
            </w:rPr>
          </w:pPr>
          <w:hyperlink w:anchor="_Toc61224119" w:history="1">
            <w:r w:rsidR="00F16C49" w:rsidRPr="006C4AC5">
              <w:rPr>
                <w:rStyle w:val="Hyperlink"/>
                <w:noProof/>
              </w:rPr>
              <w:t xml:space="preserve">V.1.2. Pengujian KFDA dan SVM untuk </w:t>
            </w:r>
            <w:r w:rsidR="00F16C49" w:rsidRPr="006C4AC5">
              <w:rPr>
                <w:rStyle w:val="Hyperlink"/>
                <w:iCs/>
                <w:noProof/>
              </w:rPr>
              <w:t>deteksi kesalahan</w:t>
            </w:r>
            <w:r w:rsidR="00F16C49">
              <w:rPr>
                <w:noProof/>
                <w:webHidden/>
              </w:rPr>
              <w:tab/>
            </w:r>
            <w:r w:rsidR="00F16C49">
              <w:rPr>
                <w:noProof/>
                <w:webHidden/>
              </w:rPr>
              <w:fldChar w:fldCharType="begin"/>
            </w:r>
            <w:r w:rsidR="00F16C49">
              <w:rPr>
                <w:noProof/>
                <w:webHidden/>
              </w:rPr>
              <w:instrText xml:space="preserve"> PAGEREF _Toc61224119 \h </w:instrText>
            </w:r>
            <w:r w:rsidR="00F16C49">
              <w:rPr>
                <w:noProof/>
                <w:webHidden/>
              </w:rPr>
            </w:r>
            <w:r w:rsidR="00F16C49">
              <w:rPr>
                <w:noProof/>
                <w:webHidden/>
              </w:rPr>
              <w:fldChar w:fldCharType="separate"/>
            </w:r>
            <w:r w:rsidR="00732B50">
              <w:rPr>
                <w:noProof/>
                <w:webHidden/>
              </w:rPr>
              <w:t>65</w:t>
            </w:r>
            <w:r w:rsidR="00F16C49">
              <w:rPr>
                <w:noProof/>
                <w:webHidden/>
              </w:rPr>
              <w:fldChar w:fldCharType="end"/>
            </w:r>
          </w:hyperlink>
        </w:p>
        <w:p w14:paraId="4C626E34" w14:textId="715CF0C1" w:rsidR="00F16C49" w:rsidRDefault="00C07458">
          <w:pPr>
            <w:pStyle w:val="TOC2"/>
            <w:rPr>
              <w:rFonts w:asciiTheme="minorHAnsi" w:eastAsiaTheme="minorEastAsia" w:hAnsiTheme="minorHAnsi"/>
              <w:noProof/>
              <w:sz w:val="22"/>
              <w:lang w:val="en-ID" w:eastAsia="en-ID"/>
            </w:rPr>
          </w:pPr>
          <w:hyperlink w:anchor="_Toc61224120" w:history="1">
            <w:r w:rsidR="00F16C49" w:rsidRPr="006C4AC5">
              <w:rPr>
                <w:rStyle w:val="Hyperlink"/>
                <w:noProof/>
                <w14:scene3d>
                  <w14:camera w14:prst="orthographicFront"/>
                  <w14:lightRig w14:rig="threePt" w14:dir="t">
                    <w14:rot w14:lat="0" w14:lon="0" w14:rev="0"/>
                  </w14:lightRig>
                </w14:scene3d>
              </w:rPr>
              <w:t>V.2.</w:t>
            </w:r>
            <w:r w:rsidR="00F16C49" w:rsidRPr="006C4AC5">
              <w:rPr>
                <w:rStyle w:val="Hyperlink"/>
                <w:noProof/>
              </w:rPr>
              <w:t xml:space="preserve"> Perancangan Program </w:t>
            </w:r>
            <w:r w:rsidR="00F16C49" w:rsidRPr="006C4AC5">
              <w:rPr>
                <w:rStyle w:val="Hyperlink"/>
                <w:iCs/>
                <w:noProof/>
              </w:rPr>
              <w:t>Deteksi Kesalahan</w:t>
            </w:r>
            <w:r w:rsidR="00F16C49">
              <w:rPr>
                <w:noProof/>
                <w:webHidden/>
              </w:rPr>
              <w:tab/>
            </w:r>
            <w:r w:rsidR="00F16C49">
              <w:rPr>
                <w:noProof/>
                <w:webHidden/>
              </w:rPr>
              <w:fldChar w:fldCharType="begin"/>
            </w:r>
            <w:r w:rsidR="00F16C49">
              <w:rPr>
                <w:noProof/>
                <w:webHidden/>
              </w:rPr>
              <w:instrText xml:space="preserve"> PAGEREF _Toc61224120 \h </w:instrText>
            </w:r>
            <w:r w:rsidR="00F16C49">
              <w:rPr>
                <w:noProof/>
                <w:webHidden/>
              </w:rPr>
            </w:r>
            <w:r w:rsidR="00F16C49">
              <w:rPr>
                <w:noProof/>
                <w:webHidden/>
              </w:rPr>
              <w:fldChar w:fldCharType="separate"/>
            </w:r>
            <w:r w:rsidR="00732B50">
              <w:rPr>
                <w:noProof/>
                <w:webHidden/>
              </w:rPr>
              <w:t>67</w:t>
            </w:r>
            <w:r w:rsidR="00F16C49">
              <w:rPr>
                <w:noProof/>
                <w:webHidden/>
              </w:rPr>
              <w:fldChar w:fldCharType="end"/>
            </w:r>
          </w:hyperlink>
        </w:p>
        <w:p w14:paraId="772AAA89" w14:textId="5F50BA85" w:rsidR="00F16C49" w:rsidRDefault="00C07458">
          <w:pPr>
            <w:pStyle w:val="TOC3"/>
            <w:tabs>
              <w:tab w:val="right" w:leader="dot" w:pos="7927"/>
            </w:tabs>
            <w:rPr>
              <w:rFonts w:asciiTheme="minorHAnsi" w:eastAsiaTheme="minorEastAsia" w:hAnsiTheme="minorHAnsi"/>
              <w:noProof/>
              <w:sz w:val="22"/>
              <w:lang w:val="en-ID" w:eastAsia="en-ID"/>
            </w:rPr>
          </w:pPr>
          <w:hyperlink w:anchor="_Toc61224121" w:history="1">
            <w:r w:rsidR="00F16C49" w:rsidRPr="006C4AC5">
              <w:rPr>
                <w:rStyle w:val="Hyperlink"/>
                <w:noProof/>
              </w:rPr>
              <w:t xml:space="preserve">V.2.1. Pengujian Ukuran Referensi dan </w:t>
            </w:r>
            <w:r w:rsidR="00F16C49" w:rsidRPr="006C4AC5">
              <w:rPr>
                <w:rStyle w:val="Hyperlink"/>
                <w:rFonts w:cs="Times New Roman"/>
                <w:noProof/>
              </w:rPr>
              <w:t>Penyangga</w:t>
            </w:r>
            <w:r w:rsidR="00F16C49">
              <w:rPr>
                <w:noProof/>
                <w:webHidden/>
              </w:rPr>
              <w:tab/>
            </w:r>
            <w:r w:rsidR="00F16C49">
              <w:rPr>
                <w:noProof/>
                <w:webHidden/>
              </w:rPr>
              <w:fldChar w:fldCharType="begin"/>
            </w:r>
            <w:r w:rsidR="00F16C49">
              <w:rPr>
                <w:noProof/>
                <w:webHidden/>
              </w:rPr>
              <w:instrText xml:space="preserve"> PAGEREF _Toc61224121 \h </w:instrText>
            </w:r>
            <w:r w:rsidR="00F16C49">
              <w:rPr>
                <w:noProof/>
                <w:webHidden/>
              </w:rPr>
            </w:r>
            <w:r w:rsidR="00F16C49">
              <w:rPr>
                <w:noProof/>
                <w:webHidden/>
              </w:rPr>
              <w:fldChar w:fldCharType="separate"/>
            </w:r>
            <w:r w:rsidR="00732B50">
              <w:rPr>
                <w:noProof/>
                <w:webHidden/>
              </w:rPr>
              <w:t>67</w:t>
            </w:r>
            <w:r w:rsidR="00F16C49">
              <w:rPr>
                <w:noProof/>
                <w:webHidden/>
              </w:rPr>
              <w:fldChar w:fldCharType="end"/>
            </w:r>
          </w:hyperlink>
        </w:p>
        <w:p w14:paraId="3ADD4E51" w14:textId="0AAA1356" w:rsidR="00F16C49" w:rsidRDefault="00C07458">
          <w:pPr>
            <w:pStyle w:val="TOC3"/>
            <w:tabs>
              <w:tab w:val="right" w:leader="dot" w:pos="7927"/>
            </w:tabs>
            <w:rPr>
              <w:rFonts w:asciiTheme="minorHAnsi" w:eastAsiaTheme="minorEastAsia" w:hAnsiTheme="minorHAnsi"/>
              <w:noProof/>
              <w:sz w:val="22"/>
              <w:lang w:val="en-ID" w:eastAsia="en-ID"/>
            </w:rPr>
          </w:pPr>
          <w:hyperlink w:anchor="_Toc61224122" w:history="1">
            <w:r w:rsidR="00F16C49" w:rsidRPr="006C4AC5">
              <w:rPr>
                <w:rStyle w:val="Hyperlink"/>
                <w:noProof/>
              </w:rPr>
              <w:t xml:space="preserve">V.2.2. Pengujian Metode </w:t>
            </w:r>
            <w:r w:rsidR="00F16C49" w:rsidRPr="006C4AC5">
              <w:rPr>
                <w:rStyle w:val="Hyperlink"/>
                <w:rFonts w:cs="Times New Roman"/>
                <w:noProof/>
              </w:rPr>
              <w:t>Pengelompokan</w:t>
            </w:r>
            <w:r w:rsidR="00F16C49">
              <w:rPr>
                <w:noProof/>
                <w:webHidden/>
              </w:rPr>
              <w:tab/>
            </w:r>
            <w:r w:rsidR="00F16C49">
              <w:rPr>
                <w:noProof/>
                <w:webHidden/>
              </w:rPr>
              <w:fldChar w:fldCharType="begin"/>
            </w:r>
            <w:r w:rsidR="00F16C49">
              <w:rPr>
                <w:noProof/>
                <w:webHidden/>
              </w:rPr>
              <w:instrText xml:space="preserve"> PAGEREF _Toc61224122 \h </w:instrText>
            </w:r>
            <w:r w:rsidR="00F16C49">
              <w:rPr>
                <w:noProof/>
                <w:webHidden/>
              </w:rPr>
            </w:r>
            <w:r w:rsidR="00F16C49">
              <w:rPr>
                <w:noProof/>
                <w:webHidden/>
              </w:rPr>
              <w:fldChar w:fldCharType="separate"/>
            </w:r>
            <w:r w:rsidR="00732B50">
              <w:rPr>
                <w:noProof/>
                <w:webHidden/>
              </w:rPr>
              <w:t>71</w:t>
            </w:r>
            <w:r w:rsidR="00F16C49">
              <w:rPr>
                <w:noProof/>
                <w:webHidden/>
              </w:rPr>
              <w:fldChar w:fldCharType="end"/>
            </w:r>
          </w:hyperlink>
        </w:p>
        <w:p w14:paraId="57125FB4" w14:textId="5A2E45B3" w:rsidR="00F16C49" w:rsidRDefault="00C07458">
          <w:pPr>
            <w:pStyle w:val="TOC3"/>
            <w:tabs>
              <w:tab w:val="right" w:leader="dot" w:pos="7927"/>
            </w:tabs>
            <w:rPr>
              <w:rFonts w:asciiTheme="minorHAnsi" w:eastAsiaTheme="minorEastAsia" w:hAnsiTheme="minorHAnsi"/>
              <w:noProof/>
              <w:sz w:val="22"/>
              <w:lang w:val="en-ID" w:eastAsia="en-ID"/>
            </w:rPr>
          </w:pPr>
          <w:hyperlink w:anchor="_Toc61224123" w:history="1">
            <w:r w:rsidR="00F16C49" w:rsidRPr="006C4AC5">
              <w:rPr>
                <w:rStyle w:val="Hyperlink"/>
                <w:noProof/>
              </w:rPr>
              <w:t xml:space="preserve">V.2.3. Pengujian </w:t>
            </w:r>
            <w:r w:rsidR="00F16C49" w:rsidRPr="006C4AC5">
              <w:rPr>
                <w:rStyle w:val="Hyperlink"/>
                <w:iCs/>
                <w:noProof/>
              </w:rPr>
              <w:t>Pengelompokan</w:t>
            </w:r>
            <w:r w:rsidR="00F16C49" w:rsidRPr="006C4AC5">
              <w:rPr>
                <w:rStyle w:val="Hyperlink"/>
                <w:noProof/>
              </w:rPr>
              <w:t xml:space="preserve"> K-Means</w:t>
            </w:r>
            <w:r w:rsidR="00F16C49">
              <w:rPr>
                <w:noProof/>
                <w:webHidden/>
              </w:rPr>
              <w:tab/>
            </w:r>
            <w:r w:rsidR="00F16C49">
              <w:rPr>
                <w:noProof/>
                <w:webHidden/>
              </w:rPr>
              <w:fldChar w:fldCharType="begin"/>
            </w:r>
            <w:r w:rsidR="00F16C49">
              <w:rPr>
                <w:noProof/>
                <w:webHidden/>
              </w:rPr>
              <w:instrText xml:space="preserve"> PAGEREF _Toc61224123 \h </w:instrText>
            </w:r>
            <w:r w:rsidR="00F16C49">
              <w:rPr>
                <w:noProof/>
                <w:webHidden/>
              </w:rPr>
            </w:r>
            <w:r w:rsidR="00F16C49">
              <w:rPr>
                <w:noProof/>
                <w:webHidden/>
              </w:rPr>
              <w:fldChar w:fldCharType="separate"/>
            </w:r>
            <w:r w:rsidR="00732B50">
              <w:rPr>
                <w:noProof/>
                <w:webHidden/>
              </w:rPr>
              <w:t>76</w:t>
            </w:r>
            <w:r w:rsidR="00F16C49">
              <w:rPr>
                <w:noProof/>
                <w:webHidden/>
              </w:rPr>
              <w:fldChar w:fldCharType="end"/>
            </w:r>
          </w:hyperlink>
        </w:p>
        <w:p w14:paraId="76EE53E7" w14:textId="4ED4DA47" w:rsidR="00F16C49" w:rsidRDefault="00C07458">
          <w:pPr>
            <w:pStyle w:val="TOC2"/>
            <w:rPr>
              <w:rFonts w:asciiTheme="minorHAnsi" w:eastAsiaTheme="minorEastAsia" w:hAnsiTheme="minorHAnsi"/>
              <w:noProof/>
              <w:sz w:val="22"/>
              <w:lang w:val="en-ID" w:eastAsia="en-ID"/>
            </w:rPr>
          </w:pPr>
          <w:hyperlink w:anchor="_Toc61224124" w:history="1">
            <w:r w:rsidR="00F16C49" w:rsidRPr="006C4AC5">
              <w:rPr>
                <w:rStyle w:val="Hyperlink"/>
                <w:noProof/>
                <w14:scene3d>
                  <w14:camera w14:prst="orthographicFront"/>
                  <w14:lightRig w14:rig="threePt" w14:dir="t">
                    <w14:rot w14:lat="0" w14:lon="0" w14:rev="0"/>
                  </w14:lightRig>
                </w14:scene3d>
              </w:rPr>
              <w:t>V.3.</w:t>
            </w:r>
            <w:r w:rsidR="00F16C49" w:rsidRPr="006C4AC5">
              <w:rPr>
                <w:rStyle w:val="Hyperlink"/>
                <w:noProof/>
              </w:rPr>
              <w:t xml:space="preserve"> Pembangunan Program</w:t>
            </w:r>
            <w:r w:rsidR="00F16C49">
              <w:rPr>
                <w:noProof/>
                <w:webHidden/>
              </w:rPr>
              <w:tab/>
            </w:r>
            <w:r w:rsidR="00F16C49">
              <w:rPr>
                <w:noProof/>
                <w:webHidden/>
              </w:rPr>
              <w:fldChar w:fldCharType="begin"/>
            </w:r>
            <w:r w:rsidR="00F16C49">
              <w:rPr>
                <w:noProof/>
                <w:webHidden/>
              </w:rPr>
              <w:instrText xml:space="preserve"> PAGEREF _Toc61224124 \h </w:instrText>
            </w:r>
            <w:r w:rsidR="00F16C49">
              <w:rPr>
                <w:noProof/>
                <w:webHidden/>
              </w:rPr>
            </w:r>
            <w:r w:rsidR="00F16C49">
              <w:rPr>
                <w:noProof/>
                <w:webHidden/>
              </w:rPr>
              <w:fldChar w:fldCharType="separate"/>
            </w:r>
            <w:r w:rsidR="00732B50">
              <w:rPr>
                <w:noProof/>
                <w:webHidden/>
              </w:rPr>
              <w:t>81</w:t>
            </w:r>
            <w:r w:rsidR="00F16C49">
              <w:rPr>
                <w:noProof/>
                <w:webHidden/>
              </w:rPr>
              <w:fldChar w:fldCharType="end"/>
            </w:r>
          </w:hyperlink>
        </w:p>
        <w:p w14:paraId="3015CB1E" w14:textId="1E2498D9" w:rsidR="00F16C49" w:rsidRDefault="00C07458">
          <w:pPr>
            <w:pStyle w:val="TOC3"/>
            <w:tabs>
              <w:tab w:val="right" w:leader="dot" w:pos="7927"/>
            </w:tabs>
            <w:rPr>
              <w:rFonts w:asciiTheme="minorHAnsi" w:eastAsiaTheme="minorEastAsia" w:hAnsiTheme="minorHAnsi"/>
              <w:noProof/>
              <w:sz w:val="22"/>
              <w:lang w:val="en-ID" w:eastAsia="en-ID"/>
            </w:rPr>
          </w:pPr>
          <w:hyperlink w:anchor="_Toc61224125" w:history="1">
            <w:r w:rsidR="00F16C49" w:rsidRPr="006C4AC5">
              <w:rPr>
                <w:rStyle w:val="Hyperlink"/>
                <w:noProof/>
              </w:rPr>
              <w:t>V.3.1. Tahapan Program</w:t>
            </w:r>
            <w:r w:rsidR="00F16C49">
              <w:rPr>
                <w:noProof/>
                <w:webHidden/>
              </w:rPr>
              <w:tab/>
            </w:r>
            <w:r w:rsidR="00F16C49">
              <w:rPr>
                <w:noProof/>
                <w:webHidden/>
              </w:rPr>
              <w:fldChar w:fldCharType="begin"/>
            </w:r>
            <w:r w:rsidR="00F16C49">
              <w:rPr>
                <w:noProof/>
                <w:webHidden/>
              </w:rPr>
              <w:instrText xml:space="preserve"> PAGEREF _Toc61224125 \h </w:instrText>
            </w:r>
            <w:r w:rsidR="00F16C49">
              <w:rPr>
                <w:noProof/>
                <w:webHidden/>
              </w:rPr>
            </w:r>
            <w:r w:rsidR="00F16C49">
              <w:rPr>
                <w:noProof/>
                <w:webHidden/>
              </w:rPr>
              <w:fldChar w:fldCharType="separate"/>
            </w:r>
            <w:r w:rsidR="00732B50">
              <w:rPr>
                <w:noProof/>
                <w:webHidden/>
              </w:rPr>
              <w:t>81</w:t>
            </w:r>
            <w:r w:rsidR="00F16C49">
              <w:rPr>
                <w:noProof/>
                <w:webHidden/>
              </w:rPr>
              <w:fldChar w:fldCharType="end"/>
            </w:r>
          </w:hyperlink>
        </w:p>
        <w:p w14:paraId="4F1DFDA9" w14:textId="4816F4E1" w:rsidR="00F16C49" w:rsidRDefault="00C07458">
          <w:pPr>
            <w:pStyle w:val="TOC2"/>
            <w:rPr>
              <w:rFonts w:asciiTheme="minorHAnsi" w:eastAsiaTheme="minorEastAsia" w:hAnsiTheme="minorHAnsi"/>
              <w:noProof/>
              <w:sz w:val="22"/>
              <w:lang w:val="en-ID" w:eastAsia="en-ID"/>
            </w:rPr>
          </w:pPr>
          <w:hyperlink w:anchor="_Toc61224126" w:history="1">
            <w:r w:rsidR="00F16C49" w:rsidRPr="006C4AC5">
              <w:rPr>
                <w:rStyle w:val="Hyperlink"/>
                <w:noProof/>
                <w14:scene3d>
                  <w14:camera w14:prst="orthographicFront"/>
                  <w14:lightRig w14:rig="threePt" w14:dir="t">
                    <w14:rot w14:lat="0" w14:lon="0" w14:rev="0"/>
                  </w14:lightRig>
                </w14:scene3d>
              </w:rPr>
              <w:t>V.4.</w:t>
            </w:r>
            <w:r w:rsidR="00F16C49" w:rsidRPr="006C4AC5">
              <w:rPr>
                <w:rStyle w:val="Hyperlink"/>
                <w:noProof/>
              </w:rPr>
              <w:t xml:space="preserve"> Pengujian Program Menggunakan Data Validasi</w:t>
            </w:r>
            <w:r w:rsidR="00F16C49">
              <w:rPr>
                <w:noProof/>
                <w:webHidden/>
              </w:rPr>
              <w:tab/>
            </w:r>
            <w:r w:rsidR="00F16C49">
              <w:rPr>
                <w:noProof/>
                <w:webHidden/>
              </w:rPr>
              <w:fldChar w:fldCharType="begin"/>
            </w:r>
            <w:r w:rsidR="00F16C49">
              <w:rPr>
                <w:noProof/>
                <w:webHidden/>
              </w:rPr>
              <w:instrText xml:space="preserve"> PAGEREF _Toc61224126 \h </w:instrText>
            </w:r>
            <w:r w:rsidR="00F16C49">
              <w:rPr>
                <w:noProof/>
                <w:webHidden/>
              </w:rPr>
            </w:r>
            <w:r w:rsidR="00F16C49">
              <w:rPr>
                <w:noProof/>
                <w:webHidden/>
              </w:rPr>
              <w:fldChar w:fldCharType="separate"/>
            </w:r>
            <w:r w:rsidR="00732B50">
              <w:rPr>
                <w:noProof/>
                <w:webHidden/>
              </w:rPr>
              <w:t>93</w:t>
            </w:r>
            <w:r w:rsidR="00F16C49">
              <w:rPr>
                <w:noProof/>
                <w:webHidden/>
              </w:rPr>
              <w:fldChar w:fldCharType="end"/>
            </w:r>
          </w:hyperlink>
        </w:p>
        <w:p w14:paraId="4C992C56" w14:textId="7D417A7C" w:rsidR="00F16C49" w:rsidRDefault="00C07458">
          <w:pPr>
            <w:pStyle w:val="TOC1"/>
            <w:rPr>
              <w:rFonts w:asciiTheme="minorHAnsi" w:eastAsiaTheme="minorEastAsia" w:hAnsiTheme="minorHAnsi"/>
              <w:noProof/>
              <w:sz w:val="22"/>
              <w:lang w:val="en-ID" w:eastAsia="en-ID"/>
            </w:rPr>
          </w:pPr>
          <w:hyperlink w:anchor="_Toc61224127" w:history="1">
            <w:r w:rsidR="00F16C49" w:rsidRPr="006C4AC5">
              <w:rPr>
                <w:rStyle w:val="Hyperlink"/>
                <w:rFonts w:cs="Times New Roman"/>
                <w:noProof/>
                <w14:scene3d>
                  <w14:camera w14:prst="orthographicFront"/>
                  <w14:lightRig w14:rig="threePt" w14:dir="t">
                    <w14:rot w14:lat="0" w14:lon="0" w14:rev="0"/>
                  </w14:lightRig>
                </w14:scene3d>
              </w:rPr>
              <w:t>BAB VI</w:t>
            </w:r>
            <w:r w:rsidR="00F16C49" w:rsidRPr="006C4AC5">
              <w:rPr>
                <w:rStyle w:val="Hyperlink"/>
                <w:rFonts w:cs="Times New Roman"/>
                <w:noProof/>
              </w:rPr>
              <w:t xml:space="preserve"> KESIMPULAN DAN SARAN</w:t>
            </w:r>
            <w:r w:rsidR="00F16C49">
              <w:rPr>
                <w:noProof/>
                <w:webHidden/>
              </w:rPr>
              <w:tab/>
            </w:r>
            <w:r w:rsidR="00F16C49">
              <w:rPr>
                <w:noProof/>
                <w:webHidden/>
              </w:rPr>
              <w:fldChar w:fldCharType="begin"/>
            </w:r>
            <w:r w:rsidR="00F16C49">
              <w:rPr>
                <w:noProof/>
                <w:webHidden/>
              </w:rPr>
              <w:instrText xml:space="preserve"> PAGEREF _Toc61224127 \h </w:instrText>
            </w:r>
            <w:r w:rsidR="00F16C49">
              <w:rPr>
                <w:noProof/>
                <w:webHidden/>
              </w:rPr>
            </w:r>
            <w:r w:rsidR="00F16C49">
              <w:rPr>
                <w:noProof/>
                <w:webHidden/>
              </w:rPr>
              <w:fldChar w:fldCharType="separate"/>
            </w:r>
            <w:r w:rsidR="00732B50">
              <w:rPr>
                <w:noProof/>
                <w:webHidden/>
              </w:rPr>
              <w:t>97</w:t>
            </w:r>
            <w:r w:rsidR="00F16C49">
              <w:rPr>
                <w:noProof/>
                <w:webHidden/>
              </w:rPr>
              <w:fldChar w:fldCharType="end"/>
            </w:r>
          </w:hyperlink>
        </w:p>
        <w:p w14:paraId="2B46C752" w14:textId="5B6D50E4" w:rsidR="00F16C49" w:rsidRDefault="00C07458">
          <w:pPr>
            <w:pStyle w:val="TOC2"/>
            <w:rPr>
              <w:rFonts w:asciiTheme="minorHAnsi" w:eastAsiaTheme="minorEastAsia" w:hAnsiTheme="minorHAnsi"/>
              <w:noProof/>
              <w:sz w:val="22"/>
              <w:lang w:val="en-ID" w:eastAsia="en-ID"/>
            </w:rPr>
          </w:pPr>
          <w:hyperlink w:anchor="_Toc61224128" w:history="1">
            <w:r w:rsidR="00F16C49" w:rsidRPr="006C4AC5">
              <w:rPr>
                <w:rStyle w:val="Hyperlink"/>
                <w:rFonts w:cs="Times New Roman"/>
                <w:noProof/>
                <w14:scene3d>
                  <w14:camera w14:prst="orthographicFront"/>
                  <w14:lightRig w14:rig="threePt" w14:dir="t">
                    <w14:rot w14:lat="0" w14:lon="0" w14:rev="0"/>
                  </w14:lightRig>
                </w14:scene3d>
              </w:rPr>
              <w:t>VI.1.</w:t>
            </w:r>
            <w:r w:rsidR="00F16C49" w:rsidRPr="006C4AC5">
              <w:rPr>
                <w:rStyle w:val="Hyperlink"/>
                <w:rFonts w:cs="Times New Roman"/>
                <w:noProof/>
              </w:rPr>
              <w:t xml:space="preserve"> Kesimpulan</w:t>
            </w:r>
            <w:r w:rsidR="00F16C49">
              <w:rPr>
                <w:noProof/>
                <w:webHidden/>
              </w:rPr>
              <w:tab/>
            </w:r>
            <w:r w:rsidR="00F16C49">
              <w:rPr>
                <w:noProof/>
                <w:webHidden/>
              </w:rPr>
              <w:fldChar w:fldCharType="begin"/>
            </w:r>
            <w:r w:rsidR="00F16C49">
              <w:rPr>
                <w:noProof/>
                <w:webHidden/>
              </w:rPr>
              <w:instrText xml:space="preserve"> PAGEREF _Toc61224128 \h </w:instrText>
            </w:r>
            <w:r w:rsidR="00F16C49">
              <w:rPr>
                <w:noProof/>
                <w:webHidden/>
              </w:rPr>
            </w:r>
            <w:r w:rsidR="00F16C49">
              <w:rPr>
                <w:noProof/>
                <w:webHidden/>
              </w:rPr>
              <w:fldChar w:fldCharType="separate"/>
            </w:r>
            <w:r w:rsidR="00732B50">
              <w:rPr>
                <w:noProof/>
                <w:webHidden/>
              </w:rPr>
              <w:t>97</w:t>
            </w:r>
            <w:r w:rsidR="00F16C49">
              <w:rPr>
                <w:noProof/>
                <w:webHidden/>
              </w:rPr>
              <w:fldChar w:fldCharType="end"/>
            </w:r>
          </w:hyperlink>
        </w:p>
        <w:p w14:paraId="555953BA" w14:textId="261DAE9C" w:rsidR="00F16C49" w:rsidRDefault="00C07458">
          <w:pPr>
            <w:pStyle w:val="TOC2"/>
            <w:rPr>
              <w:rFonts w:asciiTheme="minorHAnsi" w:eastAsiaTheme="minorEastAsia" w:hAnsiTheme="minorHAnsi"/>
              <w:noProof/>
              <w:sz w:val="22"/>
              <w:lang w:val="en-ID" w:eastAsia="en-ID"/>
            </w:rPr>
          </w:pPr>
          <w:hyperlink w:anchor="_Toc61224129" w:history="1">
            <w:r w:rsidR="00F16C49" w:rsidRPr="006C4AC5">
              <w:rPr>
                <w:rStyle w:val="Hyperlink"/>
                <w:rFonts w:cs="Times New Roman"/>
                <w:noProof/>
                <w14:scene3d>
                  <w14:camera w14:prst="orthographicFront"/>
                  <w14:lightRig w14:rig="threePt" w14:dir="t">
                    <w14:rot w14:lat="0" w14:lon="0" w14:rev="0"/>
                  </w14:lightRig>
                </w14:scene3d>
              </w:rPr>
              <w:t>VI.2.</w:t>
            </w:r>
            <w:r w:rsidR="00F16C49" w:rsidRPr="006C4AC5">
              <w:rPr>
                <w:rStyle w:val="Hyperlink"/>
                <w:rFonts w:cs="Times New Roman"/>
                <w:noProof/>
              </w:rPr>
              <w:t xml:space="preserve"> Saran</w:t>
            </w:r>
            <w:r w:rsidR="00F16C49">
              <w:rPr>
                <w:noProof/>
                <w:webHidden/>
              </w:rPr>
              <w:tab/>
            </w:r>
            <w:r w:rsidR="00F16C49">
              <w:rPr>
                <w:noProof/>
                <w:webHidden/>
              </w:rPr>
              <w:fldChar w:fldCharType="begin"/>
            </w:r>
            <w:r w:rsidR="00F16C49">
              <w:rPr>
                <w:noProof/>
                <w:webHidden/>
              </w:rPr>
              <w:instrText xml:space="preserve"> PAGEREF _Toc61224129 \h </w:instrText>
            </w:r>
            <w:r w:rsidR="00F16C49">
              <w:rPr>
                <w:noProof/>
                <w:webHidden/>
              </w:rPr>
            </w:r>
            <w:r w:rsidR="00F16C49">
              <w:rPr>
                <w:noProof/>
                <w:webHidden/>
              </w:rPr>
              <w:fldChar w:fldCharType="separate"/>
            </w:r>
            <w:r w:rsidR="00732B50">
              <w:rPr>
                <w:noProof/>
                <w:webHidden/>
              </w:rPr>
              <w:t>98</w:t>
            </w:r>
            <w:r w:rsidR="00F16C49">
              <w:rPr>
                <w:noProof/>
                <w:webHidden/>
              </w:rPr>
              <w:fldChar w:fldCharType="end"/>
            </w:r>
          </w:hyperlink>
        </w:p>
        <w:p w14:paraId="5EEDF696" w14:textId="7D702860" w:rsidR="00F16C49" w:rsidRDefault="00C07458">
          <w:pPr>
            <w:pStyle w:val="TOC1"/>
            <w:rPr>
              <w:rFonts w:asciiTheme="minorHAnsi" w:eastAsiaTheme="minorEastAsia" w:hAnsiTheme="minorHAnsi"/>
              <w:noProof/>
              <w:sz w:val="22"/>
              <w:lang w:val="en-ID" w:eastAsia="en-ID"/>
            </w:rPr>
          </w:pPr>
          <w:hyperlink w:anchor="_Toc61224130" w:history="1">
            <w:r w:rsidR="00F16C49" w:rsidRPr="006C4AC5">
              <w:rPr>
                <w:rStyle w:val="Hyperlink"/>
                <w:rFonts w:cs="Times New Roman"/>
                <w:noProof/>
              </w:rPr>
              <w:t>DAFTAR PUSTAKA</w:t>
            </w:r>
            <w:r w:rsidR="00F16C49">
              <w:rPr>
                <w:noProof/>
                <w:webHidden/>
              </w:rPr>
              <w:tab/>
            </w:r>
            <w:r w:rsidR="00F16C49">
              <w:rPr>
                <w:noProof/>
                <w:webHidden/>
              </w:rPr>
              <w:fldChar w:fldCharType="begin"/>
            </w:r>
            <w:r w:rsidR="00F16C49">
              <w:rPr>
                <w:noProof/>
                <w:webHidden/>
              </w:rPr>
              <w:instrText xml:space="preserve"> PAGEREF _Toc61224130 \h </w:instrText>
            </w:r>
            <w:r w:rsidR="00F16C49">
              <w:rPr>
                <w:noProof/>
                <w:webHidden/>
              </w:rPr>
            </w:r>
            <w:r w:rsidR="00F16C49">
              <w:rPr>
                <w:noProof/>
                <w:webHidden/>
              </w:rPr>
              <w:fldChar w:fldCharType="separate"/>
            </w:r>
            <w:r w:rsidR="00732B50">
              <w:rPr>
                <w:noProof/>
                <w:webHidden/>
              </w:rPr>
              <w:t>99</w:t>
            </w:r>
            <w:r w:rsidR="00F16C49">
              <w:rPr>
                <w:noProof/>
                <w:webHidden/>
              </w:rPr>
              <w:fldChar w:fldCharType="end"/>
            </w:r>
          </w:hyperlink>
        </w:p>
        <w:p w14:paraId="6A19C789" w14:textId="2640DC1E" w:rsidR="00F16C49" w:rsidRDefault="00C07458">
          <w:pPr>
            <w:pStyle w:val="TOC1"/>
            <w:rPr>
              <w:rFonts w:asciiTheme="minorHAnsi" w:eastAsiaTheme="minorEastAsia" w:hAnsiTheme="minorHAnsi"/>
              <w:noProof/>
              <w:sz w:val="22"/>
              <w:lang w:val="en-ID" w:eastAsia="en-ID"/>
            </w:rPr>
          </w:pPr>
          <w:hyperlink w:anchor="_Toc61224131" w:history="1">
            <w:r w:rsidR="00F16C49" w:rsidRPr="006C4AC5">
              <w:rPr>
                <w:rStyle w:val="Hyperlink"/>
                <w:noProof/>
              </w:rPr>
              <w:t>LAMPIRAN</w:t>
            </w:r>
            <w:r w:rsidR="00F16C49">
              <w:rPr>
                <w:noProof/>
                <w:webHidden/>
              </w:rPr>
              <w:tab/>
            </w:r>
            <w:r w:rsidR="00F16C49">
              <w:rPr>
                <w:noProof/>
                <w:webHidden/>
              </w:rPr>
              <w:fldChar w:fldCharType="begin"/>
            </w:r>
            <w:r w:rsidR="00F16C49">
              <w:rPr>
                <w:noProof/>
                <w:webHidden/>
              </w:rPr>
              <w:instrText xml:space="preserve"> PAGEREF _Toc61224131 \h </w:instrText>
            </w:r>
            <w:r w:rsidR="00F16C49">
              <w:rPr>
                <w:noProof/>
                <w:webHidden/>
              </w:rPr>
            </w:r>
            <w:r w:rsidR="00F16C49">
              <w:rPr>
                <w:noProof/>
                <w:webHidden/>
              </w:rPr>
              <w:fldChar w:fldCharType="separate"/>
            </w:r>
            <w:r w:rsidR="00732B50">
              <w:rPr>
                <w:noProof/>
                <w:webHidden/>
              </w:rPr>
              <w:t>102</w:t>
            </w:r>
            <w:r w:rsidR="00F16C49">
              <w:rPr>
                <w:noProof/>
                <w:webHidden/>
              </w:rPr>
              <w:fldChar w:fldCharType="end"/>
            </w:r>
          </w:hyperlink>
        </w:p>
        <w:p w14:paraId="33D31864" w14:textId="7A08B3F3"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61224085"/>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5EA3B87E" w14:textId="050680D4" w:rsidR="003257D3"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60962636" w:history="1">
        <w:r w:rsidR="003257D3" w:rsidRPr="005B7EA3">
          <w:rPr>
            <w:rStyle w:val="Hyperlink"/>
            <w:noProof/>
          </w:rPr>
          <w:t>Tabel IV.1. Perangkat Keras Penelitian</w:t>
        </w:r>
        <w:r w:rsidR="003257D3">
          <w:rPr>
            <w:noProof/>
            <w:webHidden/>
          </w:rPr>
          <w:tab/>
        </w:r>
        <w:r w:rsidR="003257D3">
          <w:rPr>
            <w:noProof/>
            <w:webHidden/>
          </w:rPr>
          <w:fldChar w:fldCharType="begin"/>
        </w:r>
        <w:r w:rsidR="003257D3">
          <w:rPr>
            <w:noProof/>
            <w:webHidden/>
          </w:rPr>
          <w:instrText xml:space="preserve"> PAGEREF _Toc60962636 \h </w:instrText>
        </w:r>
        <w:r w:rsidR="003257D3">
          <w:rPr>
            <w:noProof/>
            <w:webHidden/>
          </w:rPr>
        </w:r>
        <w:r w:rsidR="003257D3">
          <w:rPr>
            <w:noProof/>
            <w:webHidden/>
          </w:rPr>
          <w:fldChar w:fldCharType="separate"/>
        </w:r>
        <w:r w:rsidR="00732B50">
          <w:rPr>
            <w:noProof/>
            <w:webHidden/>
          </w:rPr>
          <w:t>50</w:t>
        </w:r>
        <w:r w:rsidR="003257D3">
          <w:rPr>
            <w:noProof/>
            <w:webHidden/>
          </w:rPr>
          <w:fldChar w:fldCharType="end"/>
        </w:r>
      </w:hyperlink>
    </w:p>
    <w:p w14:paraId="49E99F27" w14:textId="523BF0BF"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637" w:history="1">
        <w:r w:rsidR="003257D3" w:rsidRPr="005B7EA3">
          <w:rPr>
            <w:rStyle w:val="Hyperlink"/>
            <w:noProof/>
          </w:rPr>
          <w:t>Tabel IV.2 Perangkat Lunak Penelitian</w:t>
        </w:r>
        <w:r w:rsidR="003257D3">
          <w:rPr>
            <w:noProof/>
            <w:webHidden/>
          </w:rPr>
          <w:tab/>
        </w:r>
        <w:r w:rsidR="003257D3">
          <w:rPr>
            <w:noProof/>
            <w:webHidden/>
          </w:rPr>
          <w:fldChar w:fldCharType="begin"/>
        </w:r>
        <w:r w:rsidR="003257D3">
          <w:rPr>
            <w:noProof/>
            <w:webHidden/>
          </w:rPr>
          <w:instrText xml:space="preserve"> PAGEREF _Toc60962637 \h </w:instrText>
        </w:r>
        <w:r w:rsidR="003257D3">
          <w:rPr>
            <w:noProof/>
            <w:webHidden/>
          </w:rPr>
        </w:r>
        <w:r w:rsidR="003257D3">
          <w:rPr>
            <w:noProof/>
            <w:webHidden/>
          </w:rPr>
          <w:fldChar w:fldCharType="separate"/>
        </w:r>
        <w:r w:rsidR="00732B50">
          <w:rPr>
            <w:noProof/>
            <w:webHidden/>
          </w:rPr>
          <w:t>50</w:t>
        </w:r>
        <w:r w:rsidR="003257D3">
          <w:rPr>
            <w:noProof/>
            <w:webHidden/>
          </w:rPr>
          <w:fldChar w:fldCharType="end"/>
        </w:r>
      </w:hyperlink>
    </w:p>
    <w:p w14:paraId="228B6BCB" w14:textId="049DADC0"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638" w:history="1">
        <w:r w:rsidR="003257D3" w:rsidRPr="005B7EA3">
          <w:rPr>
            <w:rStyle w:val="Hyperlink"/>
            <w:noProof/>
          </w:rPr>
          <w:t>Tabel IV.3 Variabel pada Tennessee Eastman Process</w:t>
        </w:r>
        <w:r w:rsidR="003257D3">
          <w:rPr>
            <w:noProof/>
            <w:webHidden/>
          </w:rPr>
          <w:tab/>
        </w:r>
        <w:r w:rsidR="003257D3">
          <w:rPr>
            <w:noProof/>
            <w:webHidden/>
          </w:rPr>
          <w:fldChar w:fldCharType="begin"/>
        </w:r>
        <w:r w:rsidR="003257D3">
          <w:rPr>
            <w:noProof/>
            <w:webHidden/>
          </w:rPr>
          <w:instrText xml:space="preserve"> PAGEREF _Toc60962638 \h </w:instrText>
        </w:r>
        <w:r w:rsidR="003257D3">
          <w:rPr>
            <w:noProof/>
            <w:webHidden/>
          </w:rPr>
        </w:r>
        <w:r w:rsidR="003257D3">
          <w:rPr>
            <w:noProof/>
            <w:webHidden/>
          </w:rPr>
          <w:fldChar w:fldCharType="separate"/>
        </w:r>
        <w:r w:rsidR="00732B50">
          <w:rPr>
            <w:noProof/>
            <w:webHidden/>
          </w:rPr>
          <w:t>55</w:t>
        </w:r>
        <w:r w:rsidR="003257D3">
          <w:rPr>
            <w:noProof/>
            <w:webHidden/>
          </w:rPr>
          <w:fldChar w:fldCharType="end"/>
        </w:r>
      </w:hyperlink>
    </w:p>
    <w:p w14:paraId="59B30F4E" w14:textId="3EE9D27D"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639" w:history="1">
        <w:r w:rsidR="003257D3" w:rsidRPr="005B7EA3">
          <w:rPr>
            <w:rStyle w:val="Hyperlink"/>
            <w:noProof/>
          </w:rPr>
          <w:t>Tabel IV.4 Deskripsi Jenis Data pada Data Latih</w:t>
        </w:r>
        <w:r w:rsidR="003257D3">
          <w:rPr>
            <w:noProof/>
            <w:webHidden/>
          </w:rPr>
          <w:tab/>
        </w:r>
        <w:r w:rsidR="003257D3">
          <w:rPr>
            <w:noProof/>
            <w:webHidden/>
          </w:rPr>
          <w:fldChar w:fldCharType="begin"/>
        </w:r>
        <w:r w:rsidR="003257D3">
          <w:rPr>
            <w:noProof/>
            <w:webHidden/>
          </w:rPr>
          <w:instrText xml:space="preserve"> PAGEREF _Toc60962639 \h </w:instrText>
        </w:r>
        <w:r w:rsidR="003257D3">
          <w:rPr>
            <w:noProof/>
            <w:webHidden/>
          </w:rPr>
        </w:r>
        <w:r w:rsidR="003257D3">
          <w:rPr>
            <w:noProof/>
            <w:webHidden/>
          </w:rPr>
          <w:fldChar w:fldCharType="separate"/>
        </w:r>
        <w:r w:rsidR="00732B50">
          <w:rPr>
            <w:noProof/>
            <w:webHidden/>
          </w:rPr>
          <w:t>56</w:t>
        </w:r>
        <w:r w:rsidR="003257D3">
          <w:rPr>
            <w:noProof/>
            <w:webHidden/>
          </w:rPr>
          <w:fldChar w:fldCharType="end"/>
        </w:r>
      </w:hyperlink>
    </w:p>
    <w:p w14:paraId="455F04E4" w14:textId="5A58BFE5"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640" w:history="1">
        <w:r w:rsidR="003257D3" w:rsidRPr="005B7EA3">
          <w:rPr>
            <w:rStyle w:val="Hyperlink"/>
            <w:noProof/>
          </w:rPr>
          <w:t>Tabel IV.5 Variabel pada Data Validasi</w:t>
        </w:r>
        <w:r w:rsidR="003257D3">
          <w:rPr>
            <w:noProof/>
            <w:webHidden/>
          </w:rPr>
          <w:tab/>
        </w:r>
        <w:r w:rsidR="003257D3">
          <w:rPr>
            <w:noProof/>
            <w:webHidden/>
          </w:rPr>
          <w:fldChar w:fldCharType="begin"/>
        </w:r>
        <w:r w:rsidR="003257D3">
          <w:rPr>
            <w:noProof/>
            <w:webHidden/>
          </w:rPr>
          <w:instrText xml:space="preserve"> PAGEREF _Toc60962640 \h </w:instrText>
        </w:r>
        <w:r w:rsidR="003257D3">
          <w:rPr>
            <w:noProof/>
            <w:webHidden/>
          </w:rPr>
        </w:r>
        <w:r w:rsidR="003257D3">
          <w:rPr>
            <w:noProof/>
            <w:webHidden/>
          </w:rPr>
          <w:fldChar w:fldCharType="separate"/>
        </w:r>
        <w:r w:rsidR="00732B50">
          <w:rPr>
            <w:noProof/>
            <w:webHidden/>
          </w:rPr>
          <w:t>59</w:t>
        </w:r>
        <w:r w:rsidR="003257D3">
          <w:rPr>
            <w:noProof/>
            <w:webHidden/>
          </w:rPr>
          <w:fldChar w:fldCharType="end"/>
        </w:r>
      </w:hyperlink>
    </w:p>
    <w:p w14:paraId="694B8BB2" w14:textId="7140BAB4"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641" w:history="1">
        <w:r w:rsidR="003257D3" w:rsidRPr="005B7EA3">
          <w:rPr>
            <w:rStyle w:val="Hyperlink"/>
            <w:noProof/>
          </w:rPr>
          <w:t xml:space="preserve">Tabel V.1. </w:t>
        </w:r>
        <w:r w:rsidR="003257D3" w:rsidRPr="005B7EA3">
          <w:rPr>
            <w:rStyle w:val="Hyperlink"/>
            <w:i/>
            <w:noProof/>
          </w:rPr>
          <w:t xml:space="preserve">Confusion Matrix </w:t>
        </w:r>
        <w:r w:rsidR="003257D3" w:rsidRPr="005B7EA3">
          <w:rPr>
            <w:rStyle w:val="Hyperlink"/>
            <w:noProof/>
          </w:rPr>
          <w:t>dari KFDA-SVM Pada Personalan Multi-Kelas</w:t>
        </w:r>
        <w:r w:rsidR="003257D3">
          <w:rPr>
            <w:noProof/>
            <w:webHidden/>
          </w:rPr>
          <w:tab/>
        </w:r>
        <w:r w:rsidR="003257D3">
          <w:rPr>
            <w:noProof/>
            <w:webHidden/>
          </w:rPr>
          <w:fldChar w:fldCharType="begin"/>
        </w:r>
        <w:r w:rsidR="003257D3">
          <w:rPr>
            <w:noProof/>
            <w:webHidden/>
          </w:rPr>
          <w:instrText xml:space="preserve"> PAGEREF _Toc60962641 \h </w:instrText>
        </w:r>
        <w:r w:rsidR="003257D3">
          <w:rPr>
            <w:noProof/>
            <w:webHidden/>
          </w:rPr>
        </w:r>
        <w:r w:rsidR="003257D3">
          <w:rPr>
            <w:noProof/>
            <w:webHidden/>
          </w:rPr>
          <w:fldChar w:fldCharType="separate"/>
        </w:r>
        <w:r w:rsidR="00732B50">
          <w:rPr>
            <w:noProof/>
            <w:webHidden/>
          </w:rPr>
          <w:t>66</w:t>
        </w:r>
        <w:r w:rsidR="003257D3">
          <w:rPr>
            <w:noProof/>
            <w:webHidden/>
          </w:rPr>
          <w:fldChar w:fldCharType="end"/>
        </w:r>
      </w:hyperlink>
    </w:p>
    <w:p w14:paraId="123B28F3" w14:textId="634FF18D"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642" w:history="1">
        <w:r w:rsidR="003257D3" w:rsidRPr="005B7EA3">
          <w:rPr>
            <w:rStyle w:val="Hyperlink"/>
            <w:noProof/>
          </w:rPr>
          <w:t xml:space="preserve">Tabel V.2. </w:t>
        </w:r>
        <w:r w:rsidR="003257D3" w:rsidRPr="005B7EA3">
          <w:rPr>
            <w:rStyle w:val="Hyperlink"/>
            <w:i/>
            <w:noProof/>
          </w:rPr>
          <w:t xml:space="preserve">Confusion Matrix </w:t>
        </w:r>
        <w:r w:rsidR="003257D3" w:rsidRPr="005B7EA3">
          <w:rPr>
            <w:rStyle w:val="Hyperlink"/>
            <w:noProof/>
          </w:rPr>
          <w:t>dari KFDA-SVM Pada Persoalan 2 Kelas</w:t>
        </w:r>
        <w:r w:rsidR="003257D3">
          <w:rPr>
            <w:noProof/>
            <w:webHidden/>
          </w:rPr>
          <w:tab/>
        </w:r>
        <w:r w:rsidR="003257D3">
          <w:rPr>
            <w:noProof/>
            <w:webHidden/>
          </w:rPr>
          <w:fldChar w:fldCharType="begin"/>
        </w:r>
        <w:r w:rsidR="003257D3">
          <w:rPr>
            <w:noProof/>
            <w:webHidden/>
          </w:rPr>
          <w:instrText xml:space="preserve"> PAGEREF _Toc60962642 \h </w:instrText>
        </w:r>
        <w:r w:rsidR="003257D3">
          <w:rPr>
            <w:noProof/>
            <w:webHidden/>
          </w:rPr>
        </w:r>
        <w:r w:rsidR="003257D3">
          <w:rPr>
            <w:noProof/>
            <w:webHidden/>
          </w:rPr>
          <w:fldChar w:fldCharType="separate"/>
        </w:r>
        <w:r w:rsidR="00732B50">
          <w:rPr>
            <w:noProof/>
            <w:webHidden/>
          </w:rPr>
          <w:t>67</w:t>
        </w:r>
        <w:r w:rsidR="003257D3">
          <w:rPr>
            <w:noProof/>
            <w:webHidden/>
          </w:rPr>
          <w:fldChar w:fldCharType="end"/>
        </w:r>
      </w:hyperlink>
    </w:p>
    <w:p w14:paraId="029E9A5E" w14:textId="53850F81"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643" w:history="1">
        <w:r w:rsidR="003257D3" w:rsidRPr="005B7EA3">
          <w:rPr>
            <w:rStyle w:val="Hyperlink"/>
            <w:noProof/>
          </w:rPr>
          <w:t>Tabel V.3 Jumlah Kesimpulan Keliru Pada Data Ke-171 Hingga Ke-201</w:t>
        </w:r>
        <w:r w:rsidR="003257D3">
          <w:rPr>
            <w:noProof/>
            <w:webHidden/>
          </w:rPr>
          <w:tab/>
        </w:r>
        <w:r w:rsidR="003257D3">
          <w:rPr>
            <w:noProof/>
            <w:webHidden/>
          </w:rPr>
          <w:fldChar w:fldCharType="begin"/>
        </w:r>
        <w:r w:rsidR="003257D3">
          <w:rPr>
            <w:noProof/>
            <w:webHidden/>
          </w:rPr>
          <w:instrText xml:space="preserve"> PAGEREF _Toc60962643 \h </w:instrText>
        </w:r>
        <w:r w:rsidR="003257D3">
          <w:rPr>
            <w:noProof/>
            <w:webHidden/>
          </w:rPr>
        </w:r>
        <w:r w:rsidR="003257D3">
          <w:rPr>
            <w:noProof/>
            <w:webHidden/>
          </w:rPr>
          <w:fldChar w:fldCharType="separate"/>
        </w:r>
        <w:r w:rsidR="00732B50">
          <w:rPr>
            <w:noProof/>
            <w:webHidden/>
          </w:rPr>
          <w:t>90</w:t>
        </w:r>
        <w:r w:rsidR="003257D3">
          <w:rPr>
            <w:noProof/>
            <w:webHidden/>
          </w:rPr>
          <w:fldChar w:fldCharType="end"/>
        </w:r>
      </w:hyperlink>
    </w:p>
    <w:p w14:paraId="1994C272" w14:textId="3DFE9F24" w:rsidR="003257D3" w:rsidRDefault="00C07458" w:rsidP="003257D3">
      <w:pPr>
        <w:pStyle w:val="TableofFigures"/>
        <w:tabs>
          <w:tab w:val="right" w:leader="dot" w:pos="7927"/>
        </w:tabs>
        <w:rPr>
          <w:rFonts w:asciiTheme="minorHAnsi" w:eastAsiaTheme="minorEastAsia" w:hAnsiTheme="minorHAnsi"/>
          <w:noProof/>
          <w:sz w:val="22"/>
          <w:lang w:val="en-ID" w:eastAsia="en-ID"/>
        </w:rPr>
      </w:pPr>
      <w:hyperlink w:anchor="_Toc60962644" w:history="1">
        <w:r w:rsidR="003257D3" w:rsidRPr="005B7EA3">
          <w:rPr>
            <w:rStyle w:val="Hyperlink"/>
            <w:noProof/>
          </w:rPr>
          <w:t>Tabel</w:t>
        </w:r>
        <w:r w:rsidR="003257D3">
          <w:rPr>
            <w:rStyle w:val="Hyperlink"/>
            <w:noProof/>
          </w:rPr>
          <w:t xml:space="preserve"> </w:t>
        </w:r>
        <w:r w:rsidR="003257D3" w:rsidRPr="005B7EA3">
          <w:rPr>
            <w:rStyle w:val="Hyperlink"/>
            <w:noProof/>
          </w:rPr>
          <w:t>V.4 Jumlah Data Yang Dibutuhkan Untuk Menghasilkan Kesimpulan Terdapat Kesalahan Proses</w:t>
        </w:r>
        <w:r w:rsidR="003257D3">
          <w:rPr>
            <w:noProof/>
            <w:webHidden/>
          </w:rPr>
          <w:tab/>
        </w:r>
        <w:r w:rsidR="003257D3">
          <w:rPr>
            <w:noProof/>
            <w:webHidden/>
          </w:rPr>
          <w:fldChar w:fldCharType="begin"/>
        </w:r>
        <w:r w:rsidR="003257D3">
          <w:rPr>
            <w:noProof/>
            <w:webHidden/>
          </w:rPr>
          <w:instrText xml:space="preserve"> PAGEREF _Toc60962644 \h </w:instrText>
        </w:r>
        <w:r w:rsidR="003257D3">
          <w:rPr>
            <w:noProof/>
            <w:webHidden/>
          </w:rPr>
        </w:r>
        <w:r w:rsidR="003257D3">
          <w:rPr>
            <w:noProof/>
            <w:webHidden/>
          </w:rPr>
          <w:fldChar w:fldCharType="separate"/>
        </w:r>
        <w:r w:rsidR="00732B50">
          <w:rPr>
            <w:noProof/>
            <w:webHidden/>
          </w:rPr>
          <w:t>91</w:t>
        </w:r>
        <w:r w:rsidR="003257D3">
          <w:rPr>
            <w:noProof/>
            <w:webHidden/>
          </w:rPr>
          <w:fldChar w:fldCharType="end"/>
        </w:r>
      </w:hyperlink>
    </w:p>
    <w:p w14:paraId="3FE9BD80" w14:textId="7AF44F07"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61224086"/>
      <w:r w:rsidRPr="00302E0A">
        <w:rPr>
          <w:rFonts w:cs="Times New Roman"/>
        </w:rPr>
        <w:lastRenderedPageBreak/>
        <w:t>DAFTAR GAMBAR</w:t>
      </w:r>
      <w:bookmarkEnd w:id="6"/>
    </w:p>
    <w:p w14:paraId="55CE8672" w14:textId="77777777" w:rsidR="00302E0A" w:rsidRPr="00302E0A" w:rsidRDefault="00302E0A" w:rsidP="00302E0A"/>
    <w:p w14:paraId="7BAE2BD3" w14:textId="6CE2A21B" w:rsidR="003257D3"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60962567" w:history="1">
        <w:r w:rsidR="003257D3" w:rsidRPr="00C74DE1">
          <w:rPr>
            <w:rStyle w:val="Hyperlink"/>
            <w:rFonts w:cs="Times New Roman"/>
            <w:noProof/>
          </w:rPr>
          <w:t>Gambar II.1</w:t>
        </w:r>
        <w:r w:rsidR="003257D3" w:rsidRPr="00C74DE1">
          <w:rPr>
            <w:rStyle w:val="Hyperlink"/>
            <w:noProof/>
          </w:rPr>
          <w:t xml:space="preserve"> Rangka kerja SVM untuk deteksi kesalahan pada </w:t>
        </w:r>
        <w:r w:rsidR="003257D3" w:rsidRPr="00C74DE1">
          <w:rPr>
            <w:rStyle w:val="Hyperlink"/>
            <w:rFonts w:cs="Times New Roman"/>
            <w:noProof/>
            <w:shd w:val="clear" w:color="auto" w:fill="FFFFFF"/>
          </w:rPr>
          <w:t>KBT</w:t>
        </w:r>
        <w:r w:rsidR="003257D3">
          <w:rPr>
            <w:noProof/>
            <w:webHidden/>
          </w:rPr>
          <w:tab/>
        </w:r>
        <w:r w:rsidR="003257D3">
          <w:rPr>
            <w:noProof/>
            <w:webHidden/>
          </w:rPr>
          <w:fldChar w:fldCharType="begin"/>
        </w:r>
        <w:r w:rsidR="003257D3">
          <w:rPr>
            <w:noProof/>
            <w:webHidden/>
          </w:rPr>
          <w:instrText xml:space="preserve"> PAGEREF _Toc60962567 \h </w:instrText>
        </w:r>
        <w:r w:rsidR="003257D3">
          <w:rPr>
            <w:noProof/>
            <w:webHidden/>
          </w:rPr>
        </w:r>
        <w:r w:rsidR="003257D3">
          <w:rPr>
            <w:noProof/>
            <w:webHidden/>
          </w:rPr>
          <w:fldChar w:fldCharType="separate"/>
        </w:r>
        <w:r w:rsidR="00732B50">
          <w:rPr>
            <w:noProof/>
            <w:webHidden/>
          </w:rPr>
          <w:t>22</w:t>
        </w:r>
        <w:r w:rsidR="003257D3">
          <w:rPr>
            <w:noProof/>
            <w:webHidden/>
          </w:rPr>
          <w:fldChar w:fldCharType="end"/>
        </w:r>
      </w:hyperlink>
    </w:p>
    <w:p w14:paraId="63D426B3" w14:textId="218CC123"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68" w:history="1">
        <w:r w:rsidR="003257D3" w:rsidRPr="00C74DE1">
          <w:rPr>
            <w:rStyle w:val="Hyperlink"/>
            <w:noProof/>
          </w:rPr>
          <w:t>Gambar III.1 Klasifikasi Menggunakan SVM</w:t>
        </w:r>
        <w:r w:rsidR="003257D3">
          <w:rPr>
            <w:noProof/>
            <w:webHidden/>
          </w:rPr>
          <w:tab/>
        </w:r>
        <w:r w:rsidR="003257D3">
          <w:rPr>
            <w:noProof/>
            <w:webHidden/>
          </w:rPr>
          <w:fldChar w:fldCharType="begin"/>
        </w:r>
        <w:r w:rsidR="003257D3">
          <w:rPr>
            <w:noProof/>
            <w:webHidden/>
          </w:rPr>
          <w:instrText xml:space="preserve"> PAGEREF _Toc60962568 \h </w:instrText>
        </w:r>
        <w:r w:rsidR="003257D3">
          <w:rPr>
            <w:noProof/>
            <w:webHidden/>
          </w:rPr>
        </w:r>
        <w:r w:rsidR="003257D3">
          <w:rPr>
            <w:noProof/>
            <w:webHidden/>
          </w:rPr>
          <w:fldChar w:fldCharType="separate"/>
        </w:r>
        <w:r w:rsidR="00732B50">
          <w:rPr>
            <w:noProof/>
            <w:webHidden/>
          </w:rPr>
          <w:t>31</w:t>
        </w:r>
        <w:r w:rsidR="003257D3">
          <w:rPr>
            <w:noProof/>
            <w:webHidden/>
          </w:rPr>
          <w:fldChar w:fldCharType="end"/>
        </w:r>
      </w:hyperlink>
    </w:p>
    <w:p w14:paraId="5CDD9457" w14:textId="5F2052F5"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69" w:history="1">
        <w:r w:rsidR="003257D3" w:rsidRPr="00C74DE1">
          <w:rPr>
            <w:rStyle w:val="Hyperlink"/>
            <w:noProof/>
          </w:rPr>
          <w:t>Gambar III.2 Perbedaan one versus all dan one versus one</w:t>
        </w:r>
        <w:r w:rsidR="003257D3">
          <w:rPr>
            <w:noProof/>
            <w:webHidden/>
          </w:rPr>
          <w:tab/>
        </w:r>
        <w:r w:rsidR="003257D3">
          <w:rPr>
            <w:noProof/>
            <w:webHidden/>
          </w:rPr>
          <w:fldChar w:fldCharType="begin"/>
        </w:r>
        <w:r w:rsidR="003257D3">
          <w:rPr>
            <w:noProof/>
            <w:webHidden/>
          </w:rPr>
          <w:instrText xml:space="preserve"> PAGEREF _Toc60962569 \h </w:instrText>
        </w:r>
        <w:r w:rsidR="003257D3">
          <w:rPr>
            <w:noProof/>
            <w:webHidden/>
          </w:rPr>
        </w:r>
        <w:r w:rsidR="003257D3">
          <w:rPr>
            <w:noProof/>
            <w:webHidden/>
          </w:rPr>
          <w:fldChar w:fldCharType="separate"/>
        </w:r>
        <w:r w:rsidR="00732B50">
          <w:rPr>
            <w:noProof/>
            <w:webHidden/>
          </w:rPr>
          <w:t>36</w:t>
        </w:r>
        <w:r w:rsidR="003257D3">
          <w:rPr>
            <w:noProof/>
            <w:webHidden/>
          </w:rPr>
          <w:fldChar w:fldCharType="end"/>
        </w:r>
      </w:hyperlink>
    </w:p>
    <w:p w14:paraId="3B90BC5A" w14:textId="156160A6" w:rsidR="003257D3" w:rsidRDefault="00C07458">
      <w:pPr>
        <w:pStyle w:val="TableofFigures"/>
        <w:tabs>
          <w:tab w:val="right" w:leader="dot" w:pos="7927"/>
        </w:tabs>
        <w:rPr>
          <w:rFonts w:asciiTheme="minorHAnsi" w:eastAsiaTheme="minorEastAsia" w:hAnsiTheme="minorHAnsi"/>
          <w:noProof/>
          <w:sz w:val="22"/>
          <w:lang w:val="en-ID" w:eastAsia="en-ID"/>
        </w:rPr>
      </w:pPr>
      <w:hyperlink r:id="rId16" w:anchor="_Toc60962570" w:history="1">
        <w:r w:rsidR="003257D3" w:rsidRPr="00C74DE1">
          <w:rPr>
            <w:rStyle w:val="Hyperlink"/>
            <w:noProof/>
          </w:rPr>
          <w:t>Gambar III.3 Penentuan Kelas Menggunakan DAG</w:t>
        </w:r>
        <w:r w:rsidR="003257D3">
          <w:rPr>
            <w:noProof/>
            <w:webHidden/>
          </w:rPr>
          <w:tab/>
        </w:r>
        <w:r w:rsidR="003257D3">
          <w:rPr>
            <w:noProof/>
            <w:webHidden/>
          </w:rPr>
          <w:fldChar w:fldCharType="begin"/>
        </w:r>
        <w:r w:rsidR="003257D3">
          <w:rPr>
            <w:noProof/>
            <w:webHidden/>
          </w:rPr>
          <w:instrText xml:space="preserve"> PAGEREF _Toc60962570 \h </w:instrText>
        </w:r>
        <w:r w:rsidR="003257D3">
          <w:rPr>
            <w:noProof/>
            <w:webHidden/>
          </w:rPr>
        </w:r>
        <w:r w:rsidR="003257D3">
          <w:rPr>
            <w:noProof/>
            <w:webHidden/>
          </w:rPr>
          <w:fldChar w:fldCharType="separate"/>
        </w:r>
        <w:r w:rsidR="00732B50">
          <w:rPr>
            <w:noProof/>
            <w:webHidden/>
          </w:rPr>
          <w:t>37</w:t>
        </w:r>
        <w:r w:rsidR="003257D3">
          <w:rPr>
            <w:noProof/>
            <w:webHidden/>
          </w:rPr>
          <w:fldChar w:fldCharType="end"/>
        </w:r>
      </w:hyperlink>
    </w:p>
    <w:p w14:paraId="3A968E01" w14:textId="59EEC634" w:rsidR="003257D3" w:rsidRDefault="00C07458">
      <w:pPr>
        <w:pStyle w:val="TableofFigures"/>
        <w:tabs>
          <w:tab w:val="right" w:leader="dot" w:pos="7927"/>
        </w:tabs>
        <w:rPr>
          <w:rFonts w:asciiTheme="minorHAnsi" w:eastAsiaTheme="minorEastAsia" w:hAnsiTheme="minorHAnsi"/>
          <w:noProof/>
          <w:sz w:val="22"/>
          <w:lang w:val="en-ID" w:eastAsia="en-ID"/>
        </w:rPr>
      </w:pPr>
      <w:hyperlink r:id="rId17" w:anchor="_Toc60962571" w:history="1">
        <w:r w:rsidR="003257D3" w:rsidRPr="00C74DE1">
          <w:rPr>
            <w:rStyle w:val="Hyperlink"/>
            <w:noProof/>
          </w:rPr>
          <w:t xml:space="preserve">Gambar IV.1 Diagram P&amp;ID dari Tennessee Eastman Process </w:t>
        </w:r>
        <w:r w:rsidR="003257D3" w:rsidRPr="00C74DE1">
          <w:rPr>
            <w:rStyle w:val="Hyperlink"/>
            <w:rFonts w:cs="Times New Roman"/>
            <w:noProof/>
          </w:rPr>
          <w:t>[27]</w:t>
        </w:r>
        <w:r w:rsidR="003257D3">
          <w:rPr>
            <w:noProof/>
            <w:webHidden/>
          </w:rPr>
          <w:tab/>
        </w:r>
        <w:r w:rsidR="003257D3">
          <w:rPr>
            <w:noProof/>
            <w:webHidden/>
          </w:rPr>
          <w:fldChar w:fldCharType="begin"/>
        </w:r>
        <w:r w:rsidR="003257D3">
          <w:rPr>
            <w:noProof/>
            <w:webHidden/>
          </w:rPr>
          <w:instrText xml:space="preserve"> PAGEREF _Toc60962571 \h </w:instrText>
        </w:r>
        <w:r w:rsidR="003257D3">
          <w:rPr>
            <w:noProof/>
            <w:webHidden/>
          </w:rPr>
        </w:r>
        <w:r w:rsidR="003257D3">
          <w:rPr>
            <w:noProof/>
            <w:webHidden/>
          </w:rPr>
          <w:fldChar w:fldCharType="separate"/>
        </w:r>
        <w:r w:rsidR="00732B50">
          <w:rPr>
            <w:noProof/>
            <w:webHidden/>
          </w:rPr>
          <w:t>53</w:t>
        </w:r>
        <w:r w:rsidR="003257D3">
          <w:rPr>
            <w:noProof/>
            <w:webHidden/>
          </w:rPr>
          <w:fldChar w:fldCharType="end"/>
        </w:r>
      </w:hyperlink>
    </w:p>
    <w:p w14:paraId="3CD296E1" w14:textId="24F7AFF2" w:rsidR="003257D3" w:rsidRDefault="00C07458">
      <w:pPr>
        <w:pStyle w:val="TableofFigures"/>
        <w:tabs>
          <w:tab w:val="right" w:leader="dot" w:pos="7927"/>
        </w:tabs>
        <w:rPr>
          <w:rFonts w:asciiTheme="minorHAnsi" w:eastAsiaTheme="minorEastAsia" w:hAnsiTheme="minorHAnsi"/>
          <w:noProof/>
          <w:sz w:val="22"/>
          <w:lang w:val="en-ID" w:eastAsia="en-ID"/>
        </w:rPr>
      </w:pPr>
      <w:hyperlink r:id="rId18" w:anchor="_Toc60962572" w:history="1">
        <w:r w:rsidR="003257D3" w:rsidRPr="00C74DE1">
          <w:rPr>
            <w:rStyle w:val="Hyperlink"/>
            <w:noProof/>
          </w:rPr>
          <w:t xml:space="preserve">Gambar IV.2 Diagram P&amp;ID Data Validasi </w:t>
        </w:r>
        <w:r w:rsidR="003257D3" w:rsidRPr="00C74DE1">
          <w:rPr>
            <w:rStyle w:val="Hyperlink"/>
            <w:rFonts w:cs="Times New Roman"/>
            <w:noProof/>
          </w:rPr>
          <w:t>[28]</w:t>
        </w:r>
        <w:r w:rsidR="003257D3">
          <w:rPr>
            <w:noProof/>
            <w:webHidden/>
          </w:rPr>
          <w:tab/>
        </w:r>
        <w:r w:rsidR="003257D3">
          <w:rPr>
            <w:noProof/>
            <w:webHidden/>
          </w:rPr>
          <w:fldChar w:fldCharType="begin"/>
        </w:r>
        <w:r w:rsidR="003257D3">
          <w:rPr>
            <w:noProof/>
            <w:webHidden/>
          </w:rPr>
          <w:instrText xml:space="preserve"> PAGEREF _Toc60962572 \h </w:instrText>
        </w:r>
        <w:r w:rsidR="003257D3">
          <w:rPr>
            <w:noProof/>
            <w:webHidden/>
          </w:rPr>
        </w:r>
        <w:r w:rsidR="003257D3">
          <w:rPr>
            <w:noProof/>
            <w:webHidden/>
          </w:rPr>
          <w:fldChar w:fldCharType="separate"/>
        </w:r>
        <w:r w:rsidR="00732B50">
          <w:rPr>
            <w:noProof/>
            <w:webHidden/>
          </w:rPr>
          <w:t>57</w:t>
        </w:r>
        <w:r w:rsidR="003257D3">
          <w:rPr>
            <w:noProof/>
            <w:webHidden/>
          </w:rPr>
          <w:fldChar w:fldCharType="end"/>
        </w:r>
      </w:hyperlink>
    </w:p>
    <w:p w14:paraId="75F2F965" w14:textId="38797F1E" w:rsidR="003257D3" w:rsidRDefault="00C07458">
      <w:pPr>
        <w:pStyle w:val="TableofFigures"/>
        <w:tabs>
          <w:tab w:val="right" w:leader="dot" w:pos="7927"/>
        </w:tabs>
        <w:rPr>
          <w:rFonts w:asciiTheme="minorHAnsi" w:eastAsiaTheme="minorEastAsia" w:hAnsiTheme="minorHAnsi"/>
          <w:noProof/>
          <w:sz w:val="22"/>
          <w:lang w:val="en-ID" w:eastAsia="en-ID"/>
        </w:rPr>
      </w:pPr>
      <w:hyperlink r:id="rId19" w:anchor="_Toc60962573" w:history="1">
        <w:r w:rsidR="003257D3" w:rsidRPr="00C74DE1">
          <w:rPr>
            <w:rStyle w:val="Hyperlink"/>
            <w:noProof/>
          </w:rPr>
          <w:t>Gambar V.1 Rangka Kerja KFDA-SVM</w:t>
        </w:r>
        <w:r w:rsidR="003257D3">
          <w:rPr>
            <w:noProof/>
            <w:webHidden/>
          </w:rPr>
          <w:tab/>
        </w:r>
        <w:r w:rsidR="003257D3">
          <w:rPr>
            <w:noProof/>
            <w:webHidden/>
          </w:rPr>
          <w:fldChar w:fldCharType="begin"/>
        </w:r>
        <w:r w:rsidR="003257D3">
          <w:rPr>
            <w:noProof/>
            <w:webHidden/>
          </w:rPr>
          <w:instrText xml:space="preserve"> PAGEREF _Toc60962573 \h </w:instrText>
        </w:r>
        <w:r w:rsidR="003257D3">
          <w:rPr>
            <w:noProof/>
            <w:webHidden/>
          </w:rPr>
        </w:r>
        <w:r w:rsidR="003257D3">
          <w:rPr>
            <w:noProof/>
            <w:webHidden/>
          </w:rPr>
          <w:fldChar w:fldCharType="separate"/>
        </w:r>
        <w:r w:rsidR="00732B50">
          <w:rPr>
            <w:noProof/>
            <w:webHidden/>
          </w:rPr>
          <w:t>63</w:t>
        </w:r>
        <w:r w:rsidR="003257D3">
          <w:rPr>
            <w:noProof/>
            <w:webHidden/>
          </w:rPr>
          <w:fldChar w:fldCharType="end"/>
        </w:r>
      </w:hyperlink>
    </w:p>
    <w:p w14:paraId="055698B9" w14:textId="4B217C33" w:rsidR="003257D3" w:rsidRDefault="00C07458">
      <w:pPr>
        <w:pStyle w:val="TableofFigures"/>
        <w:tabs>
          <w:tab w:val="right" w:leader="dot" w:pos="7927"/>
        </w:tabs>
        <w:rPr>
          <w:rFonts w:asciiTheme="minorHAnsi" w:eastAsiaTheme="minorEastAsia" w:hAnsiTheme="minorHAnsi"/>
          <w:noProof/>
          <w:sz w:val="22"/>
          <w:lang w:val="en-ID" w:eastAsia="en-ID"/>
        </w:rPr>
      </w:pPr>
      <w:hyperlink r:id="rId20" w:anchor="_Toc60962574" w:history="1">
        <w:r w:rsidR="003257D3" w:rsidRPr="00C74DE1">
          <w:rPr>
            <w:rStyle w:val="Hyperlink"/>
            <w:noProof/>
          </w:rPr>
          <w:t>Gambar V.2 Hasil Pengujian Menggunakan KFDA-SVM</w:t>
        </w:r>
        <w:r w:rsidR="003257D3">
          <w:rPr>
            <w:noProof/>
            <w:webHidden/>
          </w:rPr>
          <w:tab/>
        </w:r>
        <w:r w:rsidR="003257D3">
          <w:rPr>
            <w:noProof/>
            <w:webHidden/>
          </w:rPr>
          <w:fldChar w:fldCharType="begin"/>
        </w:r>
        <w:r w:rsidR="003257D3">
          <w:rPr>
            <w:noProof/>
            <w:webHidden/>
          </w:rPr>
          <w:instrText xml:space="preserve"> PAGEREF _Toc60962574 \h </w:instrText>
        </w:r>
        <w:r w:rsidR="003257D3">
          <w:rPr>
            <w:noProof/>
            <w:webHidden/>
          </w:rPr>
        </w:r>
        <w:r w:rsidR="003257D3">
          <w:rPr>
            <w:noProof/>
            <w:webHidden/>
          </w:rPr>
          <w:fldChar w:fldCharType="separate"/>
        </w:r>
        <w:r w:rsidR="00732B50">
          <w:rPr>
            <w:noProof/>
            <w:webHidden/>
          </w:rPr>
          <w:t>65</w:t>
        </w:r>
        <w:r w:rsidR="003257D3">
          <w:rPr>
            <w:noProof/>
            <w:webHidden/>
          </w:rPr>
          <w:fldChar w:fldCharType="end"/>
        </w:r>
      </w:hyperlink>
    </w:p>
    <w:p w14:paraId="662D9C97" w14:textId="35B54E38"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75" w:history="1">
        <w:r w:rsidR="003257D3" w:rsidRPr="00C74DE1">
          <w:rPr>
            <w:rStyle w:val="Hyperlink"/>
            <w:noProof/>
            <w:lang w:bidi="hi-IN"/>
          </w:rPr>
          <w:t>Gambar V.3 Pengujian Akurasi Pada   Nilai γ = 0,0001</w:t>
        </w:r>
        <w:r w:rsidR="003257D3">
          <w:rPr>
            <w:noProof/>
            <w:webHidden/>
          </w:rPr>
          <w:tab/>
        </w:r>
        <w:r w:rsidR="003257D3">
          <w:rPr>
            <w:noProof/>
            <w:webHidden/>
          </w:rPr>
          <w:fldChar w:fldCharType="begin"/>
        </w:r>
        <w:r w:rsidR="003257D3">
          <w:rPr>
            <w:noProof/>
            <w:webHidden/>
          </w:rPr>
          <w:instrText xml:space="preserve"> PAGEREF _Toc60962575 \h </w:instrText>
        </w:r>
        <w:r w:rsidR="003257D3">
          <w:rPr>
            <w:noProof/>
            <w:webHidden/>
          </w:rPr>
        </w:r>
        <w:r w:rsidR="003257D3">
          <w:rPr>
            <w:noProof/>
            <w:webHidden/>
          </w:rPr>
          <w:fldChar w:fldCharType="separate"/>
        </w:r>
        <w:r w:rsidR="00732B50">
          <w:rPr>
            <w:noProof/>
            <w:webHidden/>
          </w:rPr>
          <w:t>69</w:t>
        </w:r>
        <w:r w:rsidR="003257D3">
          <w:rPr>
            <w:noProof/>
            <w:webHidden/>
          </w:rPr>
          <w:fldChar w:fldCharType="end"/>
        </w:r>
      </w:hyperlink>
    </w:p>
    <w:p w14:paraId="7EDD2D36" w14:textId="4EDEB88B"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76" w:history="1">
        <w:r w:rsidR="003257D3" w:rsidRPr="00C74DE1">
          <w:rPr>
            <w:rStyle w:val="Hyperlink"/>
            <w:noProof/>
            <w:lang w:bidi="hi-IN"/>
          </w:rPr>
          <w:t>Gambar V.4 Pengujian Akurasi Pada Nilai γ = 0,00005</w:t>
        </w:r>
        <w:r w:rsidR="003257D3">
          <w:rPr>
            <w:noProof/>
            <w:webHidden/>
          </w:rPr>
          <w:tab/>
        </w:r>
        <w:r w:rsidR="003257D3">
          <w:rPr>
            <w:noProof/>
            <w:webHidden/>
          </w:rPr>
          <w:fldChar w:fldCharType="begin"/>
        </w:r>
        <w:r w:rsidR="003257D3">
          <w:rPr>
            <w:noProof/>
            <w:webHidden/>
          </w:rPr>
          <w:instrText xml:space="preserve"> PAGEREF _Toc60962576 \h </w:instrText>
        </w:r>
        <w:r w:rsidR="003257D3">
          <w:rPr>
            <w:noProof/>
            <w:webHidden/>
          </w:rPr>
        </w:r>
        <w:r w:rsidR="003257D3">
          <w:rPr>
            <w:noProof/>
            <w:webHidden/>
          </w:rPr>
          <w:fldChar w:fldCharType="separate"/>
        </w:r>
        <w:r w:rsidR="00732B50">
          <w:rPr>
            <w:noProof/>
            <w:webHidden/>
          </w:rPr>
          <w:t>69</w:t>
        </w:r>
        <w:r w:rsidR="003257D3">
          <w:rPr>
            <w:noProof/>
            <w:webHidden/>
          </w:rPr>
          <w:fldChar w:fldCharType="end"/>
        </w:r>
      </w:hyperlink>
    </w:p>
    <w:p w14:paraId="061C6117" w14:textId="17763336" w:rsidR="003257D3" w:rsidRDefault="00C07458">
      <w:pPr>
        <w:pStyle w:val="TableofFigures"/>
        <w:tabs>
          <w:tab w:val="right" w:leader="dot" w:pos="7927"/>
        </w:tabs>
        <w:rPr>
          <w:rFonts w:asciiTheme="minorHAnsi" w:eastAsiaTheme="minorEastAsia" w:hAnsiTheme="minorHAnsi"/>
          <w:noProof/>
          <w:sz w:val="22"/>
          <w:lang w:val="en-ID" w:eastAsia="en-ID"/>
        </w:rPr>
      </w:pPr>
      <w:hyperlink r:id="rId21" w:anchor="_Toc60962577" w:history="1">
        <w:r w:rsidR="003257D3" w:rsidRPr="00C74DE1">
          <w:rPr>
            <w:rStyle w:val="Hyperlink"/>
            <w:noProof/>
          </w:rPr>
          <w:t>Gambar V.5 Pengujian Akurasi Pada Nilai γ = 0,000001</w:t>
        </w:r>
        <w:r w:rsidR="003257D3">
          <w:rPr>
            <w:noProof/>
            <w:webHidden/>
          </w:rPr>
          <w:tab/>
        </w:r>
        <w:r w:rsidR="003257D3">
          <w:rPr>
            <w:noProof/>
            <w:webHidden/>
          </w:rPr>
          <w:fldChar w:fldCharType="begin"/>
        </w:r>
        <w:r w:rsidR="003257D3">
          <w:rPr>
            <w:noProof/>
            <w:webHidden/>
          </w:rPr>
          <w:instrText xml:space="preserve"> PAGEREF _Toc60962577 \h </w:instrText>
        </w:r>
        <w:r w:rsidR="003257D3">
          <w:rPr>
            <w:noProof/>
            <w:webHidden/>
          </w:rPr>
        </w:r>
        <w:r w:rsidR="003257D3">
          <w:rPr>
            <w:noProof/>
            <w:webHidden/>
          </w:rPr>
          <w:fldChar w:fldCharType="separate"/>
        </w:r>
        <w:r w:rsidR="00732B50">
          <w:rPr>
            <w:noProof/>
            <w:webHidden/>
          </w:rPr>
          <w:t>69</w:t>
        </w:r>
        <w:r w:rsidR="003257D3">
          <w:rPr>
            <w:noProof/>
            <w:webHidden/>
          </w:rPr>
          <w:fldChar w:fldCharType="end"/>
        </w:r>
      </w:hyperlink>
    </w:p>
    <w:p w14:paraId="09C55533" w14:textId="473791BB" w:rsidR="003257D3" w:rsidRDefault="00C07458">
      <w:pPr>
        <w:pStyle w:val="TableofFigures"/>
        <w:tabs>
          <w:tab w:val="right" w:leader="dot" w:pos="7927"/>
        </w:tabs>
        <w:rPr>
          <w:rFonts w:asciiTheme="minorHAnsi" w:eastAsiaTheme="minorEastAsia" w:hAnsiTheme="minorHAnsi"/>
          <w:noProof/>
          <w:sz w:val="22"/>
          <w:lang w:val="en-ID" w:eastAsia="en-ID"/>
        </w:rPr>
      </w:pPr>
      <w:hyperlink r:id="rId22" w:anchor="_Toc60962578" w:history="1">
        <w:r w:rsidR="003257D3" w:rsidRPr="00C74DE1">
          <w:rPr>
            <w:rStyle w:val="Hyperlink"/>
            <w:noProof/>
          </w:rPr>
          <w:t>Gambar V.6 Pengujian Akurasi Pada Nilai γ = 0,00001</w:t>
        </w:r>
        <w:r w:rsidR="003257D3">
          <w:rPr>
            <w:noProof/>
            <w:webHidden/>
          </w:rPr>
          <w:tab/>
        </w:r>
        <w:r w:rsidR="003257D3">
          <w:rPr>
            <w:noProof/>
            <w:webHidden/>
          </w:rPr>
          <w:fldChar w:fldCharType="begin"/>
        </w:r>
        <w:r w:rsidR="003257D3">
          <w:rPr>
            <w:noProof/>
            <w:webHidden/>
          </w:rPr>
          <w:instrText xml:space="preserve"> PAGEREF _Toc60962578 \h </w:instrText>
        </w:r>
        <w:r w:rsidR="003257D3">
          <w:rPr>
            <w:noProof/>
            <w:webHidden/>
          </w:rPr>
        </w:r>
        <w:r w:rsidR="003257D3">
          <w:rPr>
            <w:noProof/>
            <w:webHidden/>
          </w:rPr>
          <w:fldChar w:fldCharType="separate"/>
        </w:r>
        <w:r w:rsidR="00732B50">
          <w:rPr>
            <w:noProof/>
            <w:webHidden/>
          </w:rPr>
          <w:t>69</w:t>
        </w:r>
        <w:r w:rsidR="003257D3">
          <w:rPr>
            <w:noProof/>
            <w:webHidden/>
          </w:rPr>
          <w:fldChar w:fldCharType="end"/>
        </w:r>
      </w:hyperlink>
    </w:p>
    <w:p w14:paraId="72622E96" w14:textId="2AF08C69" w:rsidR="003257D3" w:rsidRDefault="00C07458">
      <w:pPr>
        <w:pStyle w:val="TableofFigures"/>
        <w:tabs>
          <w:tab w:val="right" w:leader="dot" w:pos="7927"/>
        </w:tabs>
        <w:rPr>
          <w:rFonts w:asciiTheme="minorHAnsi" w:eastAsiaTheme="minorEastAsia" w:hAnsiTheme="minorHAnsi"/>
          <w:noProof/>
          <w:sz w:val="22"/>
          <w:lang w:val="en-ID" w:eastAsia="en-ID"/>
        </w:rPr>
      </w:pPr>
      <w:hyperlink r:id="rId23" w:anchor="_Toc60962579" w:history="1">
        <w:r w:rsidR="003257D3" w:rsidRPr="00C74DE1">
          <w:rPr>
            <w:rStyle w:val="Hyperlink"/>
            <w:noProof/>
          </w:rPr>
          <w:t>Gambar V.7 Pengujian Akurasi Pada Nilai γ = 0,000005</w:t>
        </w:r>
        <w:r w:rsidR="003257D3">
          <w:rPr>
            <w:noProof/>
            <w:webHidden/>
          </w:rPr>
          <w:tab/>
        </w:r>
        <w:r w:rsidR="003257D3">
          <w:rPr>
            <w:noProof/>
            <w:webHidden/>
          </w:rPr>
          <w:fldChar w:fldCharType="begin"/>
        </w:r>
        <w:r w:rsidR="003257D3">
          <w:rPr>
            <w:noProof/>
            <w:webHidden/>
          </w:rPr>
          <w:instrText xml:space="preserve"> PAGEREF _Toc60962579 \h </w:instrText>
        </w:r>
        <w:r w:rsidR="003257D3">
          <w:rPr>
            <w:noProof/>
            <w:webHidden/>
          </w:rPr>
        </w:r>
        <w:r w:rsidR="003257D3">
          <w:rPr>
            <w:noProof/>
            <w:webHidden/>
          </w:rPr>
          <w:fldChar w:fldCharType="separate"/>
        </w:r>
        <w:r w:rsidR="00732B50">
          <w:rPr>
            <w:noProof/>
            <w:webHidden/>
          </w:rPr>
          <w:t>69</w:t>
        </w:r>
        <w:r w:rsidR="003257D3">
          <w:rPr>
            <w:noProof/>
            <w:webHidden/>
          </w:rPr>
          <w:fldChar w:fldCharType="end"/>
        </w:r>
      </w:hyperlink>
    </w:p>
    <w:p w14:paraId="3BA21F03" w14:textId="751AA026" w:rsidR="003257D3" w:rsidRDefault="00C07458">
      <w:pPr>
        <w:pStyle w:val="TableofFigures"/>
        <w:tabs>
          <w:tab w:val="right" w:leader="dot" w:pos="7927"/>
        </w:tabs>
        <w:rPr>
          <w:rFonts w:asciiTheme="minorHAnsi" w:eastAsiaTheme="minorEastAsia" w:hAnsiTheme="minorHAnsi"/>
          <w:noProof/>
          <w:sz w:val="22"/>
          <w:lang w:val="en-ID" w:eastAsia="en-ID"/>
        </w:rPr>
      </w:pPr>
      <w:hyperlink r:id="rId24" w:anchor="_Toc60962580" w:history="1">
        <w:r w:rsidR="003257D3" w:rsidRPr="00C74DE1">
          <w:rPr>
            <w:rStyle w:val="Hyperlink"/>
            <w:noProof/>
          </w:rPr>
          <w:t>Gambar V.8 Nilai WCSS Minimum Pada Ukuran Referensi = 50</w:t>
        </w:r>
        <w:r w:rsidR="003257D3">
          <w:rPr>
            <w:noProof/>
            <w:webHidden/>
          </w:rPr>
          <w:tab/>
        </w:r>
        <w:r w:rsidR="003257D3">
          <w:rPr>
            <w:noProof/>
            <w:webHidden/>
          </w:rPr>
          <w:fldChar w:fldCharType="begin"/>
        </w:r>
        <w:r w:rsidR="003257D3">
          <w:rPr>
            <w:noProof/>
            <w:webHidden/>
          </w:rPr>
          <w:instrText xml:space="preserve"> PAGEREF _Toc60962580 \h </w:instrText>
        </w:r>
        <w:r w:rsidR="003257D3">
          <w:rPr>
            <w:noProof/>
            <w:webHidden/>
          </w:rPr>
        </w:r>
        <w:r w:rsidR="003257D3">
          <w:rPr>
            <w:noProof/>
            <w:webHidden/>
          </w:rPr>
          <w:fldChar w:fldCharType="separate"/>
        </w:r>
        <w:r w:rsidR="00732B50">
          <w:rPr>
            <w:noProof/>
            <w:webHidden/>
          </w:rPr>
          <w:t>77</w:t>
        </w:r>
        <w:r w:rsidR="003257D3">
          <w:rPr>
            <w:noProof/>
            <w:webHidden/>
          </w:rPr>
          <w:fldChar w:fldCharType="end"/>
        </w:r>
      </w:hyperlink>
    </w:p>
    <w:p w14:paraId="558C8CEE" w14:textId="2D1858D8" w:rsidR="003257D3" w:rsidRDefault="00C07458">
      <w:pPr>
        <w:pStyle w:val="TableofFigures"/>
        <w:tabs>
          <w:tab w:val="right" w:leader="dot" w:pos="7927"/>
        </w:tabs>
        <w:rPr>
          <w:rFonts w:asciiTheme="minorHAnsi" w:eastAsiaTheme="minorEastAsia" w:hAnsiTheme="minorHAnsi"/>
          <w:noProof/>
          <w:sz w:val="22"/>
          <w:lang w:val="en-ID" w:eastAsia="en-ID"/>
        </w:rPr>
      </w:pPr>
      <w:hyperlink r:id="rId25" w:anchor="_Toc60962581" w:history="1">
        <w:r w:rsidR="003257D3" w:rsidRPr="00C74DE1">
          <w:rPr>
            <w:rStyle w:val="Hyperlink"/>
            <w:noProof/>
          </w:rPr>
          <w:t>Gambar V.9 Nilai WCSS Minimum Pada Ukuran Referensi = 100</w:t>
        </w:r>
        <w:r w:rsidR="003257D3">
          <w:rPr>
            <w:noProof/>
            <w:webHidden/>
          </w:rPr>
          <w:tab/>
        </w:r>
        <w:r w:rsidR="003257D3">
          <w:rPr>
            <w:noProof/>
            <w:webHidden/>
          </w:rPr>
          <w:fldChar w:fldCharType="begin"/>
        </w:r>
        <w:r w:rsidR="003257D3">
          <w:rPr>
            <w:noProof/>
            <w:webHidden/>
          </w:rPr>
          <w:instrText xml:space="preserve"> PAGEREF _Toc60962581 \h </w:instrText>
        </w:r>
        <w:r w:rsidR="003257D3">
          <w:rPr>
            <w:noProof/>
            <w:webHidden/>
          </w:rPr>
        </w:r>
        <w:r w:rsidR="003257D3">
          <w:rPr>
            <w:noProof/>
            <w:webHidden/>
          </w:rPr>
          <w:fldChar w:fldCharType="separate"/>
        </w:r>
        <w:r w:rsidR="00732B50">
          <w:rPr>
            <w:noProof/>
            <w:webHidden/>
          </w:rPr>
          <w:t>77</w:t>
        </w:r>
        <w:r w:rsidR="003257D3">
          <w:rPr>
            <w:noProof/>
            <w:webHidden/>
          </w:rPr>
          <w:fldChar w:fldCharType="end"/>
        </w:r>
      </w:hyperlink>
    </w:p>
    <w:p w14:paraId="0C07744F" w14:textId="362823B2" w:rsidR="003257D3" w:rsidRDefault="00C07458">
      <w:pPr>
        <w:pStyle w:val="TableofFigures"/>
        <w:tabs>
          <w:tab w:val="right" w:leader="dot" w:pos="7927"/>
        </w:tabs>
        <w:rPr>
          <w:rFonts w:asciiTheme="minorHAnsi" w:eastAsiaTheme="minorEastAsia" w:hAnsiTheme="minorHAnsi"/>
          <w:noProof/>
          <w:sz w:val="22"/>
          <w:lang w:val="en-ID" w:eastAsia="en-ID"/>
        </w:rPr>
      </w:pPr>
      <w:hyperlink r:id="rId26" w:anchor="_Toc60962582" w:history="1">
        <w:r w:rsidR="003257D3" w:rsidRPr="00C74DE1">
          <w:rPr>
            <w:rStyle w:val="Hyperlink"/>
            <w:noProof/>
          </w:rPr>
          <w:t>Gambar V.10 Nilai WCSS Minimum Pada Ukuran Referensi = 150</w:t>
        </w:r>
        <w:r w:rsidR="003257D3">
          <w:rPr>
            <w:noProof/>
            <w:webHidden/>
          </w:rPr>
          <w:tab/>
        </w:r>
        <w:r w:rsidR="003257D3">
          <w:rPr>
            <w:noProof/>
            <w:webHidden/>
          </w:rPr>
          <w:fldChar w:fldCharType="begin"/>
        </w:r>
        <w:r w:rsidR="003257D3">
          <w:rPr>
            <w:noProof/>
            <w:webHidden/>
          </w:rPr>
          <w:instrText xml:space="preserve"> PAGEREF _Toc60962582 \h </w:instrText>
        </w:r>
        <w:r w:rsidR="003257D3">
          <w:rPr>
            <w:noProof/>
            <w:webHidden/>
          </w:rPr>
        </w:r>
        <w:r w:rsidR="003257D3">
          <w:rPr>
            <w:noProof/>
            <w:webHidden/>
          </w:rPr>
          <w:fldChar w:fldCharType="separate"/>
        </w:r>
        <w:r w:rsidR="00732B50">
          <w:rPr>
            <w:noProof/>
            <w:webHidden/>
          </w:rPr>
          <w:t>78</w:t>
        </w:r>
        <w:r w:rsidR="003257D3">
          <w:rPr>
            <w:noProof/>
            <w:webHidden/>
          </w:rPr>
          <w:fldChar w:fldCharType="end"/>
        </w:r>
      </w:hyperlink>
    </w:p>
    <w:p w14:paraId="1505B91E" w14:textId="1A94F138" w:rsidR="003257D3" w:rsidRDefault="00C07458">
      <w:pPr>
        <w:pStyle w:val="TableofFigures"/>
        <w:tabs>
          <w:tab w:val="right" w:leader="dot" w:pos="7927"/>
        </w:tabs>
        <w:rPr>
          <w:rFonts w:asciiTheme="minorHAnsi" w:eastAsiaTheme="minorEastAsia" w:hAnsiTheme="minorHAnsi"/>
          <w:noProof/>
          <w:sz w:val="22"/>
          <w:lang w:val="en-ID" w:eastAsia="en-ID"/>
        </w:rPr>
      </w:pPr>
      <w:hyperlink r:id="rId27" w:anchor="_Toc60962583" w:history="1">
        <w:r w:rsidR="003257D3" w:rsidRPr="00C74DE1">
          <w:rPr>
            <w:rStyle w:val="Hyperlink"/>
            <w:noProof/>
          </w:rPr>
          <w:t>Gambar V.11 Nilai WCSS Minimum Pada Ukuran Referensi = 200</w:t>
        </w:r>
        <w:r w:rsidR="003257D3">
          <w:rPr>
            <w:noProof/>
            <w:webHidden/>
          </w:rPr>
          <w:tab/>
        </w:r>
        <w:r w:rsidR="003257D3">
          <w:rPr>
            <w:noProof/>
            <w:webHidden/>
          </w:rPr>
          <w:fldChar w:fldCharType="begin"/>
        </w:r>
        <w:r w:rsidR="003257D3">
          <w:rPr>
            <w:noProof/>
            <w:webHidden/>
          </w:rPr>
          <w:instrText xml:space="preserve"> PAGEREF _Toc60962583 \h </w:instrText>
        </w:r>
        <w:r w:rsidR="003257D3">
          <w:rPr>
            <w:noProof/>
            <w:webHidden/>
          </w:rPr>
        </w:r>
        <w:r w:rsidR="003257D3">
          <w:rPr>
            <w:noProof/>
            <w:webHidden/>
          </w:rPr>
          <w:fldChar w:fldCharType="separate"/>
        </w:r>
        <w:r w:rsidR="00732B50">
          <w:rPr>
            <w:noProof/>
            <w:webHidden/>
          </w:rPr>
          <w:t>78</w:t>
        </w:r>
        <w:r w:rsidR="003257D3">
          <w:rPr>
            <w:noProof/>
            <w:webHidden/>
          </w:rPr>
          <w:fldChar w:fldCharType="end"/>
        </w:r>
      </w:hyperlink>
    </w:p>
    <w:p w14:paraId="179B7324" w14:textId="3954247C" w:rsidR="003257D3" w:rsidRDefault="00C07458">
      <w:pPr>
        <w:pStyle w:val="TableofFigures"/>
        <w:tabs>
          <w:tab w:val="right" w:leader="dot" w:pos="7927"/>
        </w:tabs>
        <w:rPr>
          <w:rFonts w:asciiTheme="minorHAnsi" w:eastAsiaTheme="minorEastAsia" w:hAnsiTheme="minorHAnsi"/>
          <w:noProof/>
          <w:sz w:val="22"/>
          <w:lang w:val="en-ID" w:eastAsia="en-ID"/>
        </w:rPr>
      </w:pPr>
      <w:hyperlink r:id="rId28" w:anchor="_Toc60962584" w:history="1">
        <w:r w:rsidR="003257D3" w:rsidRPr="00C74DE1">
          <w:rPr>
            <w:rStyle w:val="Hyperlink"/>
            <w:noProof/>
          </w:rPr>
          <w:t>Gambar V.12 Sampel Salah Minimum</w:t>
        </w:r>
        <w:r w:rsidR="003257D3">
          <w:rPr>
            <w:noProof/>
            <w:webHidden/>
          </w:rPr>
          <w:tab/>
        </w:r>
        <w:r w:rsidR="003257D3">
          <w:rPr>
            <w:noProof/>
            <w:webHidden/>
          </w:rPr>
          <w:fldChar w:fldCharType="begin"/>
        </w:r>
        <w:r w:rsidR="003257D3">
          <w:rPr>
            <w:noProof/>
            <w:webHidden/>
          </w:rPr>
          <w:instrText xml:space="preserve"> PAGEREF _Toc60962584 \h </w:instrText>
        </w:r>
        <w:r w:rsidR="003257D3">
          <w:rPr>
            <w:noProof/>
            <w:webHidden/>
          </w:rPr>
        </w:r>
        <w:r w:rsidR="003257D3">
          <w:rPr>
            <w:noProof/>
            <w:webHidden/>
          </w:rPr>
          <w:fldChar w:fldCharType="separate"/>
        </w:r>
        <w:r w:rsidR="00732B50">
          <w:rPr>
            <w:noProof/>
            <w:webHidden/>
          </w:rPr>
          <w:t>79</w:t>
        </w:r>
        <w:r w:rsidR="003257D3">
          <w:rPr>
            <w:noProof/>
            <w:webHidden/>
          </w:rPr>
          <w:fldChar w:fldCharType="end"/>
        </w:r>
      </w:hyperlink>
    </w:p>
    <w:p w14:paraId="419CEB3E" w14:textId="1C923BA6" w:rsidR="003257D3" w:rsidRDefault="00C07458">
      <w:pPr>
        <w:pStyle w:val="TableofFigures"/>
        <w:tabs>
          <w:tab w:val="right" w:leader="dot" w:pos="7927"/>
        </w:tabs>
        <w:rPr>
          <w:rFonts w:asciiTheme="minorHAnsi" w:eastAsiaTheme="minorEastAsia" w:hAnsiTheme="minorHAnsi"/>
          <w:noProof/>
          <w:sz w:val="22"/>
          <w:lang w:val="en-ID" w:eastAsia="en-ID"/>
        </w:rPr>
      </w:pPr>
      <w:hyperlink r:id="rId29" w:anchor="_Toc60962585" w:history="1">
        <w:r w:rsidR="003257D3" w:rsidRPr="00C74DE1">
          <w:rPr>
            <w:rStyle w:val="Hyperlink"/>
            <w:noProof/>
          </w:rPr>
          <w:t>Gambar V.13 Akurasi Program Pada Jenis Kesalahan Dengan Variasi Bobot Kelas</w:t>
        </w:r>
        <w:r w:rsidR="003257D3">
          <w:rPr>
            <w:noProof/>
            <w:webHidden/>
          </w:rPr>
          <w:tab/>
        </w:r>
        <w:r w:rsidR="003257D3">
          <w:rPr>
            <w:noProof/>
            <w:webHidden/>
          </w:rPr>
          <w:fldChar w:fldCharType="begin"/>
        </w:r>
        <w:r w:rsidR="003257D3">
          <w:rPr>
            <w:noProof/>
            <w:webHidden/>
          </w:rPr>
          <w:instrText xml:space="preserve"> PAGEREF _Toc60962585 \h </w:instrText>
        </w:r>
        <w:r w:rsidR="003257D3">
          <w:rPr>
            <w:noProof/>
            <w:webHidden/>
          </w:rPr>
        </w:r>
        <w:r w:rsidR="003257D3">
          <w:rPr>
            <w:noProof/>
            <w:webHidden/>
          </w:rPr>
          <w:fldChar w:fldCharType="separate"/>
        </w:r>
        <w:r w:rsidR="00732B50">
          <w:rPr>
            <w:noProof/>
            <w:webHidden/>
          </w:rPr>
          <w:t>83</w:t>
        </w:r>
        <w:r w:rsidR="003257D3">
          <w:rPr>
            <w:noProof/>
            <w:webHidden/>
          </w:rPr>
          <w:fldChar w:fldCharType="end"/>
        </w:r>
      </w:hyperlink>
    </w:p>
    <w:p w14:paraId="3BF98815" w14:textId="782D1FDB" w:rsidR="003257D3" w:rsidRDefault="00C07458">
      <w:pPr>
        <w:pStyle w:val="TableofFigures"/>
        <w:tabs>
          <w:tab w:val="right" w:leader="dot" w:pos="7927"/>
        </w:tabs>
        <w:rPr>
          <w:rFonts w:asciiTheme="minorHAnsi" w:eastAsiaTheme="minorEastAsia" w:hAnsiTheme="minorHAnsi"/>
          <w:noProof/>
          <w:sz w:val="22"/>
          <w:lang w:val="en-ID" w:eastAsia="en-ID"/>
        </w:rPr>
      </w:pPr>
      <w:hyperlink r:id="rId30" w:anchor="_Toc60962586" w:history="1">
        <w:r w:rsidR="003257D3" w:rsidRPr="00C74DE1">
          <w:rPr>
            <w:rStyle w:val="Hyperlink"/>
            <w:noProof/>
          </w:rPr>
          <w:t>Gambar V.14 Pengaruh Bobot Kelas Pada Akurasi Klasifikasi Data Normal</w:t>
        </w:r>
        <w:r w:rsidR="003257D3">
          <w:rPr>
            <w:noProof/>
            <w:webHidden/>
          </w:rPr>
          <w:tab/>
        </w:r>
        <w:r w:rsidR="003257D3">
          <w:rPr>
            <w:noProof/>
            <w:webHidden/>
          </w:rPr>
          <w:fldChar w:fldCharType="begin"/>
        </w:r>
        <w:r w:rsidR="003257D3">
          <w:rPr>
            <w:noProof/>
            <w:webHidden/>
          </w:rPr>
          <w:instrText xml:space="preserve"> PAGEREF _Toc60962586 \h </w:instrText>
        </w:r>
        <w:r w:rsidR="003257D3">
          <w:rPr>
            <w:noProof/>
            <w:webHidden/>
          </w:rPr>
        </w:r>
        <w:r w:rsidR="003257D3">
          <w:rPr>
            <w:noProof/>
            <w:webHidden/>
          </w:rPr>
          <w:fldChar w:fldCharType="separate"/>
        </w:r>
        <w:r w:rsidR="00732B50">
          <w:rPr>
            <w:noProof/>
            <w:webHidden/>
          </w:rPr>
          <w:t>85</w:t>
        </w:r>
        <w:r w:rsidR="003257D3">
          <w:rPr>
            <w:noProof/>
            <w:webHidden/>
          </w:rPr>
          <w:fldChar w:fldCharType="end"/>
        </w:r>
      </w:hyperlink>
    </w:p>
    <w:p w14:paraId="6EE6704F" w14:textId="1264E2C4"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87" w:history="1">
        <w:r w:rsidR="003257D3" w:rsidRPr="00C74DE1">
          <w:rPr>
            <w:rStyle w:val="Hyperlink"/>
            <w:noProof/>
            <w:lang w:bidi="hi-IN"/>
          </w:rPr>
          <w:t>Gambar V.15 Hasil Kesimpulan Program Pada Variasi Persentasi Data Salah Pada Data Salah Tipe 2</w:t>
        </w:r>
        <w:r w:rsidR="003257D3">
          <w:rPr>
            <w:noProof/>
            <w:webHidden/>
          </w:rPr>
          <w:tab/>
        </w:r>
        <w:r w:rsidR="003257D3">
          <w:rPr>
            <w:noProof/>
            <w:webHidden/>
          </w:rPr>
          <w:fldChar w:fldCharType="begin"/>
        </w:r>
        <w:r w:rsidR="003257D3">
          <w:rPr>
            <w:noProof/>
            <w:webHidden/>
          </w:rPr>
          <w:instrText xml:space="preserve"> PAGEREF _Toc60962587 \h </w:instrText>
        </w:r>
        <w:r w:rsidR="003257D3">
          <w:rPr>
            <w:noProof/>
            <w:webHidden/>
          </w:rPr>
        </w:r>
        <w:r w:rsidR="003257D3">
          <w:rPr>
            <w:noProof/>
            <w:webHidden/>
          </w:rPr>
          <w:fldChar w:fldCharType="separate"/>
        </w:r>
        <w:r w:rsidR="00732B50">
          <w:rPr>
            <w:noProof/>
            <w:webHidden/>
          </w:rPr>
          <w:t>87</w:t>
        </w:r>
        <w:r w:rsidR="003257D3">
          <w:rPr>
            <w:noProof/>
            <w:webHidden/>
          </w:rPr>
          <w:fldChar w:fldCharType="end"/>
        </w:r>
      </w:hyperlink>
    </w:p>
    <w:p w14:paraId="196F6902" w14:textId="41C3658A"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88" w:history="1">
        <w:r w:rsidR="003257D3" w:rsidRPr="00C74DE1">
          <w:rPr>
            <w:rStyle w:val="Hyperlink"/>
            <w:noProof/>
            <w:lang w:bidi="hi-IN"/>
          </w:rPr>
          <w:t>Gambar V.16 Hasil Kesimpulan Program Pada Variasi Persentasi Data Salah Pada Data Salah Tipe 5</w:t>
        </w:r>
        <w:r w:rsidR="003257D3">
          <w:rPr>
            <w:noProof/>
            <w:webHidden/>
          </w:rPr>
          <w:tab/>
        </w:r>
        <w:r w:rsidR="003257D3">
          <w:rPr>
            <w:noProof/>
            <w:webHidden/>
          </w:rPr>
          <w:fldChar w:fldCharType="begin"/>
        </w:r>
        <w:r w:rsidR="003257D3">
          <w:rPr>
            <w:noProof/>
            <w:webHidden/>
          </w:rPr>
          <w:instrText xml:space="preserve"> PAGEREF _Toc60962588 \h </w:instrText>
        </w:r>
        <w:r w:rsidR="003257D3">
          <w:rPr>
            <w:noProof/>
            <w:webHidden/>
          </w:rPr>
        </w:r>
        <w:r w:rsidR="003257D3">
          <w:rPr>
            <w:noProof/>
            <w:webHidden/>
          </w:rPr>
          <w:fldChar w:fldCharType="separate"/>
        </w:r>
        <w:r w:rsidR="00732B50">
          <w:rPr>
            <w:noProof/>
            <w:webHidden/>
          </w:rPr>
          <w:t>87</w:t>
        </w:r>
        <w:r w:rsidR="003257D3">
          <w:rPr>
            <w:noProof/>
            <w:webHidden/>
          </w:rPr>
          <w:fldChar w:fldCharType="end"/>
        </w:r>
      </w:hyperlink>
    </w:p>
    <w:p w14:paraId="621C3130" w14:textId="2E90C3B3"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89" w:history="1">
        <w:r w:rsidR="003257D3" w:rsidRPr="00C74DE1">
          <w:rPr>
            <w:rStyle w:val="Hyperlink"/>
            <w:noProof/>
            <w:lang w:bidi="hi-IN"/>
          </w:rPr>
          <w:t>Gambar V.17 Hasil Kesimpulan Program Pada Variasi Persentasi Data Salah Pada Data Salah Tipe 6</w:t>
        </w:r>
        <w:r w:rsidR="003257D3">
          <w:rPr>
            <w:noProof/>
            <w:webHidden/>
          </w:rPr>
          <w:tab/>
        </w:r>
        <w:r w:rsidR="003257D3">
          <w:rPr>
            <w:noProof/>
            <w:webHidden/>
          </w:rPr>
          <w:fldChar w:fldCharType="begin"/>
        </w:r>
        <w:r w:rsidR="003257D3">
          <w:rPr>
            <w:noProof/>
            <w:webHidden/>
          </w:rPr>
          <w:instrText xml:space="preserve"> PAGEREF _Toc60962589 \h </w:instrText>
        </w:r>
        <w:r w:rsidR="003257D3">
          <w:rPr>
            <w:noProof/>
            <w:webHidden/>
          </w:rPr>
        </w:r>
        <w:r w:rsidR="003257D3">
          <w:rPr>
            <w:noProof/>
            <w:webHidden/>
          </w:rPr>
          <w:fldChar w:fldCharType="separate"/>
        </w:r>
        <w:r w:rsidR="00732B50">
          <w:rPr>
            <w:noProof/>
            <w:webHidden/>
          </w:rPr>
          <w:t>87</w:t>
        </w:r>
        <w:r w:rsidR="003257D3">
          <w:rPr>
            <w:noProof/>
            <w:webHidden/>
          </w:rPr>
          <w:fldChar w:fldCharType="end"/>
        </w:r>
      </w:hyperlink>
    </w:p>
    <w:p w14:paraId="6E97F8DE" w14:textId="4863BFD8"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90" w:history="1">
        <w:r w:rsidR="003257D3" w:rsidRPr="00C74DE1">
          <w:rPr>
            <w:rStyle w:val="Hyperlink"/>
            <w:noProof/>
            <w:lang w:bidi="hi-IN"/>
          </w:rPr>
          <w:t>Gambar V.18 Hasil Kesimpulan Program Pada Variasi Persentasi Data Salah Pada Data Salah Tipe 7</w:t>
        </w:r>
        <w:r w:rsidR="003257D3">
          <w:rPr>
            <w:noProof/>
            <w:webHidden/>
          </w:rPr>
          <w:tab/>
        </w:r>
        <w:r w:rsidR="003257D3">
          <w:rPr>
            <w:noProof/>
            <w:webHidden/>
          </w:rPr>
          <w:fldChar w:fldCharType="begin"/>
        </w:r>
        <w:r w:rsidR="003257D3">
          <w:rPr>
            <w:noProof/>
            <w:webHidden/>
          </w:rPr>
          <w:instrText xml:space="preserve"> PAGEREF _Toc60962590 \h </w:instrText>
        </w:r>
        <w:r w:rsidR="003257D3">
          <w:rPr>
            <w:noProof/>
            <w:webHidden/>
          </w:rPr>
        </w:r>
        <w:r w:rsidR="003257D3">
          <w:rPr>
            <w:noProof/>
            <w:webHidden/>
          </w:rPr>
          <w:fldChar w:fldCharType="separate"/>
        </w:r>
        <w:r w:rsidR="00732B50">
          <w:rPr>
            <w:noProof/>
            <w:webHidden/>
          </w:rPr>
          <w:t>87</w:t>
        </w:r>
        <w:r w:rsidR="003257D3">
          <w:rPr>
            <w:noProof/>
            <w:webHidden/>
          </w:rPr>
          <w:fldChar w:fldCharType="end"/>
        </w:r>
      </w:hyperlink>
    </w:p>
    <w:p w14:paraId="57335535" w14:textId="2DE4BA76"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91" w:history="1">
        <w:r w:rsidR="003257D3" w:rsidRPr="00C74DE1">
          <w:rPr>
            <w:rStyle w:val="Hyperlink"/>
            <w:noProof/>
            <w:lang w:bidi="hi-IN"/>
          </w:rPr>
          <w:t>Gambar V.19 Hasil Kesimpulan Program Pada Variasi Persentasi Data Salah Pada Data Salah Tipe 2 Setelah Penyesuaian Parameter</w:t>
        </w:r>
        <w:r w:rsidR="003257D3">
          <w:rPr>
            <w:noProof/>
            <w:webHidden/>
          </w:rPr>
          <w:tab/>
        </w:r>
        <w:r w:rsidR="003257D3">
          <w:rPr>
            <w:noProof/>
            <w:webHidden/>
          </w:rPr>
          <w:fldChar w:fldCharType="begin"/>
        </w:r>
        <w:r w:rsidR="003257D3">
          <w:rPr>
            <w:noProof/>
            <w:webHidden/>
          </w:rPr>
          <w:instrText xml:space="preserve"> PAGEREF _Toc60962591 \h </w:instrText>
        </w:r>
        <w:r w:rsidR="003257D3">
          <w:rPr>
            <w:noProof/>
            <w:webHidden/>
          </w:rPr>
        </w:r>
        <w:r w:rsidR="003257D3">
          <w:rPr>
            <w:noProof/>
            <w:webHidden/>
          </w:rPr>
          <w:fldChar w:fldCharType="separate"/>
        </w:r>
        <w:r w:rsidR="00732B50">
          <w:rPr>
            <w:noProof/>
            <w:webHidden/>
          </w:rPr>
          <w:t>89</w:t>
        </w:r>
        <w:r w:rsidR="003257D3">
          <w:rPr>
            <w:noProof/>
            <w:webHidden/>
          </w:rPr>
          <w:fldChar w:fldCharType="end"/>
        </w:r>
      </w:hyperlink>
    </w:p>
    <w:p w14:paraId="6758B622" w14:textId="24CB37CE"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92" w:history="1">
        <w:r w:rsidR="003257D3" w:rsidRPr="00C74DE1">
          <w:rPr>
            <w:rStyle w:val="Hyperlink"/>
            <w:noProof/>
            <w:lang w:bidi="hi-IN"/>
          </w:rPr>
          <w:t>Gambar V.20 Hasil Kesimpulan Program Pada Variasi Persentasi Data Salah Pada Data Salah Tipe 5 Setelah Penyesuaian Parameter</w:t>
        </w:r>
        <w:r w:rsidR="003257D3">
          <w:rPr>
            <w:noProof/>
            <w:webHidden/>
          </w:rPr>
          <w:tab/>
        </w:r>
        <w:r w:rsidR="003257D3">
          <w:rPr>
            <w:noProof/>
            <w:webHidden/>
          </w:rPr>
          <w:fldChar w:fldCharType="begin"/>
        </w:r>
        <w:r w:rsidR="003257D3">
          <w:rPr>
            <w:noProof/>
            <w:webHidden/>
          </w:rPr>
          <w:instrText xml:space="preserve"> PAGEREF _Toc60962592 \h </w:instrText>
        </w:r>
        <w:r w:rsidR="003257D3">
          <w:rPr>
            <w:noProof/>
            <w:webHidden/>
          </w:rPr>
        </w:r>
        <w:r w:rsidR="003257D3">
          <w:rPr>
            <w:noProof/>
            <w:webHidden/>
          </w:rPr>
          <w:fldChar w:fldCharType="separate"/>
        </w:r>
        <w:r w:rsidR="00732B50">
          <w:rPr>
            <w:noProof/>
            <w:webHidden/>
          </w:rPr>
          <w:t>89</w:t>
        </w:r>
        <w:r w:rsidR="003257D3">
          <w:rPr>
            <w:noProof/>
            <w:webHidden/>
          </w:rPr>
          <w:fldChar w:fldCharType="end"/>
        </w:r>
      </w:hyperlink>
    </w:p>
    <w:p w14:paraId="5150150F" w14:textId="68994703"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93" w:history="1">
        <w:r w:rsidR="003257D3" w:rsidRPr="00C74DE1">
          <w:rPr>
            <w:rStyle w:val="Hyperlink"/>
            <w:noProof/>
            <w:lang w:bidi="hi-IN"/>
          </w:rPr>
          <w:t>Gambar V.21 Hasil Kesimpulan Program Pada Variasi Persentasi Data Salah Pada Data Salah Tipe 6 Setelah Penyesuaian Parameter</w:t>
        </w:r>
        <w:r w:rsidR="003257D3">
          <w:rPr>
            <w:noProof/>
            <w:webHidden/>
          </w:rPr>
          <w:tab/>
        </w:r>
        <w:r w:rsidR="003257D3">
          <w:rPr>
            <w:noProof/>
            <w:webHidden/>
          </w:rPr>
          <w:fldChar w:fldCharType="begin"/>
        </w:r>
        <w:r w:rsidR="003257D3">
          <w:rPr>
            <w:noProof/>
            <w:webHidden/>
          </w:rPr>
          <w:instrText xml:space="preserve"> PAGEREF _Toc60962593 \h </w:instrText>
        </w:r>
        <w:r w:rsidR="003257D3">
          <w:rPr>
            <w:noProof/>
            <w:webHidden/>
          </w:rPr>
        </w:r>
        <w:r w:rsidR="003257D3">
          <w:rPr>
            <w:noProof/>
            <w:webHidden/>
          </w:rPr>
          <w:fldChar w:fldCharType="separate"/>
        </w:r>
        <w:r w:rsidR="00732B50">
          <w:rPr>
            <w:noProof/>
            <w:webHidden/>
          </w:rPr>
          <w:t>89</w:t>
        </w:r>
        <w:r w:rsidR="003257D3">
          <w:rPr>
            <w:noProof/>
            <w:webHidden/>
          </w:rPr>
          <w:fldChar w:fldCharType="end"/>
        </w:r>
      </w:hyperlink>
    </w:p>
    <w:p w14:paraId="0844D112" w14:textId="2FB9C177"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94" w:history="1">
        <w:r w:rsidR="003257D3" w:rsidRPr="00C74DE1">
          <w:rPr>
            <w:rStyle w:val="Hyperlink"/>
            <w:noProof/>
            <w:lang w:bidi="hi-IN"/>
          </w:rPr>
          <w:t>Gambar V.22 Hasil Kesimpulan Program Pada Variasi Persentasi Data Salah Pada Data Salah Tipe 7 Setelah Penyesuaian Parameter</w:t>
        </w:r>
        <w:r w:rsidR="003257D3">
          <w:rPr>
            <w:noProof/>
            <w:webHidden/>
          </w:rPr>
          <w:tab/>
        </w:r>
        <w:r w:rsidR="003257D3">
          <w:rPr>
            <w:noProof/>
            <w:webHidden/>
          </w:rPr>
          <w:fldChar w:fldCharType="begin"/>
        </w:r>
        <w:r w:rsidR="003257D3">
          <w:rPr>
            <w:noProof/>
            <w:webHidden/>
          </w:rPr>
          <w:instrText xml:space="preserve"> PAGEREF _Toc60962594 \h </w:instrText>
        </w:r>
        <w:r w:rsidR="003257D3">
          <w:rPr>
            <w:noProof/>
            <w:webHidden/>
          </w:rPr>
        </w:r>
        <w:r w:rsidR="003257D3">
          <w:rPr>
            <w:noProof/>
            <w:webHidden/>
          </w:rPr>
          <w:fldChar w:fldCharType="separate"/>
        </w:r>
        <w:r w:rsidR="00732B50">
          <w:rPr>
            <w:noProof/>
            <w:webHidden/>
          </w:rPr>
          <w:t>90</w:t>
        </w:r>
        <w:r w:rsidR="003257D3">
          <w:rPr>
            <w:noProof/>
            <w:webHidden/>
          </w:rPr>
          <w:fldChar w:fldCharType="end"/>
        </w:r>
      </w:hyperlink>
    </w:p>
    <w:p w14:paraId="5315533D" w14:textId="1B1DA766"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95" w:history="1">
        <w:r w:rsidR="003257D3" w:rsidRPr="00C74DE1">
          <w:rPr>
            <w:rStyle w:val="Hyperlink"/>
            <w:noProof/>
            <w:lang w:bidi="hi-IN"/>
          </w:rPr>
          <w:t>Gambar V.23 Hasil Kesimpulan Final Program Pada Data Salah Tipe 2</w:t>
        </w:r>
        <w:r w:rsidR="003257D3">
          <w:rPr>
            <w:noProof/>
            <w:webHidden/>
          </w:rPr>
          <w:tab/>
        </w:r>
        <w:r w:rsidR="003257D3">
          <w:rPr>
            <w:noProof/>
            <w:webHidden/>
          </w:rPr>
          <w:fldChar w:fldCharType="begin"/>
        </w:r>
        <w:r w:rsidR="003257D3">
          <w:rPr>
            <w:noProof/>
            <w:webHidden/>
          </w:rPr>
          <w:instrText xml:space="preserve"> PAGEREF _Toc60962595 \h </w:instrText>
        </w:r>
        <w:r w:rsidR="003257D3">
          <w:rPr>
            <w:noProof/>
            <w:webHidden/>
          </w:rPr>
        </w:r>
        <w:r w:rsidR="003257D3">
          <w:rPr>
            <w:noProof/>
            <w:webHidden/>
          </w:rPr>
          <w:fldChar w:fldCharType="separate"/>
        </w:r>
        <w:r w:rsidR="00732B50">
          <w:rPr>
            <w:noProof/>
            <w:webHidden/>
          </w:rPr>
          <w:t>92</w:t>
        </w:r>
        <w:r w:rsidR="003257D3">
          <w:rPr>
            <w:noProof/>
            <w:webHidden/>
          </w:rPr>
          <w:fldChar w:fldCharType="end"/>
        </w:r>
      </w:hyperlink>
    </w:p>
    <w:p w14:paraId="742731BC" w14:textId="665D5A83"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96" w:history="1">
        <w:r w:rsidR="003257D3" w:rsidRPr="00C74DE1">
          <w:rPr>
            <w:rStyle w:val="Hyperlink"/>
            <w:noProof/>
            <w:lang w:bidi="hi-IN"/>
          </w:rPr>
          <w:t>Gambar V.24 Hasil Kesimpulan Final Program Pada Data Salah Tipe 5</w:t>
        </w:r>
        <w:r w:rsidR="003257D3">
          <w:rPr>
            <w:noProof/>
            <w:webHidden/>
          </w:rPr>
          <w:tab/>
        </w:r>
        <w:r w:rsidR="003257D3">
          <w:rPr>
            <w:noProof/>
            <w:webHidden/>
          </w:rPr>
          <w:fldChar w:fldCharType="begin"/>
        </w:r>
        <w:r w:rsidR="003257D3">
          <w:rPr>
            <w:noProof/>
            <w:webHidden/>
          </w:rPr>
          <w:instrText xml:space="preserve"> PAGEREF _Toc60962596 \h </w:instrText>
        </w:r>
        <w:r w:rsidR="003257D3">
          <w:rPr>
            <w:noProof/>
            <w:webHidden/>
          </w:rPr>
        </w:r>
        <w:r w:rsidR="003257D3">
          <w:rPr>
            <w:noProof/>
            <w:webHidden/>
          </w:rPr>
          <w:fldChar w:fldCharType="separate"/>
        </w:r>
        <w:r w:rsidR="00732B50">
          <w:rPr>
            <w:noProof/>
            <w:webHidden/>
          </w:rPr>
          <w:t>92</w:t>
        </w:r>
        <w:r w:rsidR="003257D3">
          <w:rPr>
            <w:noProof/>
            <w:webHidden/>
          </w:rPr>
          <w:fldChar w:fldCharType="end"/>
        </w:r>
      </w:hyperlink>
    </w:p>
    <w:p w14:paraId="1EABECB0" w14:textId="3B7BE905"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97" w:history="1">
        <w:r w:rsidR="003257D3" w:rsidRPr="00C74DE1">
          <w:rPr>
            <w:rStyle w:val="Hyperlink"/>
            <w:noProof/>
            <w:lang w:bidi="hi-IN"/>
          </w:rPr>
          <w:t>Gambar V.25 Hasil Kesimpulan Final Program Pada Data Salah Tipe 6</w:t>
        </w:r>
        <w:r w:rsidR="003257D3">
          <w:rPr>
            <w:noProof/>
            <w:webHidden/>
          </w:rPr>
          <w:tab/>
        </w:r>
        <w:r w:rsidR="003257D3">
          <w:rPr>
            <w:noProof/>
            <w:webHidden/>
          </w:rPr>
          <w:fldChar w:fldCharType="begin"/>
        </w:r>
        <w:r w:rsidR="003257D3">
          <w:rPr>
            <w:noProof/>
            <w:webHidden/>
          </w:rPr>
          <w:instrText xml:space="preserve"> PAGEREF _Toc60962597 \h </w:instrText>
        </w:r>
        <w:r w:rsidR="003257D3">
          <w:rPr>
            <w:noProof/>
            <w:webHidden/>
          </w:rPr>
        </w:r>
        <w:r w:rsidR="003257D3">
          <w:rPr>
            <w:noProof/>
            <w:webHidden/>
          </w:rPr>
          <w:fldChar w:fldCharType="separate"/>
        </w:r>
        <w:r w:rsidR="00732B50">
          <w:rPr>
            <w:noProof/>
            <w:webHidden/>
          </w:rPr>
          <w:t>92</w:t>
        </w:r>
        <w:r w:rsidR="003257D3">
          <w:rPr>
            <w:noProof/>
            <w:webHidden/>
          </w:rPr>
          <w:fldChar w:fldCharType="end"/>
        </w:r>
      </w:hyperlink>
    </w:p>
    <w:p w14:paraId="44A3EB49" w14:textId="7697CD2E"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598" w:history="1">
        <w:r w:rsidR="003257D3" w:rsidRPr="00C74DE1">
          <w:rPr>
            <w:rStyle w:val="Hyperlink"/>
            <w:noProof/>
            <w:lang w:bidi="hi-IN"/>
          </w:rPr>
          <w:t>Gambar V.26 Hasil Kesimpulan Final Program Pada Data Salah Tipe 7</w:t>
        </w:r>
        <w:r w:rsidR="003257D3">
          <w:rPr>
            <w:noProof/>
            <w:webHidden/>
          </w:rPr>
          <w:tab/>
        </w:r>
        <w:r w:rsidR="003257D3">
          <w:rPr>
            <w:noProof/>
            <w:webHidden/>
          </w:rPr>
          <w:fldChar w:fldCharType="begin"/>
        </w:r>
        <w:r w:rsidR="003257D3">
          <w:rPr>
            <w:noProof/>
            <w:webHidden/>
          </w:rPr>
          <w:instrText xml:space="preserve"> PAGEREF _Toc60962598 \h </w:instrText>
        </w:r>
        <w:r w:rsidR="003257D3">
          <w:rPr>
            <w:noProof/>
            <w:webHidden/>
          </w:rPr>
        </w:r>
        <w:r w:rsidR="003257D3">
          <w:rPr>
            <w:noProof/>
            <w:webHidden/>
          </w:rPr>
          <w:fldChar w:fldCharType="separate"/>
        </w:r>
        <w:r w:rsidR="00732B50">
          <w:rPr>
            <w:noProof/>
            <w:webHidden/>
          </w:rPr>
          <w:t>93</w:t>
        </w:r>
        <w:r w:rsidR="003257D3">
          <w:rPr>
            <w:noProof/>
            <w:webHidden/>
          </w:rPr>
          <w:fldChar w:fldCharType="end"/>
        </w:r>
      </w:hyperlink>
    </w:p>
    <w:p w14:paraId="5F863712" w14:textId="058EA56B" w:rsidR="003257D3" w:rsidRDefault="00C07458">
      <w:pPr>
        <w:pStyle w:val="TableofFigures"/>
        <w:tabs>
          <w:tab w:val="right" w:leader="dot" w:pos="7927"/>
        </w:tabs>
        <w:rPr>
          <w:rFonts w:asciiTheme="minorHAnsi" w:eastAsiaTheme="minorEastAsia" w:hAnsiTheme="minorHAnsi"/>
          <w:noProof/>
          <w:sz w:val="22"/>
          <w:lang w:val="en-ID" w:eastAsia="en-ID"/>
        </w:rPr>
      </w:pPr>
      <w:hyperlink r:id="rId31" w:anchor="_Toc60962599" w:history="1">
        <w:r w:rsidR="003257D3" w:rsidRPr="00C74DE1">
          <w:rPr>
            <w:rStyle w:val="Hyperlink"/>
            <w:noProof/>
          </w:rPr>
          <w:t>Gambar V.27 Hasil Kesimpulan Final Program Pada Data Validasi</w:t>
        </w:r>
        <w:r w:rsidR="003257D3">
          <w:rPr>
            <w:noProof/>
            <w:webHidden/>
          </w:rPr>
          <w:tab/>
        </w:r>
        <w:r w:rsidR="003257D3">
          <w:rPr>
            <w:noProof/>
            <w:webHidden/>
          </w:rPr>
          <w:fldChar w:fldCharType="begin"/>
        </w:r>
        <w:r w:rsidR="003257D3">
          <w:rPr>
            <w:noProof/>
            <w:webHidden/>
          </w:rPr>
          <w:instrText xml:space="preserve"> PAGEREF _Toc60962599 \h </w:instrText>
        </w:r>
        <w:r w:rsidR="003257D3">
          <w:rPr>
            <w:noProof/>
            <w:webHidden/>
          </w:rPr>
        </w:r>
        <w:r w:rsidR="003257D3">
          <w:rPr>
            <w:noProof/>
            <w:webHidden/>
          </w:rPr>
          <w:fldChar w:fldCharType="separate"/>
        </w:r>
        <w:r w:rsidR="00732B50">
          <w:rPr>
            <w:noProof/>
            <w:webHidden/>
          </w:rPr>
          <w:t>94</w:t>
        </w:r>
        <w:r w:rsidR="003257D3">
          <w:rPr>
            <w:noProof/>
            <w:webHidden/>
          </w:rPr>
          <w:fldChar w:fldCharType="end"/>
        </w:r>
      </w:hyperlink>
    </w:p>
    <w:p w14:paraId="3AFB886D" w14:textId="025C88D3"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600" w:history="1">
        <w:r w:rsidR="003257D3" w:rsidRPr="00C74DE1">
          <w:rPr>
            <w:rStyle w:val="Hyperlink"/>
            <w:noProof/>
            <w:lang w:bidi="hi-IN"/>
          </w:rPr>
          <w:t>Gambar V.28 Data Normal Pada Bacaan Sensor FC1</w:t>
        </w:r>
        <w:r w:rsidR="003257D3">
          <w:rPr>
            <w:noProof/>
            <w:webHidden/>
          </w:rPr>
          <w:tab/>
        </w:r>
        <w:r w:rsidR="003257D3">
          <w:rPr>
            <w:noProof/>
            <w:webHidden/>
          </w:rPr>
          <w:fldChar w:fldCharType="begin"/>
        </w:r>
        <w:r w:rsidR="003257D3">
          <w:rPr>
            <w:noProof/>
            <w:webHidden/>
          </w:rPr>
          <w:instrText xml:space="preserve"> PAGEREF _Toc60962600 \h </w:instrText>
        </w:r>
        <w:r w:rsidR="003257D3">
          <w:rPr>
            <w:noProof/>
            <w:webHidden/>
          </w:rPr>
        </w:r>
        <w:r w:rsidR="003257D3">
          <w:rPr>
            <w:noProof/>
            <w:webHidden/>
          </w:rPr>
          <w:fldChar w:fldCharType="separate"/>
        </w:r>
        <w:r w:rsidR="00732B50">
          <w:rPr>
            <w:noProof/>
            <w:webHidden/>
          </w:rPr>
          <w:t>95</w:t>
        </w:r>
        <w:r w:rsidR="003257D3">
          <w:rPr>
            <w:noProof/>
            <w:webHidden/>
          </w:rPr>
          <w:fldChar w:fldCharType="end"/>
        </w:r>
      </w:hyperlink>
    </w:p>
    <w:p w14:paraId="5EADA419" w14:textId="30D3BC42" w:rsidR="003257D3" w:rsidRDefault="00C07458">
      <w:pPr>
        <w:pStyle w:val="TableofFigures"/>
        <w:tabs>
          <w:tab w:val="right" w:leader="dot" w:pos="7927"/>
        </w:tabs>
        <w:rPr>
          <w:rFonts w:asciiTheme="minorHAnsi" w:eastAsiaTheme="minorEastAsia" w:hAnsiTheme="minorHAnsi"/>
          <w:noProof/>
          <w:sz w:val="22"/>
          <w:lang w:val="en-ID" w:eastAsia="en-ID"/>
        </w:rPr>
      </w:pPr>
      <w:hyperlink w:anchor="_Toc60962601" w:history="1">
        <w:r w:rsidR="003257D3" w:rsidRPr="00C74DE1">
          <w:rPr>
            <w:rStyle w:val="Hyperlink"/>
            <w:noProof/>
            <w:lang w:bidi="hi-IN"/>
          </w:rPr>
          <w:t>Gambar V.29 Data Normal Pada Bacaan Sensor FC2</w:t>
        </w:r>
        <w:r w:rsidR="003257D3">
          <w:rPr>
            <w:noProof/>
            <w:webHidden/>
          </w:rPr>
          <w:tab/>
        </w:r>
        <w:r w:rsidR="003257D3">
          <w:rPr>
            <w:noProof/>
            <w:webHidden/>
          </w:rPr>
          <w:fldChar w:fldCharType="begin"/>
        </w:r>
        <w:r w:rsidR="003257D3">
          <w:rPr>
            <w:noProof/>
            <w:webHidden/>
          </w:rPr>
          <w:instrText xml:space="preserve"> PAGEREF _Toc60962601 \h </w:instrText>
        </w:r>
        <w:r w:rsidR="003257D3">
          <w:rPr>
            <w:noProof/>
            <w:webHidden/>
          </w:rPr>
        </w:r>
        <w:r w:rsidR="003257D3">
          <w:rPr>
            <w:noProof/>
            <w:webHidden/>
          </w:rPr>
          <w:fldChar w:fldCharType="separate"/>
        </w:r>
        <w:r w:rsidR="00732B50">
          <w:rPr>
            <w:noProof/>
            <w:webHidden/>
          </w:rPr>
          <w:t>95</w:t>
        </w:r>
        <w:r w:rsidR="003257D3">
          <w:rPr>
            <w:noProof/>
            <w:webHidden/>
          </w:rPr>
          <w:fldChar w:fldCharType="end"/>
        </w:r>
      </w:hyperlink>
    </w:p>
    <w:p w14:paraId="467D3F81" w14:textId="3EE92433" w:rsidR="003257D3" w:rsidRDefault="00C07458">
      <w:pPr>
        <w:pStyle w:val="TableofFigures"/>
        <w:tabs>
          <w:tab w:val="right" w:leader="dot" w:pos="7927"/>
        </w:tabs>
        <w:rPr>
          <w:rFonts w:asciiTheme="minorHAnsi" w:eastAsiaTheme="minorEastAsia" w:hAnsiTheme="minorHAnsi"/>
          <w:noProof/>
          <w:sz w:val="22"/>
          <w:lang w:val="en-ID" w:eastAsia="en-ID"/>
        </w:rPr>
      </w:pPr>
      <w:hyperlink r:id="rId32" w:anchor="_Toc60962602" w:history="1">
        <w:r w:rsidR="003257D3" w:rsidRPr="00C74DE1">
          <w:rPr>
            <w:rStyle w:val="Hyperlink"/>
            <w:noProof/>
          </w:rPr>
          <w:t>Gambar V.30 Pengujian Program Pada Data Validasi Dengan Ukuran Referensi Sebesar 350 Sampel</w:t>
        </w:r>
        <w:r w:rsidR="003257D3">
          <w:rPr>
            <w:noProof/>
            <w:webHidden/>
          </w:rPr>
          <w:tab/>
        </w:r>
        <w:r w:rsidR="003257D3">
          <w:rPr>
            <w:noProof/>
            <w:webHidden/>
          </w:rPr>
          <w:fldChar w:fldCharType="begin"/>
        </w:r>
        <w:r w:rsidR="003257D3">
          <w:rPr>
            <w:noProof/>
            <w:webHidden/>
          </w:rPr>
          <w:instrText xml:space="preserve"> PAGEREF _Toc60962602 \h </w:instrText>
        </w:r>
        <w:r w:rsidR="003257D3">
          <w:rPr>
            <w:noProof/>
            <w:webHidden/>
          </w:rPr>
        </w:r>
        <w:r w:rsidR="003257D3">
          <w:rPr>
            <w:noProof/>
            <w:webHidden/>
          </w:rPr>
          <w:fldChar w:fldCharType="separate"/>
        </w:r>
        <w:r w:rsidR="00732B50">
          <w:rPr>
            <w:noProof/>
            <w:webHidden/>
          </w:rPr>
          <w:t>96</w:t>
        </w:r>
        <w:r w:rsidR="003257D3">
          <w:rPr>
            <w:noProof/>
            <w:webHidden/>
          </w:rPr>
          <w:fldChar w:fldCharType="end"/>
        </w:r>
      </w:hyperlink>
    </w:p>
    <w:p w14:paraId="25F3D5F4" w14:textId="4DFA0B55"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61224087"/>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r w:rsidRPr="00956C45">
        <w:rPr>
          <w:rFonts w:cs="Times New Roman"/>
          <w:b/>
          <w:sz w:val="28"/>
          <w:szCs w:val="28"/>
        </w:rPr>
        <w:t>Lambang Romawi</w:t>
      </w:r>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r w:rsidRPr="00944E0B">
              <w:rPr>
                <w:rFonts w:cs="Times New Roman"/>
                <w:i/>
              </w:rPr>
              <w:t>Lambang</w:t>
            </w:r>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r w:rsidRPr="00944E0B">
              <w:rPr>
                <w:rFonts w:cs="Times New Roman"/>
                <w:i/>
              </w:rPr>
              <w:t>Kuantitas</w:t>
            </w:r>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r w:rsidRPr="00944E0B">
              <w:rPr>
                <w:rFonts w:cs="Times New Roman"/>
                <w:i/>
              </w:rPr>
              <w:t>Satuan</w:t>
            </w:r>
          </w:p>
        </w:tc>
      </w:tr>
      <w:tr w:rsidR="001C0822" w:rsidRPr="00CB2EE1" w14:paraId="24528FE3" w14:textId="77777777" w:rsidTr="00956C45">
        <w:trPr>
          <w:jc w:val="center"/>
        </w:trPr>
        <w:tc>
          <w:tcPr>
            <w:tcW w:w="1555" w:type="dxa"/>
            <w:vAlign w:val="center"/>
          </w:tcPr>
          <w:p w14:paraId="4779B690" w14:textId="122761CE" w:rsidR="001C0822" w:rsidRPr="00CB2EE1" w:rsidRDefault="00C07458"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r>
              <w:rPr>
                <w:rFonts w:cs="Times New Roman"/>
              </w:rPr>
              <w:t>Matriks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C07458"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setelah diproyeksikan menggunakan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C07458"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r>
              <w:rPr>
                <w:rFonts w:cs="Times New Roman"/>
              </w:rPr>
              <w:t xml:space="preserve">Sampel pada </w:t>
            </w:r>
            <w:r w:rsidRPr="00C56685">
              <w:rPr>
                <w:rFonts w:cs="Times New Roman"/>
                <w:i/>
              </w:rPr>
              <w:t>X</w:t>
            </w:r>
            <w:r>
              <w:rPr>
                <w:rFonts w:cs="Times New Roman"/>
              </w:rPr>
              <w:t xml:space="preserve"> setelah diproyeksikan menggunakan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r w:rsidRPr="00433840">
              <w:rPr>
                <w:rFonts w:cs="Times New Roman"/>
                <w:iCs/>
              </w:rPr>
              <w:t>Ambang</w:t>
            </w:r>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r>
              <w:rPr>
                <w:rFonts w:cs="Times New Roman"/>
              </w:rPr>
              <w:t>Persamaan Langrange</w:t>
            </w:r>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r>
              <w:rPr>
                <w:rFonts w:cs="Times New Roman"/>
              </w:rPr>
              <w:t xml:space="preserve">Jumlah sampel pada sebuah kelas dari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r>
              <w:rPr>
                <w:rFonts w:cs="Times New Roman"/>
              </w:rPr>
              <w:t>Jumlah variabel dari</w:t>
            </w:r>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r>
              <w:rPr>
                <w:rFonts w:cs="Times New Roman"/>
              </w:rPr>
              <w:t xml:space="preserve">Arah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r>
              <w:rPr>
                <w:rFonts w:cs="Times New Roman"/>
              </w:rPr>
              <w:t xml:space="preserve">Sampel data dari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r>
              <w:rPr>
                <w:rFonts w:cs="Times New Roman"/>
              </w:rPr>
              <w:t>Himpunan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kelas dari tiap sampel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kelas untuk sampel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r>
              <w:rPr>
                <w:rFonts w:cs="Times New Roman"/>
              </w:rPr>
              <w:t>Matriks transformasi</w:t>
            </w:r>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r>
              <w:rPr>
                <w:rFonts w:cs="Times New Roman"/>
              </w:rPr>
              <w:t>Matriks kernel terpusat</w:t>
            </w:r>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r w:rsidRPr="00B8529C">
              <w:rPr>
                <w:rFonts w:cs="Times New Roman"/>
              </w:rPr>
              <w:t>Fungsi</w:t>
            </w:r>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r>
              <w:rPr>
                <w:rFonts w:cs="Times New Roman"/>
                <w:i/>
              </w:rPr>
              <w:t>Varians</w:t>
            </w:r>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t>Cov</w:t>
            </w:r>
          </w:p>
        </w:tc>
        <w:tc>
          <w:tcPr>
            <w:tcW w:w="5527" w:type="dxa"/>
          </w:tcPr>
          <w:p w14:paraId="5B978984" w14:textId="33F25FB5" w:rsidR="001C0822" w:rsidRPr="00CB2EE1" w:rsidRDefault="001C0822" w:rsidP="001C0822">
            <w:pPr>
              <w:spacing w:line="360" w:lineRule="auto"/>
              <w:rPr>
                <w:rFonts w:cs="Times New Roman"/>
                <w:color w:val="FF0000"/>
                <w:szCs w:val="24"/>
              </w:rPr>
            </w:pPr>
            <w:r>
              <w:rPr>
                <w:rFonts w:cs="Times New Roman"/>
                <w:i/>
              </w:rPr>
              <w:t>Matriks kovarians</w:t>
            </w:r>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dari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r>
              <w:rPr>
                <w:rFonts w:cs="Times New Roman"/>
              </w:rPr>
              <w:t>Variabel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r w:rsidRPr="00956C45">
              <w:rPr>
                <w:rFonts w:cs="Times New Roman"/>
                <w:b/>
                <w:sz w:val="28"/>
                <w:szCs w:val="28"/>
              </w:rPr>
              <w:t>Lambang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r w:rsidRPr="00944E0B">
              <w:rPr>
                <w:rFonts w:cs="Times New Roman"/>
                <w:i/>
              </w:rPr>
              <w:t>Lambang</w:t>
            </w:r>
          </w:p>
        </w:tc>
        <w:tc>
          <w:tcPr>
            <w:tcW w:w="5527" w:type="dxa"/>
          </w:tcPr>
          <w:p w14:paraId="4FD4651B" w14:textId="34704A17" w:rsidR="001C0822" w:rsidRPr="00CB2EE1" w:rsidRDefault="001C0822" w:rsidP="001C0822">
            <w:pPr>
              <w:spacing w:after="0" w:line="360" w:lineRule="auto"/>
              <w:rPr>
                <w:rFonts w:cs="Times New Roman"/>
                <w:i/>
                <w:color w:val="FF0000"/>
                <w:szCs w:val="24"/>
              </w:rPr>
            </w:pPr>
            <w:r w:rsidRPr="00944E0B">
              <w:rPr>
                <w:rFonts w:cs="Times New Roman"/>
                <w:i/>
              </w:rPr>
              <w:t>Kuantitas</w:t>
            </w:r>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r w:rsidRPr="00944E0B">
              <w:rPr>
                <w:rFonts w:cs="Times New Roman"/>
                <w:i/>
              </w:rPr>
              <w:t>Satuan</w:t>
            </w:r>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r>
              <w:rPr>
                <w:rFonts w:cs="Times New Roman"/>
              </w:rPr>
              <w:t xml:space="preserve">Konstanta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r>
              <w:rPr>
                <w:rFonts w:cs="Times New Roman"/>
              </w:rPr>
              <w:t>Standar deviasi</w:t>
            </w:r>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r w:rsidR="00C81AE4">
              <w:rPr>
                <w:rFonts w:cs="Times New Roman"/>
              </w:rPr>
              <w:t>dari</w:t>
            </w:r>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r w:rsidRPr="00956C45">
              <w:rPr>
                <w:rFonts w:cs="Times New Roman"/>
                <w:b/>
                <w:sz w:val="28"/>
                <w:szCs w:val="28"/>
              </w:rPr>
              <w:t>Subskrip</w:t>
            </w:r>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r w:rsidRPr="00944E0B">
              <w:rPr>
                <w:rFonts w:cs="Times New Roman"/>
                <w:i/>
              </w:rPr>
              <w:t>Lambang</w:t>
            </w:r>
          </w:p>
        </w:tc>
        <w:tc>
          <w:tcPr>
            <w:tcW w:w="5527" w:type="dxa"/>
          </w:tcPr>
          <w:p w14:paraId="301B71B7" w14:textId="426B2629" w:rsidR="00956C45" w:rsidRPr="00CB2EE1" w:rsidRDefault="00956C45" w:rsidP="00956C45">
            <w:pPr>
              <w:spacing w:line="360" w:lineRule="auto"/>
              <w:rPr>
                <w:rFonts w:cs="Times New Roman"/>
                <w:i/>
                <w:color w:val="FF0000"/>
                <w:szCs w:val="24"/>
              </w:rPr>
            </w:pPr>
            <w:r w:rsidRPr="00944E0B">
              <w:rPr>
                <w:rFonts w:cs="Times New Roman"/>
                <w:i/>
              </w:rPr>
              <w:t>Deskripsi</w:t>
            </w:r>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r w:rsidRPr="008D3C13">
              <w:rPr>
                <w:rFonts w:cs="Times New Roman"/>
                <w:i/>
              </w:rPr>
              <w:t>i</w:t>
            </w:r>
          </w:p>
        </w:tc>
        <w:tc>
          <w:tcPr>
            <w:tcW w:w="5527" w:type="dxa"/>
          </w:tcPr>
          <w:p w14:paraId="0CC24BCD" w14:textId="2BB57D48"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r>
              <w:rPr>
                <w:rFonts w:cs="Times New Roman"/>
              </w:rPr>
              <w:t xml:space="preserve">Jumlah variabel dari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r>
              <w:rPr>
                <w:rFonts w:cs="Times New Roman"/>
              </w:rPr>
              <w:t>indeks koordinat</w:t>
            </w:r>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dari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r w:rsidRPr="00956C45">
              <w:rPr>
                <w:rFonts w:cs="Times New Roman"/>
                <w:b/>
                <w:sz w:val="28"/>
                <w:szCs w:val="28"/>
              </w:rPr>
              <w:t>Superskrip</w:t>
            </w:r>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r w:rsidRPr="00944E0B">
              <w:rPr>
                <w:rFonts w:cs="Times New Roman"/>
                <w:i/>
              </w:rPr>
              <w:t>Lambang</w:t>
            </w:r>
          </w:p>
        </w:tc>
        <w:tc>
          <w:tcPr>
            <w:tcW w:w="5527" w:type="dxa"/>
          </w:tcPr>
          <w:p w14:paraId="798F23F5" w14:textId="601CD3A0" w:rsidR="00956C45" w:rsidRPr="00CB2EE1" w:rsidRDefault="00956C45" w:rsidP="00956C45">
            <w:pPr>
              <w:spacing w:after="0" w:line="360" w:lineRule="auto"/>
              <w:rPr>
                <w:rFonts w:cs="Times New Roman"/>
                <w:i/>
                <w:color w:val="FF0000"/>
                <w:szCs w:val="24"/>
              </w:rPr>
            </w:pPr>
            <w:r w:rsidRPr="00944E0B">
              <w:rPr>
                <w:rFonts w:cs="Times New Roman"/>
                <w:i/>
              </w:rPr>
              <w:t>Deskripsi</w:t>
            </w:r>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r>
              <w:rPr>
                <w:rFonts w:cs="Times New Roman"/>
              </w:rPr>
              <w:t>Derajat polinomial</w:t>
            </w:r>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r w:rsidRPr="00956C45">
              <w:rPr>
                <w:rFonts w:cs="Times New Roman"/>
                <w:b/>
                <w:sz w:val="28"/>
                <w:szCs w:val="28"/>
              </w:rPr>
              <w:t>Singkatan</w:t>
            </w:r>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Directed Acylic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r>
              <w:rPr>
                <w:i/>
                <w:iCs/>
                <w:color w:val="000000"/>
              </w:rPr>
              <w:t>With</w:t>
            </w:r>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r w:rsidRPr="007C4854">
              <w:t>Kereta Berkecepatan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r>
              <w:rPr>
                <w:color w:val="000000"/>
              </w:rPr>
              <w:t>Pengelompokan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r w:rsidRPr="00433840">
              <w:t>Fungsi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r>
              <w:rPr>
                <w:color w:val="000000"/>
              </w:rPr>
              <w:t>Positif Benar</w:t>
            </w:r>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r>
              <w:rPr>
                <w:color w:val="000000"/>
              </w:rPr>
              <w:t>Negatif Benar</w:t>
            </w:r>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r w:rsidRPr="00A46BB4">
        <w:rPr>
          <w:rFonts w:cs="Times New Roman"/>
          <w:b/>
          <w:bCs/>
        </w:rPr>
        <w:t xml:space="preserve">Implementasi Deteksi Kesalahan Pada Pabrik Kimia Secara </w:t>
      </w:r>
      <w:r w:rsidRPr="00A46BB4">
        <w:rPr>
          <w:rFonts w:cs="Times New Roman"/>
          <w:b/>
          <w:bCs/>
          <w:i/>
          <w:iCs/>
        </w:rPr>
        <w:t xml:space="preserve">Real-Time </w:t>
      </w:r>
      <w:r w:rsidRPr="00A46BB4">
        <w:rPr>
          <w:rFonts w:cs="Times New Roman"/>
          <w:b/>
          <w:bCs/>
        </w:rPr>
        <w:t xml:space="preserve">Dengan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r w:rsidRPr="00A46BB4">
        <w:rPr>
          <w:rFonts w:cs="Times New Roman"/>
          <w:b/>
          <w:bCs/>
        </w:rPr>
        <w:t xml:space="preserve">Berbasis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40C4732B" w:rsidR="00AE3406" w:rsidRPr="00A46BB4" w:rsidRDefault="00363AA7">
      <w:pPr>
        <w:spacing w:line="240" w:lineRule="auto"/>
        <w:jc w:val="center"/>
        <w:rPr>
          <w:rFonts w:cs="Times New Roman"/>
        </w:rPr>
      </w:pPr>
      <w:r w:rsidRPr="009D08F0">
        <w:rPr>
          <w:rFonts w:cs="Times New Roman"/>
        </w:rPr>
        <w:t xml:space="preserve">Diajukan kepada Departemen Teknik Nuklir dan Teknik Fisika Fakultas Teknik </w:t>
      </w:r>
      <w:r w:rsidRPr="00944E0B">
        <w:rPr>
          <w:rFonts w:cs="Times New Roman"/>
          <w:color w:val="FF0000"/>
        </w:rPr>
        <w:t>Universitas Gadjah Mada pada tanggal ……</w:t>
      </w:r>
      <w:r w:rsidRPr="00944E0B">
        <w:rPr>
          <w:rFonts w:cs="Times New Roman"/>
          <w:color w:val="FF0000"/>
        </w:rPr>
        <w:br/>
      </w:r>
      <w:r w:rsidRPr="00A46BB4">
        <w:rPr>
          <w:rFonts w:cs="Times New Roman"/>
        </w:rPr>
        <w:t xml:space="preserve">untuk memenuhi sebagian persyaratan untuk memperoleh derajat </w:t>
      </w:r>
      <w:r w:rsidRPr="00A46BB4">
        <w:rPr>
          <w:rFonts w:cs="Times New Roman"/>
        </w:rPr>
        <w:br/>
        <w:t xml:space="preserve">Sarjana Program Studi Teknik </w:t>
      </w:r>
      <w:r w:rsidR="00354865">
        <w:rPr>
          <w:rFonts w:cs="Times New Roman"/>
        </w:rPr>
        <w:t>Fisika</w:t>
      </w:r>
    </w:p>
    <w:p w14:paraId="11B4F3F3" w14:textId="77777777" w:rsidR="00AE3406" w:rsidRPr="00944E0B" w:rsidRDefault="00AE3406">
      <w:pPr>
        <w:spacing w:line="240" w:lineRule="auto"/>
        <w:jc w:val="center"/>
        <w:rPr>
          <w:rFonts w:cs="Times New Roman"/>
          <w:b/>
        </w:rPr>
      </w:pPr>
    </w:p>
    <w:p w14:paraId="108A0025" w14:textId="0545DFD2" w:rsidR="00AE3406" w:rsidRPr="00B938D6" w:rsidRDefault="00363AA7" w:rsidP="009B6E4E">
      <w:pPr>
        <w:pStyle w:val="Heading1"/>
        <w:numPr>
          <w:ilvl w:val="0"/>
          <w:numId w:val="0"/>
        </w:numPr>
      </w:pPr>
      <w:bookmarkStart w:id="8" w:name="_Toc61224088"/>
      <w:r w:rsidRPr="00944E0B">
        <w:t>INTISARI</w:t>
      </w:r>
      <w:bookmarkStart w:id="9" w:name="_Hlk490571024"/>
      <w:bookmarkEnd w:id="8"/>
      <w:bookmarkEnd w:id="9"/>
    </w:p>
    <w:p w14:paraId="579E2D91" w14:textId="2FF6EF38" w:rsidR="000F17D4" w:rsidRPr="00190129" w:rsidRDefault="007E7315" w:rsidP="007A72B8">
      <w:pPr>
        <w:spacing w:after="0" w:line="240" w:lineRule="auto"/>
        <w:ind w:firstLine="720"/>
        <w:rPr>
          <w:rFonts w:cs="Times New Roman"/>
        </w:rPr>
      </w:pPr>
      <w:r>
        <w:rPr>
          <w:rFonts w:cs="Times New Roman"/>
        </w:rPr>
        <w:t>Deteksi kesalahan</w:t>
      </w:r>
      <w:r w:rsidR="00A46BB4">
        <w:rPr>
          <w:rFonts w:cs="Times New Roman"/>
          <w:i/>
          <w:iCs/>
        </w:rPr>
        <w:t xml:space="preserve"> </w:t>
      </w:r>
      <w:r w:rsidR="00A46BB4">
        <w:rPr>
          <w:rFonts w:cs="Times New Roman"/>
        </w:rPr>
        <w:t xml:space="preserve">berbasis data pada pabrik kimia umumnya membutuhkan kumpulan data berjumlah besar berisikan sampel-sampel ketika pabrik beroperasi secara normal dan ketika terdapat </w:t>
      </w:r>
      <w:r>
        <w:rPr>
          <w:rFonts w:cs="Times New Roman"/>
        </w:rPr>
        <w:t>kesalahan</w:t>
      </w:r>
      <w:r w:rsidR="00A46BB4">
        <w:rPr>
          <w:rFonts w:cs="Times New Roman"/>
          <w:i/>
          <w:iCs/>
        </w:rPr>
        <w:t xml:space="preserve"> </w:t>
      </w:r>
      <w:r w:rsidR="00A46BB4">
        <w:rPr>
          <w:rFonts w:cs="Times New Roman"/>
        </w:rPr>
        <w:t xml:space="preserve">pada proses pabrik, yang kemudian tiap sampel diberi label yang sesuai oleh ahli. Penelitian ini akan merancang dan menguji performa dari metode </w:t>
      </w:r>
      <w:r>
        <w:rPr>
          <w:rFonts w:cs="Times New Roman"/>
        </w:rPr>
        <w:t>deteksi kesalahan</w:t>
      </w:r>
      <w:r w:rsidR="007D27C6">
        <w:rPr>
          <w:rFonts w:cs="Times New Roman"/>
          <w:i/>
          <w:iCs/>
        </w:rPr>
        <w:t xml:space="preserve"> </w:t>
      </w:r>
      <w:r w:rsidR="007D27C6">
        <w:rPr>
          <w:rFonts w:cs="Times New Roman"/>
        </w:rPr>
        <w:t xml:space="preserve">dengan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r w:rsidR="009B19AC">
        <w:rPr>
          <w:rFonts w:cs="Times New Roman"/>
        </w:rPr>
        <w:t xml:space="preserve">menggunakan metod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pelatihan model </w:t>
      </w:r>
      <w:r>
        <w:rPr>
          <w:rFonts w:cs="Times New Roman"/>
        </w:rPr>
        <w:t>deteksi kesalahan</w:t>
      </w:r>
      <w:r w:rsidR="007D27C6">
        <w:rPr>
          <w:rFonts w:cs="Times New Roman"/>
          <w:i/>
          <w:iCs/>
        </w:rPr>
        <w:t xml:space="preserve"> </w:t>
      </w:r>
      <w:r w:rsidR="007D27C6">
        <w:rPr>
          <w:rFonts w:cs="Times New Roman"/>
        </w:rPr>
        <w:t>dapat dilakukan sembari pabrik beroperasi, sehingga cocok untuk diterapkan apabila pabrik belum memiliki kumpulan data.</w:t>
      </w:r>
      <w:r w:rsidR="00190129">
        <w:rPr>
          <w:rFonts w:cs="Times New Roman"/>
        </w:rPr>
        <w:t xml:space="preserve"> </w:t>
      </w:r>
      <w:r w:rsidR="007D27C6">
        <w:rPr>
          <w:rFonts w:cs="Times New Roman"/>
        </w:rPr>
        <w:t xml:space="preserve">Metode yang dirancang akan menggunakan </w:t>
      </w:r>
      <w:r w:rsidR="00B938D6">
        <w:rPr>
          <w:rFonts w:cs="Times New Roman"/>
        </w:rPr>
        <w:t xml:space="preserve">data referensi dan </w:t>
      </w:r>
      <w:r w:rsidR="00433840">
        <w:rPr>
          <w:rFonts w:cs="Times New Roman"/>
        </w:rPr>
        <w:t>penyangga</w:t>
      </w:r>
      <w:r w:rsidR="00B938D6">
        <w:rPr>
          <w:rFonts w:cs="Times New Roman"/>
        </w:rPr>
        <w:t xml:space="preserve">, </w:t>
      </w:r>
      <w:r w:rsidR="00AD4A14">
        <w:rPr>
          <w:rFonts w:cs="Times New Roman"/>
        </w:rPr>
        <w:t>yang mana</w:t>
      </w:r>
      <w:r w:rsidR="00B938D6">
        <w:rPr>
          <w:rFonts w:cs="Times New Roman"/>
        </w:rPr>
        <w:t xml:space="preserve"> data referensi adalah </w:t>
      </w:r>
      <w:r w:rsidR="007D27C6" w:rsidRPr="00B938D6">
        <w:rPr>
          <w:rFonts w:cs="Times New Roman"/>
        </w:rPr>
        <w:t>sampel</w:t>
      </w:r>
      <w:r w:rsidR="007D27C6">
        <w:rPr>
          <w:rFonts w:cs="Times New Roman"/>
        </w:rPr>
        <w:t xml:space="preserve">-sampel pertama dalam jumlah yang telah ditentukan sebelumnya </w:t>
      </w:r>
      <w:r w:rsidR="00B938D6">
        <w:rPr>
          <w:rFonts w:cs="Times New Roman"/>
        </w:rPr>
        <w:t>sebagai</w:t>
      </w:r>
      <w:r w:rsidR="007D27C6">
        <w:rPr>
          <w:rFonts w:cs="Times New Roman"/>
        </w:rPr>
        <w:t xml:space="preserve"> acuan data normal bagi program</w:t>
      </w:r>
      <w:r w:rsidR="00B938D6">
        <w:rPr>
          <w:rFonts w:cs="Times New Roman"/>
        </w:rPr>
        <w:t xml:space="preserve">, dan data </w:t>
      </w:r>
      <w:r w:rsidR="00433840">
        <w:rPr>
          <w:rFonts w:cs="Times New Roman"/>
        </w:rPr>
        <w:t xml:space="preserve">penyangga </w:t>
      </w:r>
      <w:r w:rsidR="00B938D6">
        <w:rPr>
          <w:rFonts w:cs="Times New Roman"/>
        </w:rPr>
        <w:t>berisi sampel yang masuk setelahnya.</w:t>
      </w:r>
      <w:r w:rsidR="006A5382">
        <w:rPr>
          <w:rFonts w:cs="Times New Roman"/>
        </w:rPr>
        <w:t xml:space="preserve"> </w:t>
      </w:r>
      <w:r w:rsidR="00B938D6">
        <w:rPr>
          <w:rFonts w:cs="Times New Roman"/>
        </w:rPr>
        <w:t xml:space="preserve">Digunakan </w:t>
      </w:r>
      <w:r w:rsidR="006A5382">
        <w:rPr>
          <w:rFonts w:cs="Times New Roman"/>
        </w:rPr>
        <w:t>metode KFDA</w:t>
      </w:r>
      <w:r w:rsidR="00CF4AE9">
        <w:rPr>
          <w:rFonts w:cs="Times New Roman"/>
        </w:rPr>
        <w:t xml:space="preserve"> untuk </w:t>
      </w:r>
    </w:p>
    <w:p w14:paraId="4E28432E" w14:textId="37644307" w:rsidR="007A72B8" w:rsidRPr="007A72B8" w:rsidRDefault="000F17D4" w:rsidP="000F17D4">
      <w:pPr>
        <w:spacing w:after="0" w:line="240" w:lineRule="auto"/>
        <w:rPr>
          <w:rFonts w:cs="Times New Roman"/>
        </w:rPr>
      </w:pPr>
      <w:r w:rsidRPr="000F17D4">
        <w:rPr>
          <w:rFonts w:cs="Times New Roman"/>
        </w:rPr>
        <w:t>pra-pemrosesan</w:t>
      </w:r>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untuk </w:t>
      </w:r>
      <w:r w:rsidR="00B70B4C">
        <w:rPr>
          <w:rFonts w:cs="Times New Roman"/>
        </w:rPr>
        <w:t>pengelompokan</w:t>
      </w:r>
      <w:r w:rsidR="002E6FE7">
        <w:rPr>
          <w:rFonts w:cs="Times New Roman"/>
          <w:i/>
          <w:iCs/>
        </w:rPr>
        <w:t xml:space="preserve"> </w:t>
      </w:r>
      <w:r w:rsidR="002E6FE7">
        <w:rPr>
          <w:rFonts w:cs="Times New Roman"/>
        </w:rPr>
        <w:t xml:space="preserve">yang dilanjutkan oleh </w:t>
      </w:r>
      <w:r w:rsidR="006A5382">
        <w:rPr>
          <w:rFonts w:cs="Times New Roman"/>
        </w:rPr>
        <w:t xml:space="preserve">SVM </w:t>
      </w:r>
      <w:r w:rsidR="002E6FE7">
        <w:rPr>
          <w:rFonts w:cs="Times New Roman"/>
        </w:rPr>
        <w:t xml:space="preserve">untuk </w:t>
      </w:r>
      <w:r w:rsidR="00B031D0">
        <w:rPr>
          <w:rFonts w:cs="Times New Roman"/>
        </w:rPr>
        <w:t>klasifikasi</w:t>
      </w:r>
      <w:r w:rsidR="006A5382">
        <w:rPr>
          <w:rFonts w:cs="Times New Roman"/>
        </w:rPr>
        <w:t>.</w:t>
      </w:r>
      <w:r w:rsidR="007A72B8">
        <w:rPr>
          <w:rFonts w:cs="Times New Roman"/>
        </w:rPr>
        <w:t xml:space="preserve"> </w:t>
      </w:r>
      <w:r w:rsidR="007A72B8" w:rsidRPr="007A72B8">
        <w:rPr>
          <w:rFonts w:cs="Times New Roman"/>
        </w:rPr>
        <w:t xml:space="preserve">Berdasarkan data latih, program dibangun dengan parameter yakni ukuran data referensi sebesar 150 sampel, ukuran penyangga sebesar 50,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5</w:t>
      </w:r>
      <w:r w:rsidR="007A72B8">
        <w:rPr>
          <w:rFonts w:cs="Times New Roman"/>
        </w:rPr>
        <w:t>.</w:t>
      </w:r>
      <w:r w:rsidR="007A72B8" w:rsidRPr="007A72B8">
        <w:rPr>
          <w:rFonts w:cs="Times New Roman"/>
        </w:rPr>
        <w:t xml:space="preserve"> </w:t>
      </w:r>
      <w:r w:rsidR="007A72B8">
        <w:rPr>
          <w:rFonts w:cs="Times New Roman"/>
        </w:rPr>
        <w:t xml:space="preserve">Didapatkan hasil bahwa perlu dilakukan penyesuaian parameter terlebih dahulu agar didapatkan hasil yang optimum. </w:t>
      </w:r>
      <w:r w:rsidR="007A72B8" w:rsidRPr="007A72B8">
        <w:rPr>
          <w:rFonts w:cs="Times New Roman"/>
        </w:rPr>
        <w:t xml:space="preserve">Pada pengujian menggunakan data latih, parameter disesuaikan sehingga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4</w:t>
      </w:r>
      <w:r w:rsidR="007A72B8">
        <w:rPr>
          <w:rFonts w:cs="Times New Roman"/>
        </w:rPr>
        <w:t xml:space="preserve">, sedangkan pada data validasi, parameter disesuaikan sehingga ukuran data referensi sebesar 350 sampel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w:t>
      </w:r>
      <w:r w:rsidR="007A72B8">
        <w:rPr>
          <w:rFonts w:cs="Times New Roman"/>
          <w:vertAlign w:val="superscript"/>
        </w:rPr>
        <w:t>3</w:t>
      </w:r>
      <w:r w:rsidR="007A72B8">
        <w:rPr>
          <w:rFonts w:cs="Times New Roman"/>
        </w:rPr>
        <w:t>. Dengan penyesuaian parameter, deteksi kesalahan dapat dilakukan pada kedua data.</w:t>
      </w:r>
    </w:p>
    <w:p w14:paraId="5841D54E" w14:textId="1C6C458D" w:rsidR="00AE3406" w:rsidRPr="00944E0B" w:rsidRDefault="00363AA7">
      <w:pPr>
        <w:spacing w:line="240" w:lineRule="auto"/>
        <w:rPr>
          <w:rFonts w:cs="Times New Roman"/>
        </w:rPr>
      </w:pPr>
      <w:r w:rsidRPr="00944E0B">
        <w:rPr>
          <w:rFonts w:cs="Times New Roman"/>
          <w:b/>
          <w:i/>
        </w:rPr>
        <w:t>Kata kunci</w:t>
      </w:r>
      <w:r w:rsidRPr="00944E0B">
        <w:rPr>
          <w:rFonts w:cs="Times New Roman"/>
        </w:rPr>
        <w:t xml:space="preserve">: </w:t>
      </w:r>
      <w:bookmarkStart w:id="10" w:name="_Hlk490571614"/>
      <w:r w:rsidRPr="00944E0B">
        <w:rPr>
          <w:rFonts w:cs="Times New Roman"/>
        </w:rPr>
        <w:t xml:space="preserve">deteksi kesalahan,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10"/>
      <w:r w:rsidR="00F94BC3" w:rsidRPr="007337FC">
        <w:rPr>
          <w:rFonts w:cs="Times New Roman"/>
          <w:i/>
          <w:iCs/>
        </w:rPr>
        <w:t>on-the-fly learning</w:t>
      </w:r>
    </w:p>
    <w:p w14:paraId="70A0F510" w14:textId="19CA53AA" w:rsidR="00AE3406" w:rsidRPr="00944E0B" w:rsidRDefault="00363AA7">
      <w:pPr>
        <w:spacing w:line="240" w:lineRule="auto"/>
        <w:rPr>
          <w:rFonts w:cs="Times New Roman"/>
        </w:rPr>
      </w:pPr>
      <w:r w:rsidRPr="00944E0B">
        <w:rPr>
          <w:rFonts w:cs="Times New Roman"/>
        </w:rPr>
        <w:t xml:space="preserve">Pembimbing Utama </w:t>
      </w:r>
      <w:r w:rsidRPr="00944E0B">
        <w:rPr>
          <w:rFonts w:cs="Times New Roman"/>
        </w:rPr>
        <w:tab/>
      </w:r>
      <w:r w:rsidRPr="00944E0B">
        <w:rPr>
          <w:rFonts w:cs="Times New Roman"/>
        </w:rPr>
        <w:tab/>
        <w:t xml:space="preserve">: </w:t>
      </w:r>
      <w:r w:rsidR="000A2BC7" w:rsidRPr="000A2BC7">
        <w:rPr>
          <w:rFonts w:cs="Times New Roman"/>
          <w:szCs w:val="24"/>
        </w:rPr>
        <w:t>Dr.-Ing. Awang Noor Indra Wardana, S.T., M.T., M.Sc.</w:t>
      </w:r>
    </w:p>
    <w:p w14:paraId="0BBB327A" w14:textId="461FD9F4" w:rsidR="00F94BC3" w:rsidRPr="00944E0B" w:rsidRDefault="00363AA7" w:rsidP="00F94BC3">
      <w:pPr>
        <w:spacing w:line="360" w:lineRule="auto"/>
        <w:rPr>
          <w:rFonts w:cs="Times New Roman"/>
        </w:rPr>
      </w:pPr>
      <w:r w:rsidRPr="00944E0B">
        <w:rPr>
          <w:rFonts w:cs="Times New Roman"/>
        </w:rPr>
        <w:t xml:space="preserve">Pembimbing Pendamping </w:t>
      </w:r>
      <w:r w:rsidRPr="00944E0B">
        <w:rPr>
          <w:rFonts w:cs="Times New Roman"/>
        </w:rPr>
        <w:tab/>
        <w:t>:</w:t>
      </w:r>
      <w:r w:rsidR="00F94BC3" w:rsidRPr="00F94BC3">
        <w:rPr>
          <w:rFonts w:cs="Times New Roman"/>
        </w:rPr>
        <w:t xml:space="preserve"> </w:t>
      </w:r>
      <w:r w:rsidR="00F94BC3">
        <w:rPr>
          <w:rFonts w:cs="Times New Roman"/>
        </w:rPr>
        <w:t>Nopriadi,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54865">
      <w:pPr>
        <w:pStyle w:val="Heading1"/>
        <w:numPr>
          <w:ilvl w:val="0"/>
          <w:numId w:val="0"/>
        </w:numPr>
        <w:jc w:val="both"/>
        <w:rPr>
          <w:rFonts w:cs="Times New Roman"/>
          <w:color w:val="FFFFFF" w:themeColor="background1"/>
          <w:sz w:val="12"/>
        </w:rPr>
      </w:pPr>
      <w:bookmarkStart w:id="11" w:name="_Toc61224089"/>
      <w:r w:rsidRPr="00EE2A49">
        <w:rPr>
          <w:rFonts w:cs="Times New Roman"/>
          <w:color w:val="FFFFFF" w:themeColor="background1"/>
          <w:szCs w:val="24"/>
        </w:rPr>
        <w:lastRenderedPageBreak/>
        <w:t>ABSTRACT</w:t>
      </w:r>
      <w:bookmarkEnd w:id="11"/>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r w:rsidR="001815ED">
        <w:rPr>
          <w:rFonts w:cs="Times New Roman"/>
          <w:b/>
        </w:rPr>
        <w:t>On</w:t>
      </w:r>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66BCF19" w:rsidR="00AE3406" w:rsidRPr="00760866" w:rsidRDefault="00363AA7">
      <w:pPr>
        <w:spacing w:line="240" w:lineRule="auto"/>
        <w:jc w:val="center"/>
        <w:rPr>
          <w:rFonts w:cs="Times New Roman"/>
          <w:color w:val="C00000"/>
        </w:rPr>
      </w:pPr>
      <w:r w:rsidRPr="009D08F0">
        <w:rPr>
          <w:rFonts w:cs="Times New Roman"/>
        </w:rPr>
        <w:t xml:space="preserve">Submitted to the Departement of Nuclear Engineering and Engineering Physics </w:t>
      </w:r>
      <w:r w:rsidRPr="00760866">
        <w:rPr>
          <w:rFonts w:cs="Times New Roman"/>
          <w:color w:val="C00000"/>
        </w:rPr>
        <w:t xml:space="preserve">Faculty of Engineering Universitas Gadjah Mada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Engineering</w:t>
      </w:r>
      <w:r w:rsidR="00354865">
        <w:rPr>
          <w:rFonts w:cs="Times New Roman"/>
        </w:rPr>
        <w:t xml:space="preserve"> Physics</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4C9198BF" w:rsidR="00976994" w:rsidRPr="00976994" w:rsidRDefault="003B132D" w:rsidP="007A72B8">
      <w:pPr>
        <w:spacing w:after="0" w:line="240" w:lineRule="auto"/>
        <w:ind w:firstLine="720"/>
        <w:rPr>
          <w:rFonts w:cs="Times New Roman"/>
        </w:rPr>
      </w:pPr>
      <w:bookmarkStart w:id="12"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w:t>
      </w:r>
      <w:r w:rsidR="007A72B8">
        <w:rPr>
          <w:rFonts w:cs="Times New Roman"/>
        </w:rPr>
        <w:t xml:space="preserve">It was found that parameters should be tuned according to the data to yield optimum results, parameters were tuned for training data with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4 </w:t>
      </w:r>
      <w:r w:rsidR="007A72B8">
        <w:rPr>
          <w:rFonts w:cs="Times New Roman"/>
        </w:rPr>
        <w:t xml:space="preserve">as </w:t>
      </w:r>
      <w:r w:rsidR="007A72B8" w:rsidRPr="007A72B8">
        <w:rPr>
          <w:rFonts w:eastAsia="Calibri" w:cs="Times New Roman"/>
          <w:lang w:val="de-DE"/>
        </w:rPr>
        <w:t>γ</w:t>
      </w:r>
      <w:r w:rsidR="007A72B8">
        <w:rPr>
          <w:rFonts w:cs="Times New Roman"/>
        </w:rPr>
        <w:t>, and for validation data with 350 as reference size</w:t>
      </w:r>
      <w:r w:rsidR="007A72B8" w:rsidRPr="007A72B8">
        <w:rPr>
          <w:rFonts w:cs="Times New Roman"/>
        </w:rPr>
        <w:t xml:space="preserve"> </w:t>
      </w:r>
      <w:r w:rsidR="007A72B8">
        <w:rPr>
          <w:rFonts w:cs="Times New Roman"/>
        </w:rPr>
        <w:t xml:space="preserve">and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3 </w:t>
      </w:r>
      <w:r w:rsidR="007A72B8">
        <w:rPr>
          <w:rFonts w:cs="Times New Roman"/>
        </w:rPr>
        <w:t xml:space="preserve">as </w:t>
      </w:r>
      <w:r w:rsidR="007A72B8" w:rsidRPr="007A72B8">
        <w:rPr>
          <w:rFonts w:eastAsia="Calibri" w:cs="Times New Roman"/>
          <w:lang w:val="de-DE"/>
        </w:rPr>
        <w:t>γ</w:t>
      </w:r>
      <w:r w:rsidR="007A72B8">
        <w:rPr>
          <w:rFonts w:eastAsia="Calibri" w:cs="Times New Roman"/>
          <w:lang w:val="de-DE"/>
        </w:rPr>
        <w:t>. After parameters were tuned, the program succeeded in detecting faults on both dataset.</w:t>
      </w:r>
    </w:p>
    <w:bookmarkEnd w:id="12"/>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bookmarkStart w:id="13" w:name="_Hlk60090951"/>
      <w:r w:rsidRPr="00EC045B">
        <w:rPr>
          <w:rFonts w:cs="Times New Roman"/>
        </w:rPr>
        <w:t xml:space="preserve">fault detection, support vector machines, </w:t>
      </w:r>
      <w:r w:rsidR="00F94BC3" w:rsidRPr="00EC045B">
        <w:rPr>
          <w:rFonts w:cs="Times New Roman"/>
        </w:rPr>
        <w:t>semi-supervised learning, on-the-fly learning</w:t>
      </w:r>
      <w:bookmarkEnd w:id="13"/>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Dr.-Ing. Awang Noor Indra Wardana, S.T., M.T., M.Sc.</w:t>
      </w:r>
    </w:p>
    <w:p w14:paraId="13A81F83" w14:textId="5DA8CED3" w:rsidR="00AE3406" w:rsidRPr="00944E0B" w:rsidRDefault="00363AA7">
      <w:pPr>
        <w:spacing w:line="360" w:lineRule="auto"/>
        <w:rPr>
          <w:rFonts w:cs="Times New Roman"/>
        </w:rPr>
      </w:pPr>
      <w:r w:rsidRPr="00944E0B">
        <w:rPr>
          <w:rFonts w:cs="Times New Roman"/>
        </w:rPr>
        <w:t>Co-supevisor</w:t>
      </w:r>
      <w:r w:rsidRPr="00944E0B">
        <w:rPr>
          <w:rFonts w:cs="Times New Roman"/>
        </w:rPr>
        <w:tab/>
        <w:t xml:space="preserve">: </w:t>
      </w:r>
      <w:r w:rsidR="004B44BD">
        <w:rPr>
          <w:rFonts w:cs="Times New Roman"/>
        </w:rPr>
        <w:t>Nopriadi,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3"/>
          <w:footerReference w:type="default" r:id="rId34"/>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4" w:name="_Toc61224090"/>
      <w:r w:rsidRPr="00944E0B">
        <w:rPr>
          <w:rFonts w:cs="Times New Roman"/>
        </w:rPr>
        <w:t>PENDAHULUAN</w:t>
      </w:r>
      <w:bookmarkEnd w:id="14"/>
    </w:p>
    <w:p w14:paraId="73E67147" w14:textId="77777777" w:rsidR="00AE3406" w:rsidRPr="00944E0B" w:rsidRDefault="00AE3406">
      <w:pPr>
        <w:spacing w:after="0" w:line="360" w:lineRule="auto"/>
        <w:rPr>
          <w:rFonts w:cs="Times New Roman"/>
        </w:rPr>
      </w:pPr>
    </w:p>
    <w:p w14:paraId="6431C593" w14:textId="5678551A" w:rsidR="00AE3406" w:rsidRPr="003B1491" w:rsidRDefault="00363AA7" w:rsidP="003B1491">
      <w:pPr>
        <w:pStyle w:val="Heading2"/>
        <w:spacing w:line="360" w:lineRule="auto"/>
        <w:rPr>
          <w:rFonts w:cs="Times New Roman"/>
        </w:rPr>
      </w:pPr>
      <w:bookmarkStart w:id="15" w:name="_Toc61224091"/>
      <w:r w:rsidRPr="00944E0B">
        <w:rPr>
          <w:rFonts w:cs="Times New Roman"/>
        </w:rPr>
        <w:t>Latar Belakang</w:t>
      </w:r>
      <w:bookmarkStart w:id="16" w:name="_Hlk59539844"/>
      <w:bookmarkEnd w:id="15"/>
    </w:p>
    <w:p w14:paraId="6475771C" w14:textId="722662C5" w:rsidR="00AE3406" w:rsidRDefault="00363AA7">
      <w:pPr>
        <w:spacing w:after="0" w:line="360" w:lineRule="auto"/>
        <w:rPr>
          <w:rFonts w:cs="Times New Roman"/>
          <w:szCs w:val="24"/>
          <w:lang w:val="en-GB"/>
        </w:rPr>
      </w:pPr>
      <w:r w:rsidRPr="00944E0B">
        <w:rPr>
          <w:rFonts w:cs="Times New Roman"/>
          <w:szCs w:val="24"/>
          <w:lang w:val="en-GB"/>
        </w:rPr>
        <w:tab/>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w:t>
      </w:r>
      <w:r w:rsidR="00231A27">
        <w:rPr>
          <w:rFonts w:cs="Times New Roman"/>
          <w:szCs w:val="24"/>
          <w:lang w:val="en-GB"/>
        </w:rPr>
        <w:t>t</w:t>
      </w:r>
      <w:r w:rsidRPr="00944E0B">
        <w:rPr>
          <w:rFonts w:cs="Times New Roman"/>
          <w:szCs w:val="24"/>
          <w:lang w:val="en-GB"/>
        </w:rPr>
        <w:t>rim pada proses</w:t>
      </w:r>
      <w:r w:rsidR="003419AF">
        <w:rPr>
          <w:rFonts w:cs="Times New Roman"/>
          <w:szCs w:val="24"/>
          <w:lang w:val="en-GB"/>
        </w:rPr>
        <w:t xml:space="preserve"> </w:t>
      </w:r>
      <w:r w:rsidR="003419AF">
        <w:rPr>
          <w:rFonts w:cs="Times New Roman"/>
          <w:szCs w:val="24"/>
          <w:lang w:val="en-GB"/>
        </w:rPr>
        <w:fldChar w:fldCharType="begin" w:fldLock="1"/>
      </w:r>
      <w:r w:rsidR="003419A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3419AF">
        <w:rPr>
          <w:rFonts w:cs="Times New Roman"/>
          <w:szCs w:val="24"/>
          <w:lang w:val="en-GB"/>
        </w:rPr>
        <w:fldChar w:fldCharType="separate"/>
      </w:r>
      <w:r w:rsidR="003419AF" w:rsidRPr="003419AF">
        <w:rPr>
          <w:rFonts w:cs="Times New Roman"/>
          <w:noProof/>
          <w:szCs w:val="24"/>
          <w:lang w:val="en-GB"/>
        </w:rPr>
        <w:t>[1]</w:t>
      </w:r>
      <w:r w:rsidR="003419AF">
        <w:rPr>
          <w:rFonts w:cs="Times New Roman"/>
          <w:szCs w:val="24"/>
          <w:lang w:val="en-GB"/>
        </w:rPr>
        <w:fldChar w:fldCharType="end"/>
      </w:r>
      <w:r w:rsidR="003419AF">
        <w:rPr>
          <w:rFonts w:cs="Times New Roman"/>
          <w:szCs w:val="24"/>
          <w:lang w:val="en-GB"/>
        </w:rPr>
        <w:t xml:space="preserve">. </w:t>
      </w:r>
      <w:r w:rsidR="007E7315">
        <w:rPr>
          <w:rFonts w:cs="Times New Roman"/>
          <w:iCs/>
          <w:szCs w:val="24"/>
          <w:lang w:val="en-GB"/>
        </w:rPr>
        <w:t>Kesalahan</w:t>
      </w:r>
      <w:r w:rsidRPr="00944E0B">
        <w:rPr>
          <w:rFonts w:cs="Times New Roman"/>
          <w:szCs w:val="24"/>
          <w:lang w:val="en-GB"/>
        </w:rPr>
        <w:t xml:space="preserve"> pada salah satu bagian pada proses apabila tidak segera dideteksi dan ditangani, dapat mengakibatkan kerugian ekonomi pada perusahaan berupa produk yang berkualitas rendah, biaya perbaikan</w:t>
      </w:r>
      <w:r w:rsidR="00357BAF">
        <w:rPr>
          <w:rFonts w:cs="Times New Roman"/>
          <w:szCs w:val="24"/>
          <w:lang w:val="en-GB"/>
        </w:rPr>
        <w:t xml:space="preserve"> </w:t>
      </w:r>
      <w:r w:rsidRPr="00944E0B">
        <w:rPr>
          <w:rFonts w:cs="Times New Roman"/>
          <w:szCs w:val="24"/>
          <w:lang w:val="en-GB"/>
        </w:rPr>
        <w:t>peralatan yang besar, serta dapat membahayakan keselamatan operator</w:t>
      </w:r>
      <w:r w:rsidR="00BE70A5">
        <w:rPr>
          <w:rFonts w:cs="Times New Roman"/>
          <w:szCs w:val="24"/>
          <w:lang w:val="en-GB"/>
        </w:rPr>
        <w:t xml:space="preserve"> </w:t>
      </w:r>
      <w:r w:rsidR="00BE70A5">
        <w:rPr>
          <w:rFonts w:cs="Times New Roman"/>
          <w:szCs w:val="24"/>
          <w:lang w:val="en-GB"/>
        </w:rPr>
        <w:fldChar w:fldCharType="begin" w:fldLock="1"/>
      </w:r>
      <w:r w:rsidR="002406B3">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BE70A5">
        <w:rPr>
          <w:rFonts w:cs="Times New Roman"/>
          <w:szCs w:val="24"/>
          <w:lang w:val="en-GB"/>
        </w:rPr>
        <w:fldChar w:fldCharType="separate"/>
      </w:r>
      <w:r w:rsidR="00BE70A5" w:rsidRPr="00BE70A5">
        <w:rPr>
          <w:rFonts w:cs="Times New Roman"/>
          <w:noProof/>
          <w:szCs w:val="24"/>
          <w:lang w:val="en-GB"/>
        </w:rPr>
        <w:t>[2], [3]</w:t>
      </w:r>
      <w:r w:rsidR="00BE70A5">
        <w:rPr>
          <w:rFonts w:cs="Times New Roman"/>
          <w:szCs w:val="24"/>
          <w:lang w:val="en-GB"/>
        </w:rPr>
        <w:fldChar w:fldCharType="end"/>
      </w:r>
      <w:r w:rsidRPr="00944E0B">
        <w:rPr>
          <w:rFonts w:cs="Times New Roman"/>
          <w:szCs w:val="24"/>
          <w:lang w:val="en-GB"/>
        </w:rPr>
        <w:t>. Mempertimbangkan hal – hal tersebut, perusahaan harus mencari cara untuk mendeteksi dan mencari sumber kesalahan sedini mungkin</w:t>
      </w:r>
      <w:r w:rsidR="001425F6">
        <w:rPr>
          <w:rFonts w:cs="Times New Roman"/>
          <w:szCs w:val="24"/>
          <w:lang w:val="en-GB"/>
        </w:rPr>
        <w:t xml:space="preserve">. </w:t>
      </w:r>
      <w:r w:rsidRPr="00944E0B">
        <w:rPr>
          <w:rFonts w:cs="Times New Roman"/>
          <w:szCs w:val="24"/>
          <w:lang w:val="en-GB"/>
        </w:rPr>
        <w:t xml:space="preserve">Dengan </w:t>
      </w:r>
      <w:r w:rsidR="007E7315">
        <w:rPr>
          <w:rFonts w:cs="Times New Roman"/>
          <w:szCs w:val="24"/>
          <w:lang w:val="en-GB"/>
        </w:rPr>
        <w:t>deteksi kesalahan</w:t>
      </w:r>
      <w:r w:rsidRPr="00944E0B">
        <w:rPr>
          <w:rFonts w:cs="Times New Roman"/>
          <w:szCs w:val="24"/>
          <w:lang w:val="en-GB"/>
        </w:rPr>
        <w:t>, kesalahan dalam proses</w:t>
      </w:r>
      <w:r w:rsidR="007E7315">
        <w:rPr>
          <w:rFonts w:cs="Times New Roman"/>
          <w:szCs w:val="24"/>
          <w:lang w:val="en-GB"/>
        </w:rPr>
        <w:t xml:space="preserve"> </w:t>
      </w:r>
      <w:r w:rsidRPr="00944E0B">
        <w:rPr>
          <w:rFonts w:cs="Times New Roman"/>
          <w:szCs w:val="24"/>
          <w:lang w:val="en-GB"/>
        </w:rPr>
        <w:t>–</w:t>
      </w:r>
      <w:r w:rsidR="007E7315">
        <w:rPr>
          <w:rFonts w:cs="Times New Roman"/>
          <w:szCs w:val="24"/>
          <w:lang w:val="en-GB"/>
        </w:rPr>
        <w:t xml:space="preserve"> </w:t>
      </w:r>
      <w:r w:rsidRPr="00944E0B">
        <w:rPr>
          <w:rFonts w:cs="Times New Roman"/>
          <w:szCs w:val="24"/>
          <w:lang w:val="en-GB"/>
        </w:rPr>
        <w:t xml:space="preserve">proses pabrik dapat </w:t>
      </w:r>
      <w:r w:rsidR="007E7315">
        <w:rPr>
          <w:rFonts w:cs="Times New Roman"/>
          <w:szCs w:val="24"/>
          <w:lang w:val="en-GB"/>
        </w:rPr>
        <w:t>dideteksi</w:t>
      </w:r>
      <w:r w:rsidRPr="00944E0B">
        <w:rPr>
          <w:rFonts w:cs="Times New Roman"/>
          <w:szCs w:val="24"/>
          <w:lang w:val="en-GB"/>
        </w:rPr>
        <w:t xml:space="preserve"> sedini mungkin. </w:t>
      </w:r>
    </w:p>
    <w:p w14:paraId="09675DCB" w14:textId="73633102" w:rsidR="00AE3406" w:rsidRDefault="00363AA7" w:rsidP="00616A09">
      <w:pPr>
        <w:spacing w:after="0" w:line="360" w:lineRule="auto"/>
        <w:ind w:firstLine="720"/>
        <w:rPr>
          <w:rFonts w:cs="Times New Roman"/>
          <w:szCs w:val="24"/>
          <w:lang w:val="en-GB"/>
        </w:rPr>
      </w:pPr>
      <w:r w:rsidRPr="00944E0B">
        <w:rPr>
          <w:rFonts w:cs="Times New Roman"/>
          <w:szCs w:val="24"/>
          <w:lang w:val="en-GB"/>
        </w:rPr>
        <w:t xml:space="preserve">Berdasarkan </w:t>
      </w:r>
      <w:r w:rsidR="00BA7638">
        <w:rPr>
          <w:rFonts w:cs="Times New Roman"/>
          <w:szCs w:val="24"/>
          <w:lang w:val="en-GB"/>
        </w:rPr>
        <w:t>data</w:t>
      </w:r>
      <w:r w:rsidRPr="00944E0B">
        <w:rPr>
          <w:rFonts w:cs="Times New Roman"/>
          <w:szCs w:val="24"/>
          <w:lang w:val="en-GB"/>
        </w:rPr>
        <w:t xml:space="preserve"> </w:t>
      </w:r>
      <w:r w:rsidR="00616A09">
        <w:rPr>
          <w:rFonts w:cs="Times New Roman"/>
          <w:szCs w:val="24"/>
          <w:lang w:val="en-GB"/>
        </w:rPr>
        <w:t xml:space="preserve">proses </w:t>
      </w:r>
      <w:r w:rsidRPr="00944E0B">
        <w:rPr>
          <w:rFonts w:cs="Times New Roman"/>
          <w:szCs w:val="24"/>
          <w:lang w:val="en-GB"/>
        </w:rPr>
        <w:t xml:space="preserve">yang telah dikumpulkan, </w:t>
      </w:r>
      <w:r w:rsidR="007E7315">
        <w:rPr>
          <w:rFonts w:cs="Times New Roman"/>
          <w:iCs/>
          <w:szCs w:val="24"/>
          <w:lang w:val="en-GB"/>
        </w:rPr>
        <w:t>deteksi kesalahan</w:t>
      </w:r>
      <w:r w:rsidRPr="00944E0B">
        <w:rPr>
          <w:rFonts w:cs="Times New Roman"/>
          <w:szCs w:val="24"/>
          <w:lang w:val="en-GB"/>
        </w:rPr>
        <w:t xml:space="preserve"> berbasis data historis (</w:t>
      </w:r>
      <w:r w:rsidRPr="009E1E1F">
        <w:rPr>
          <w:rFonts w:cs="Times New Roman"/>
          <w:i/>
          <w:szCs w:val="24"/>
          <w:lang w:val="en-GB"/>
        </w:rPr>
        <w:t>data-driven</w:t>
      </w:r>
      <w:r w:rsidRPr="00944E0B">
        <w:rPr>
          <w:rFonts w:cs="Times New Roman"/>
          <w:szCs w:val="24"/>
          <w:lang w:val="en-GB"/>
        </w:rPr>
        <w:t xml:space="preserve">) dapat dilakukan. </w:t>
      </w:r>
      <w:r w:rsidR="00BA7638">
        <w:rPr>
          <w:rFonts w:cs="Times New Roman"/>
          <w:iCs/>
          <w:szCs w:val="24"/>
          <w:lang w:val="en-GB"/>
        </w:rPr>
        <w:t>Deteksi kesalahan</w:t>
      </w:r>
      <w:r w:rsidR="00BA7638" w:rsidRPr="00944E0B">
        <w:rPr>
          <w:rFonts w:cs="Times New Roman"/>
          <w:szCs w:val="24"/>
          <w:lang w:val="en-GB"/>
        </w:rPr>
        <w:t xml:space="preserve"> </w:t>
      </w:r>
      <w:r w:rsidR="00BA7638">
        <w:rPr>
          <w:rFonts w:cs="Times New Roman"/>
          <w:szCs w:val="24"/>
          <w:lang w:val="en-GB"/>
        </w:rPr>
        <w:t xml:space="preserve">secara </w:t>
      </w:r>
      <w:r w:rsidR="00BA7638" w:rsidRPr="00BA7638">
        <w:rPr>
          <w:rFonts w:cs="Times New Roman"/>
          <w:i/>
          <w:iCs/>
          <w:szCs w:val="24"/>
          <w:lang w:val="en-GB"/>
        </w:rPr>
        <w:t>d</w:t>
      </w:r>
      <w:r w:rsidRPr="00BA7638">
        <w:rPr>
          <w:rFonts w:cs="Times New Roman"/>
          <w:i/>
          <w:iCs/>
          <w:szCs w:val="24"/>
          <w:lang w:val="en-GB"/>
        </w:rPr>
        <w:t>ata-driven</w:t>
      </w:r>
      <w:r w:rsidRPr="009E1E1F">
        <w:rPr>
          <w:rFonts w:cs="Times New Roman"/>
          <w:i/>
          <w:szCs w:val="24"/>
          <w:lang w:val="en-GB"/>
        </w:rPr>
        <w:t xml:space="preserve"> </w:t>
      </w:r>
      <w:r w:rsidRPr="00944E0B">
        <w:rPr>
          <w:rFonts w:cs="Times New Roman"/>
          <w:szCs w:val="24"/>
          <w:lang w:val="en-GB"/>
        </w:rPr>
        <w:t xml:space="preserve">bekerja dengan cara mempelajari </w:t>
      </w:r>
      <w:r w:rsidR="00E91F17">
        <w:rPr>
          <w:rFonts w:cs="Times New Roman"/>
          <w:szCs w:val="24"/>
          <w:lang w:val="en-GB"/>
        </w:rPr>
        <w:t>data</w:t>
      </w:r>
      <w:r w:rsidRPr="00944E0B">
        <w:rPr>
          <w:rFonts w:cs="Times New Roman"/>
          <w:szCs w:val="24"/>
          <w:lang w:val="en-GB"/>
        </w:rPr>
        <w:t xml:space="preserve"> yang dimiliki pabrik sehingga kemudian dapat mengklasifikasi data – data baru dari pabrik tersebut</w:t>
      </w:r>
      <w:r w:rsidR="005C2EDB">
        <w:rPr>
          <w:rFonts w:cs="Times New Roman"/>
          <w:szCs w:val="24"/>
          <w:lang w:val="en-GB"/>
        </w:rPr>
        <w:t xml:space="preserve"> </w:t>
      </w:r>
      <w:r w:rsidR="005C2EDB">
        <w:rPr>
          <w:rFonts w:cs="Times New Roman"/>
          <w:szCs w:val="24"/>
          <w:lang w:val="en-GB"/>
        </w:rPr>
        <w:fldChar w:fldCharType="begin" w:fldLock="1"/>
      </w:r>
      <w:r w:rsidR="0008638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5C2EDB">
        <w:rPr>
          <w:rFonts w:cs="Times New Roman"/>
          <w:szCs w:val="24"/>
          <w:lang w:val="en-GB"/>
        </w:rPr>
        <w:fldChar w:fldCharType="separate"/>
      </w:r>
      <w:r w:rsidR="005C2EDB" w:rsidRPr="005C2EDB">
        <w:rPr>
          <w:rFonts w:cs="Times New Roman"/>
          <w:noProof/>
          <w:szCs w:val="24"/>
          <w:lang w:val="en-GB"/>
        </w:rPr>
        <w:t>[2], [3]</w:t>
      </w:r>
      <w:r w:rsidR="005C2EDB">
        <w:rPr>
          <w:rFonts w:cs="Times New Roman"/>
          <w:szCs w:val="24"/>
          <w:lang w:val="en-GB"/>
        </w:rPr>
        <w:fldChar w:fldCharType="end"/>
      </w:r>
      <w:r w:rsidRPr="00944E0B">
        <w:rPr>
          <w:rFonts w:cs="Times New Roman"/>
          <w:szCs w:val="24"/>
          <w:lang w:val="en-GB"/>
        </w:rPr>
        <w:t xml:space="preserve">. </w:t>
      </w:r>
      <w:r w:rsidR="009229EE">
        <w:rPr>
          <w:rFonts w:cs="Times New Roman"/>
          <w:szCs w:val="24"/>
          <w:lang w:val="en-GB"/>
        </w:rPr>
        <w:t>Digunakan teknik</w:t>
      </w:r>
      <w:r w:rsidRPr="00944E0B">
        <w:rPr>
          <w:rFonts w:cs="Times New Roman"/>
          <w:szCs w:val="24"/>
          <w:lang w:val="en-GB"/>
        </w:rPr>
        <w:t xml:space="preserve"> </w:t>
      </w:r>
      <w:r w:rsidR="00283688" w:rsidRPr="00283688">
        <w:rPr>
          <w:rFonts w:cs="Times New Roman"/>
          <w:iCs/>
          <w:szCs w:val="24"/>
          <w:lang w:val="en-GB"/>
        </w:rPr>
        <w:t>pembelajaran mesin</w:t>
      </w:r>
      <w:r w:rsidR="009229EE">
        <w:rPr>
          <w:rFonts w:cs="Times New Roman"/>
          <w:iCs/>
          <w:szCs w:val="24"/>
          <w:lang w:val="en-GB"/>
        </w:rPr>
        <w:t xml:space="preserve"> untuk melakukan deteksi kesalahan</w:t>
      </w:r>
      <w:r w:rsidR="00283688" w:rsidRPr="00283688">
        <w:rPr>
          <w:rFonts w:cs="Times New Roman"/>
          <w:i/>
          <w:szCs w:val="24"/>
          <w:lang w:val="en-GB"/>
        </w:rPr>
        <w:t xml:space="preserve"> </w:t>
      </w:r>
      <w:r w:rsidRPr="00944E0B">
        <w:rPr>
          <w:rFonts w:cs="Times New Roman"/>
          <w:szCs w:val="24"/>
          <w:lang w:val="en-GB"/>
        </w:rPr>
        <w:t>karena dapat mengolah data dengan cepat dan akurat meskipun dengan jumlah variabel proses yang besar.</w:t>
      </w:r>
      <w:r w:rsidR="00616A09">
        <w:rPr>
          <w:rFonts w:cs="Times New Roman"/>
          <w:szCs w:val="24"/>
          <w:lang w:val="en-GB"/>
        </w:rPr>
        <w:t xml:space="preserve"> D</w:t>
      </w:r>
      <w:r w:rsidR="00616A09">
        <w:rPr>
          <w:rFonts w:cs="Times New Roman"/>
          <w:iCs/>
          <w:szCs w:val="24"/>
          <w:lang w:val="en-GB"/>
        </w:rPr>
        <w:t>eteksi kesalahan</w:t>
      </w:r>
      <w:r w:rsidR="00616A09">
        <w:rPr>
          <w:rFonts w:cs="Times New Roman"/>
          <w:szCs w:val="24"/>
          <w:lang w:val="en-GB"/>
        </w:rPr>
        <w:t xml:space="preserve"> </w:t>
      </w:r>
      <w:r w:rsidR="00616A09" w:rsidRPr="00944E0B">
        <w:rPr>
          <w:rFonts w:cs="Times New Roman"/>
          <w:szCs w:val="24"/>
          <w:lang w:val="en-GB"/>
        </w:rPr>
        <w:t xml:space="preserve">dengan </w:t>
      </w:r>
      <w:r w:rsidR="00616A09" w:rsidRPr="00283688">
        <w:rPr>
          <w:rFonts w:cs="Times New Roman"/>
          <w:iCs/>
          <w:szCs w:val="24"/>
          <w:lang w:val="en-GB"/>
        </w:rPr>
        <w:t>pembelajaran mesin</w:t>
      </w:r>
      <w:r w:rsidR="00616A09" w:rsidRPr="00944E0B">
        <w:rPr>
          <w:rFonts w:cs="Times New Roman"/>
          <w:szCs w:val="24"/>
          <w:lang w:val="en-GB"/>
        </w:rPr>
        <w:t xml:space="preserve"> memungkinkan perusah</w:t>
      </w:r>
      <w:r w:rsidR="00616A09">
        <w:rPr>
          <w:rFonts w:cs="Times New Roman"/>
          <w:szCs w:val="24"/>
          <w:lang w:val="en-GB"/>
        </w:rPr>
        <w:t>a</w:t>
      </w:r>
      <w:r w:rsidR="00616A09" w:rsidRPr="00944E0B">
        <w:rPr>
          <w:rFonts w:cs="Times New Roman"/>
          <w:szCs w:val="24"/>
          <w:lang w:val="en-GB"/>
        </w:rPr>
        <w:t xml:space="preserve">an untuk menghindari kerugian dengan cara memperingatkan sedini mungkin bahwa terjadi </w:t>
      </w:r>
      <w:r w:rsidR="00616A09">
        <w:rPr>
          <w:rFonts w:cs="Times New Roman"/>
          <w:szCs w:val="24"/>
          <w:lang w:val="en-GB"/>
        </w:rPr>
        <w:t>kesalahan</w:t>
      </w:r>
      <w:r w:rsidR="00616A09" w:rsidRPr="00944E0B">
        <w:rPr>
          <w:rFonts w:cs="Times New Roman"/>
          <w:szCs w:val="24"/>
          <w:lang w:val="en-GB"/>
        </w:rPr>
        <w:t xml:space="preserve"> pada proses. </w:t>
      </w:r>
    </w:p>
    <w:p w14:paraId="351D2417" w14:textId="0DB2D0EF" w:rsidR="003B1491" w:rsidRPr="008B2F72" w:rsidRDefault="003B1491" w:rsidP="0008638F">
      <w:pPr>
        <w:pStyle w:val="BodyText"/>
        <w:spacing w:after="0" w:line="360" w:lineRule="auto"/>
        <w:ind w:firstLine="720"/>
        <w:rPr>
          <w:rFonts w:cs="Times New Roman"/>
          <w:lang w:val="en-GB"/>
        </w:rPr>
      </w:pPr>
      <w:r>
        <w:rPr>
          <w:rFonts w:cs="Times New Roman"/>
          <w:lang w:val="en-GB"/>
        </w:rPr>
        <w:t xml:space="preserve">Umumnya, pembangunan model mesin belajar untuk </w:t>
      </w:r>
      <w:r>
        <w:rPr>
          <w:rFonts w:cs="Times New Roman"/>
          <w:iCs/>
          <w:lang w:val="en-GB"/>
        </w:rPr>
        <w:t>deteksi kesalahan</w:t>
      </w:r>
      <w:r w:rsidRPr="00944E0B">
        <w:rPr>
          <w:rFonts w:cs="Times New Roman"/>
          <w:lang w:val="en-GB"/>
        </w:rPr>
        <w:t xml:space="preserve"> </w:t>
      </w:r>
      <w:r>
        <w:rPr>
          <w:rFonts w:cs="Times New Roman"/>
          <w:lang w:val="en-GB"/>
        </w:rPr>
        <w:t xml:space="preserve">menggunakan teknik </w:t>
      </w:r>
      <w:r>
        <w:rPr>
          <w:rFonts w:cs="Times New Roman"/>
          <w:i/>
          <w:iCs/>
          <w:lang w:val="en-GB"/>
        </w:rPr>
        <w:t xml:space="preserve">supervised learning </w:t>
      </w:r>
      <w:r>
        <w:rPr>
          <w:rFonts w:cs="Times New Roman"/>
          <w:lang w:val="en-GB"/>
        </w:rPr>
        <w:t>yang</w:t>
      </w:r>
      <w:r>
        <w:rPr>
          <w:rFonts w:cs="Times New Roman"/>
          <w:i/>
          <w:iCs/>
          <w:lang w:val="en-GB"/>
        </w:rPr>
        <w:t xml:space="preserve"> </w:t>
      </w:r>
      <w:r>
        <w:rPr>
          <w:rFonts w:cs="Times New Roman"/>
          <w:lang w:val="en-GB"/>
        </w:rPr>
        <w:t xml:space="preserve">membutuhkan kumpulan data dalam jumlah yang besar, berisi dengan sampel ketika pabrik beroperasi secara normal dan sampel ketika terdapat </w:t>
      </w:r>
      <w:r w:rsidRPr="007E7315">
        <w:rPr>
          <w:rFonts w:cs="Times New Roman"/>
          <w:lang w:val="en-GB"/>
        </w:rPr>
        <w:t>kesalahan</w:t>
      </w:r>
      <w:r>
        <w:rPr>
          <w:rFonts w:cs="Times New Roman"/>
          <w:i/>
          <w:iCs/>
          <w:lang w:val="en-GB"/>
        </w:rPr>
        <w:t xml:space="preserve"> </w:t>
      </w:r>
      <w:r>
        <w:rPr>
          <w:rFonts w:cs="Times New Roman"/>
          <w:lang w:val="en-GB"/>
        </w:rPr>
        <w:t xml:space="preserve">dalam proses pabrik, yang tiap sampelnya sudah diberi label oleh para ahli untuk memberikan keterangan apakah sebuah </w:t>
      </w:r>
      <w:r>
        <w:rPr>
          <w:rFonts w:cs="Times New Roman"/>
          <w:lang w:val="en-GB"/>
        </w:rPr>
        <w:lastRenderedPageBreak/>
        <w:t xml:space="preserve">sampel merupakan sampel normal atau sampel salah. </w:t>
      </w:r>
      <w:r w:rsidR="00616A09">
        <w:rPr>
          <w:rFonts w:cs="Times New Roman"/>
          <w:i/>
          <w:iCs/>
          <w:lang w:val="en-GB"/>
        </w:rPr>
        <w:t xml:space="preserve">Supervised learning </w:t>
      </w:r>
      <w:r w:rsidR="00616A09">
        <w:rPr>
          <w:rFonts w:cs="Times New Roman"/>
          <w:lang w:val="en-GB"/>
        </w:rPr>
        <w:t>dapat memberikan hasil yang relatif lebih akurat, namun p</w:t>
      </w:r>
      <w:r>
        <w:rPr>
          <w:rFonts w:cs="Times New Roman"/>
          <w:lang w:val="en-GB"/>
        </w:rPr>
        <w:t xml:space="preserve">roses pengumpulan data merupakan tugas yang sulit dan membutuhkan waktu yang banyak. Di sisi lain, model mesin belajar lain yaitu teknik </w:t>
      </w:r>
      <w:r>
        <w:rPr>
          <w:rFonts w:cs="Times New Roman"/>
          <w:i/>
          <w:iCs/>
          <w:lang w:val="en-GB"/>
        </w:rPr>
        <w:t>unsupervised learning</w:t>
      </w:r>
      <w:r>
        <w:rPr>
          <w:rFonts w:cs="Times New Roman"/>
          <w:lang w:val="en-GB"/>
        </w:rPr>
        <w:t>,</w:t>
      </w:r>
      <w:r>
        <w:rPr>
          <w:rFonts w:cs="Times New Roman"/>
          <w:i/>
          <w:iCs/>
          <w:lang w:val="en-GB"/>
        </w:rPr>
        <w:t xml:space="preserve"> </w:t>
      </w:r>
      <w:r>
        <w:rPr>
          <w:rFonts w:cs="Times New Roman"/>
          <w:lang w:val="en-GB"/>
        </w:rPr>
        <w:t>tidak membutuhkan kumpulan data berlabel</w:t>
      </w:r>
      <w:r w:rsidR="00616A09">
        <w:rPr>
          <w:rFonts w:cs="Times New Roman"/>
          <w:lang w:val="en-GB"/>
        </w:rPr>
        <w:t xml:space="preserve"> namun tidak dapat memberikan hasil pengelompokan yang akurat </w:t>
      </w:r>
      <w:r w:rsidR="00616A09">
        <w:rPr>
          <w:rFonts w:cs="Times New Roman"/>
          <w:lang w:val="en-GB"/>
        </w:rPr>
        <w:fldChar w:fldCharType="begin" w:fldLock="1"/>
      </w:r>
      <w:r w:rsidR="005C2EDB">
        <w:rPr>
          <w:rFonts w:cs="Times New Roman"/>
          <w:lang w:val="en-GB"/>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616A09">
        <w:rPr>
          <w:rFonts w:cs="Times New Roman"/>
          <w:lang w:val="en-GB"/>
        </w:rPr>
        <w:fldChar w:fldCharType="separate"/>
      </w:r>
      <w:r w:rsidR="005C2EDB" w:rsidRPr="005C2EDB">
        <w:rPr>
          <w:rFonts w:cs="Times New Roman"/>
          <w:noProof/>
          <w:lang w:val="en-GB"/>
        </w:rPr>
        <w:t>[4]</w:t>
      </w:r>
      <w:r w:rsidR="00616A09">
        <w:rPr>
          <w:rFonts w:cs="Times New Roman"/>
          <w:lang w:val="en-GB"/>
        </w:rPr>
        <w:fldChar w:fldCharType="end"/>
      </w:r>
      <w:r>
        <w:rPr>
          <w:rFonts w:cs="Times New Roman"/>
          <w:lang w:val="en-GB"/>
        </w:rPr>
        <w:t xml:space="preserve">. Kombinasi dari kedua teknik tersebut disebut dengan teknik </w:t>
      </w:r>
      <w:r>
        <w:rPr>
          <w:rFonts w:cs="Times New Roman"/>
          <w:i/>
          <w:iCs/>
          <w:lang w:val="en-GB"/>
        </w:rPr>
        <w:t>semi-supervised learning</w:t>
      </w:r>
      <w:r>
        <w:rPr>
          <w:rFonts w:cs="Times New Roman"/>
          <w:lang w:val="en-GB"/>
        </w:rPr>
        <w:t>, yang mampu memberikan prediksi terhadap kelas dari sebuah sampel yang masuk ke dalam model secara akurat, tanpa memerlukan kumpulan data berlabel terlebih dahulu.</w:t>
      </w:r>
      <w:r w:rsidR="008B2F72">
        <w:rPr>
          <w:rFonts w:cs="Times New Roman"/>
          <w:lang w:val="en-GB"/>
        </w:rPr>
        <w:t xml:space="preserve"> Karena tidak membutuhkan data berlabel, metode </w:t>
      </w:r>
      <w:r w:rsidR="008B2F72">
        <w:rPr>
          <w:rFonts w:cs="Times New Roman"/>
          <w:i/>
          <w:iCs/>
          <w:lang w:val="en-GB"/>
        </w:rPr>
        <w:t xml:space="preserve">semi-supervised learning </w:t>
      </w:r>
      <w:r w:rsidR="008B2F72">
        <w:rPr>
          <w:rFonts w:cs="Times New Roman"/>
          <w:lang w:val="en-GB"/>
        </w:rPr>
        <w:t>memungkinkan untuk melakukan pembangunan model</w:t>
      </w:r>
      <w:r w:rsidR="0008638F">
        <w:rPr>
          <w:rFonts w:cs="Times New Roman"/>
          <w:lang w:val="en-GB"/>
        </w:rPr>
        <w:t xml:space="preserve"> dengan data yang dikumpulkan sembari pabrik beroperasi.</w:t>
      </w:r>
    </w:p>
    <w:p w14:paraId="753343FD" w14:textId="1675B64D" w:rsidR="00AE3406" w:rsidRPr="00344FFC" w:rsidRDefault="00363AA7">
      <w:pPr>
        <w:spacing w:after="0" w:line="360" w:lineRule="auto"/>
        <w:rPr>
          <w:rFonts w:cs="Times New Roman"/>
          <w:szCs w:val="24"/>
          <w:lang w:val="en-GB"/>
        </w:rPr>
      </w:pPr>
      <w:r w:rsidRPr="00944E0B">
        <w:rPr>
          <w:rFonts w:cs="Times New Roman"/>
          <w:szCs w:val="24"/>
          <w:lang w:val="en-GB"/>
        </w:rPr>
        <w:tab/>
        <w:t xml:space="preserve">Salah satu metode klasifikasi yang sering digunakan </w:t>
      </w:r>
      <w:r w:rsidR="005C2EDB">
        <w:rPr>
          <w:rFonts w:cs="Times New Roman"/>
          <w:szCs w:val="24"/>
          <w:lang w:val="en-GB"/>
        </w:rPr>
        <w:t xml:space="preserve">untuk deteksi dan isolasi kesalahan pada lingkup produksi </w:t>
      </w:r>
      <w:r w:rsidRPr="00944E0B">
        <w:rPr>
          <w:rFonts w:cs="Times New Roman"/>
          <w:szCs w:val="24"/>
          <w:lang w:val="en-GB"/>
        </w:rPr>
        <w:t xml:space="preserve">adalah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005C2EDB">
        <w:rPr>
          <w:rFonts w:cs="Times New Roman"/>
          <w:szCs w:val="24"/>
          <w:lang w:val="en-GB"/>
        </w:rPr>
        <w:t xml:space="preserve"> </w:t>
      </w:r>
      <w:r w:rsidR="005C2EDB">
        <w:rPr>
          <w:rFonts w:cs="Times New Roman"/>
          <w:szCs w:val="24"/>
          <w:lang w:val="en-GB"/>
        </w:rPr>
        <w:fldChar w:fldCharType="begin" w:fldLock="1"/>
      </w:r>
      <w:r w:rsidR="005C2EDB">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5C2EDB">
        <w:rPr>
          <w:rFonts w:cs="Times New Roman"/>
          <w:szCs w:val="24"/>
          <w:lang w:val="en-GB"/>
        </w:rPr>
        <w:fldChar w:fldCharType="separate"/>
      </w:r>
      <w:r w:rsidR="005C2EDB" w:rsidRPr="005C2EDB">
        <w:rPr>
          <w:rFonts w:cs="Times New Roman"/>
          <w:noProof/>
          <w:szCs w:val="24"/>
          <w:lang w:val="en-GB"/>
        </w:rPr>
        <w:t>[5]</w:t>
      </w:r>
      <w:r w:rsidR="005C2EDB">
        <w:rPr>
          <w:rFonts w:cs="Times New Roman"/>
          <w:szCs w:val="24"/>
          <w:lang w:val="en-GB"/>
        </w:rPr>
        <w:fldChar w:fldCharType="end"/>
      </w:r>
      <w:r w:rsidR="008B2F72">
        <w:rPr>
          <w:rFonts w:cs="Times New Roman"/>
          <w:szCs w:val="24"/>
          <w:lang w:val="en-GB"/>
        </w:rPr>
        <w:t xml:space="preserve">. </w:t>
      </w:r>
      <w:r w:rsidR="00AC5A66">
        <w:rPr>
          <w:rFonts w:cs="Times New Roman"/>
          <w:szCs w:val="24"/>
          <w:lang w:val="en-GB"/>
        </w:rPr>
        <w:t xml:space="preserve">SVM dilaporkan memiliki akurasi yang tinggi </w:t>
      </w:r>
      <w:r w:rsidR="00AC5A66">
        <w:rPr>
          <w:rFonts w:cs="Times New Roman"/>
          <w:szCs w:val="24"/>
          <w:lang w:val="en-GB"/>
        </w:rPr>
        <w:fldChar w:fldCharType="begin" w:fldLock="1"/>
      </w:r>
      <w:r w:rsidR="00AC5A66">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5]</w:t>
      </w:r>
      <w:r w:rsidR="00AC5A66">
        <w:rPr>
          <w:rFonts w:cs="Times New Roman"/>
          <w:szCs w:val="24"/>
          <w:lang w:val="en-GB"/>
        </w:rPr>
        <w:fldChar w:fldCharType="end"/>
      </w:r>
      <w:r w:rsidR="00AC5A66">
        <w:rPr>
          <w:rFonts w:cs="Times New Roman"/>
          <w:szCs w:val="24"/>
          <w:lang w:val="en-GB"/>
        </w:rPr>
        <w:t xml:space="preserve"> serta memiliki performa yang baik bahkan dengan menggunakan data latih yang sedikit </w:t>
      </w:r>
      <w:r w:rsidR="00AC5A66">
        <w:rPr>
          <w:rFonts w:cs="Times New Roman"/>
          <w:szCs w:val="24"/>
          <w:lang w:val="en-GB"/>
        </w:rPr>
        <w:fldChar w:fldCharType="begin" w:fldLock="1"/>
      </w:r>
      <w:r w:rsidR="00BE70A5">
        <w:rPr>
          <w:rFonts w:cs="Times New Roman"/>
          <w:szCs w:val="24"/>
          <w:lang w:val="en-GB"/>
        </w:rPr>
        <w:instrText>ADDIN CSL_CITATION {"citationItems":[{"id":"ITEM-1","itemData":{"DOI":"10.1109/ICCAD46983.2019.9037949","ISBN":"9781728122922","abstract":"With increasing complex systems, low production costs, and changing technologies, for this reason, the automatic fault diagnosis using artificial intelligence (AI) techniques is more in more applied. In addition, with the emergence of the use of reconfigurable systems, AI can assist in self-maintenance of complex systems. The purpose of this article is to summarize the diagnosis research of systems using AI approaches and examine their application particularly in the field of diagnosis of complex systems. It covers articles published from 2002 to 2018 using Machine Learning tools for fault diagnosis in industrial systems.","author":[{"dropping-particle":"","family":"Lo","given":"Ndeye Gueye","non-dropping-particle":"","parse-names":false,"suffix":""},{"dropping-particle":"","family":"Flaus","given":"Jean Marie","non-dropping-particle":"","parse-names":false,"suffix":""},{"dropping-particle":"","family":"Adrot","given":"Olivier","non-dropping-particle":"","parse-names":false,"suffix":""}],"container-title":"2019 International Conference on Control, Automation and Diagnosis, ICCAD 2019 - Proceedings","id":"ITEM-1","issued":{"date-parts":[["2019"]]},"title":"Review of Machine Learning Approaches in Fault Diagnosis applied to IoT Systems","type":"article-journal"},"uris":["http://www.mendeley.com/documents/?uuid=2a3c88ee-6d8a-40f4-8336-68319376b8a5"]},{"id":"ITEM-2","itemData":{"DOI":"10.2991/ncce-18.2018.148","abstract":"The Modern industrial devices are becoming more and more complicated and the data generated by industrial processes are increasing. It has become increasingly difficult to establish accurate mathematical models for fault diagnosis. In view of this situation, data-driven fault diagnosis methods have attracted attention and rapid development. This article reviews various methods based on data-driven fault diagnosis for industrial processes, and finally makes a forecast.","author":[{"dropping-particle":"","family":"Liu","given":"Wenbo","non-dropping-particle":"","parse-names":false,"suffix":""},{"dropping-particle":"","family":"Peng","given":"Zhiping","non-dropping-particle":"","parse-names":false,"suffix":""},{"dropping-particle":"","family":"Cui","given":"Delong","non-dropping-particle":"","parse-names":false,"suffix":""}],"id":"ITEM-2","issue":"Ncce","issued":{"date-parts":[["2018"]]},"page":"889-893","title":"A Review of Industrial Fault Diagnosis Based on Data-driven Methods","type":"article-journal","volume":"147"},"uris":["http://www.mendeley.com/documents/?uuid=5e6bec6a-62d8-4171-85f1-06cbd0737ea7"]}],"mendeley":{"formattedCitation":"[6], [7]","plainTextFormattedCitation":"[6], [7]","previouslyFormattedCitation":"[6], [7]"},"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6], [7]</w:t>
      </w:r>
      <w:r w:rsidR="00AC5A66">
        <w:rPr>
          <w:rFonts w:cs="Times New Roman"/>
          <w:szCs w:val="24"/>
          <w:lang w:val="en-GB"/>
        </w:rPr>
        <w:fldChar w:fldCharType="end"/>
      </w:r>
      <w:r w:rsidR="00AC5A66">
        <w:rPr>
          <w:rFonts w:cs="Times New Roman"/>
          <w:szCs w:val="24"/>
          <w:lang w:val="en-GB"/>
        </w:rPr>
        <w:t xml:space="preserve">. </w:t>
      </w:r>
      <w:r w:rsidR="008B2F72">
        <w:rPr>
          <w:rFonts w:cs="Times New Roman"/>
          <w:szCs w:val="24"/>
          <w:lang w:val="en-GB"/>
        </w:rPr>
        <w:t xml:space="preserve">Namun sebagai salah satu metode </w:t>
      </w:r>
      <w:r w:rsidR="008B2F72">
        <w:rPr>
          <w:rFonts w:cs="Times New Roman"/>
          <w:i/>
          <w:iCs/>
          <w:szCs w:val="24"/>
          <w:lang w:val="en-GB"/>
        </w:rPr>
        <w:t>supervised learning</w:t>
      </w:r>
      <w:r w:rsidR="008B2F72">
        <w:rPr>
          <w:rFonts w:cs="Times New Roman"/>
          <w:szCs w:val="24"/>
          <w:lang w:val="en-GB"/>
        </w:rPr>
        <w:t xml:space="preserve">, SVM juga membutuhkan data berlabel untuk dapat membangun model klasifikasinya. </w:t>
      </w:r>
      <w:r w:rsidR="0008638F">
        <w:rPr>
          <w:rFonts w:cs="Times New Roman"/>
          <w:szCs w:val="24"/>
          <w:lang w:val="en-GB"/>
        </w:rPr>
        <w:t xml:space="preserve">Salah satu ekstensi dari SVM, yakni </w:t>
      </w:r>
      <w:r w:rsidR="0008638F">
        <w:rPr>
          <w:rFonts w:cs="Times New Roman"/>
          <w:i/>
          <w:iCs/>
          <w:szCs w:val="24"/>
          <w:lang w:val="en-GB"/>
        </w:rPr>
        <w:t xml:space="preserve">one-class </w:t>
      </w:r>
      <w:r w:rsidR="0008638F">
        <w:rPr>
          <w:rFonts w:cs="Times New Roman"/>
          <w:szCs w:val="24"/>
          <w:lang w:val="en-GB"/>
        </w:rPr>
        <w:t xml:space="preserve">SVM merupakan metode </w:t>
      </w:r>
      <w:r w:rsidR="0008638F">
        <w:rPr>
          <w:rFonts w:cs="Times New Roman"/>
          <w:i/>
          <w:iCs/>
          <w:szCs w:val="24"/>
          <w:lang w:val="en-GB"/>
        </w:rPr>
        <w:t>unsupervised learning</w:t>
      </w:r>
      <w:r w:rsidR="0008638F">
        <w:rPr>
          <w:rFonts w:cs="Times New Roman"/>
          <w:szCs w:val="24"/>
          <w:lang w:val="en-GB"/>
        </w:rPr>
        <w:t xml:space="preserve">, yang digunakan untuk permasalahan satu kelas, di mana data latih berupa data positif akan digunakan untuk membangun sebuah </w:t>
      </w:r>
      <w:r w:rsidR="0008638F">
        <w:rPr>
          <w:rFonts w:cs="Times New Roman"/>
          <w:i/>
          <w:iCs/>
          <w:szCs w:val="24"/>
          <w:lang w:val="en-GB"/>
        </w:rPr>
        <w:t xml:space="preserve">hyperplane </w:t>
      </w:r>
      <w:r w:rsidR="0008638F">
        <w:rPr>
          <w:rFonts w:cs="Times New Roman"/>
          <w:szCs w:val="24"/>
          <w:lang w:val="en-GB"/>
        </w:rPr>
        <w:t xml:space="preserve">untuk memisahkan data positif dengan data negatif </w:t>
      </w:r>
      <w:r w:rsidR="0008638F">
        <w:rPr>
          <w:rFonts w:cs="Times New Roman"/>
          <w:szCs w:val="24"/>
          <w:lang w:val="en-GB"/>
        </w:rPr>
        <w:fldChar w:fldCharType="begin" w:fldLock="1"/>
      </w:r>
      <w:r w:rsidR="00BE70A5">
        <w:rPr>
          <w:rFonts w:cs="Times New Roman"/>
          <w:szCs w:val="24"/>
          <w:lang w:val="en-GB"/>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08638F">
        <w:rPr>
          <w:rFonts w:cs="Times New Roman"/>
          <w:szCs w:val="24"/>
          <w:lang w:val="en-GB"/>
        </w:rPr>
        <w:fldChar w:fldCharType="separate"/>
      </w:r>
      <w:r w:rsidR="00AC5A66" w:rsidRPr="00AC5A66">
        <w:rPr>
          <w:rFonts w:cs="Times New Roman"/>
          <w:noProof/>
          <w:szCs w:val="24"/>
          <w:lang w:val="en-GB"/>
        </w:rPr>
        <w:t>[8]</w:t>
      </w:r>
      <w:r w:rsidR="0008638F">
        <w:rPr>
          <w:rFonts w:cs="Times New Roman"/>
          <w:szCs w:val="24"/>
          <w:lang w:val="en-GB"/>
        </w:rPr>
        <w:fldChar w:fldCharType="end"/>
      </w:r>
      <w:r w:rsidR="0008638F">
        <w:rPr>
          <w:rFonts w:cs="Times New Roman"/>
          <w:szCs w:val="24"/>
          <w:lang w:val="en-GB"/>
        </w:rPr>
        <w:t xml:space="preserve">. </w:t>
      </w:r>
      <w:r w:rsidR="00344FFC">
        <w:rPr>
          <w:rFonts w:cs="Times New Roman"/>
          <w:szCs w:val="24"/>
          <w:lang w:val="en-GB"/>
        </w:rPr>
        <w:t xml:space="preserve">Terdapat pula teknik </w:t>
      </w:r>
      <w:r w:rsidR="00344FFC">
        <w:rPr>
          <w:rFonts w:cs="Times New Roman"/>
          <w:i/>
          <w:iCs/>
          <w:lang w:val="en-GB"/>
        </w:rPr>
        <w:t xml:space="preserve">semi-supervised learning </w:t>
      </w:r>
      <w:r w:rsidR="00344FFC">
        <w:rPr>
          <w:rFonts w:cs="Times New Roman"/>
          <w:lang w:val="en-GB"/>
        </w:rPr>
        <w:t xml:space="preserve">menggunakan SVM, yang mana SVM didahului oleh metode pengelompokan </w:t>
      </w:r>
      <w:r w:rsidR="00344FFC">
        <w:rPr>
          <w:rFonts w:cs="Times New Roman"/>
          <w:i/>
          <w:iCs/>
          <w:lang w:val="en-GB"/>
        </w:rPr>
        <w:t>unsupervised</w:t>
      </w:r>
      <w:r w:rsidR="00344FFC">
        <w:rPr>
          <w:rFonts w:cs="Times New Roman"/>
          <w:lang w:val="en-GB"/>
        </w:rPr>
        <w:t xml:space="preserve">, sehingga didapatkan label hasil pengelompokan yang kemudian digunakan untuk melatih SVM. Metode tersebut disebut dengan metode </w:t>
      </w:r>
      <w:r w:rsidR="00344FFC">
        <w:rPr>
          <w:rFonts w:cs="Times New Roman"/>
          <w:i/>
          <w:iCs/>
          <w:lang w:val="en-GB"/>
        </w:rPr>
        <w:t xml:space="preserve">cluster-then-label </w:t>
      </w:r>
      <w:r w:rsidR="00344FFC">
        <w:rPr>
          <w:rFonts w:cs="Times New Roman"/>
          <w:i/>
          <w:iCs/>
          <w:lang w:val="en-GB"/>
        </w:rPr>
        <w:fldChar w:fldCharType="begin" w:fldLock="1"/>
      </w:r>
      <w:r w:rsidR="00BE70A5">
        <w:rPr>
          <w:rFonts w:cs="Times New Roman"/>
          <w:i/>
          <w:iCs/>
          <w:lang w:val="en-GB"/>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344FFC">
        <w:rPr>
          <w:rFonts w:cs="Times New Roman"/>
          <w:i/>
          <w:iCs/>
          <w:lang w:val="en-GB"/>
        </w:rPr>
        <w:fldChar w:fldCharType="separate"/>
      </w:r>
      <w:r w:rsidR="00AC5A66" w:rsidRPr="00AC5A66">
        <w:rPr>
          <w:rFonts w:cs="Times New Roman"/>
          <w:iCs/>
          <w:noProof/>
          <w:lang w:val="en-GB"/>
        </w:rPr>
        <w:t>[9]</w:t>
      </w:r>
      <w:r w:rsidR="00344FFC">
        <w:rPr>
          <w:rFonts w:cs="Times New Roman"/>
          <w:i/>
          <w:iCs/>
          <w:lang w:val="en-GB"/>
        </w:rPr>
        <w:fldChar w:fldCharType="end"/>
      </w:r>
      <w:r w:rsidR="00344FFC">
        <w:rPr>
          <w:rFonts w:cs="Times New Roman"/>
          <w:lang w:val="en-GB"/>
        </w:rPr>
        <w:t xml:space="preserve">. Dalam metode </w:t>
      </w:r>
      <w:r w:rsidR="00344FFC">
        <w:rPr>
          <w:rFonts w:cs="Times New Roman"/>
          <w:i/>
          <w:iCs/>
          <w:lang w:val="en-GB"/>
        </w:rPr>
        <w:t>cluster-then-label</w:t>
      </w:r>
      <w:r w:rsidR="00344FFC">
        <w:rPr>
          <w:rFonts w:cs="Times New Roman"/>
          <w:lang w:val="en-GB"/>
        </w:rPr>
        <w:t>,</w:t>
      </w:r>
      <w:r w:rsidR="00344FFC">
        <w:rPr>
          <w:rFonts w:cs="Times New Roman"/>
          <w:i/>
          <w:iCs/>
          <w:lang w:val="en-GB"/>
        </w:rPr>
        <w:t xml:space="preserve"> </w:t>
      </w:r>
      <w:r w:rsidR="00344FFC">
        <w:rPr>
          <w:rFonts w:cs="Times New Roman"/>
          <w:lang w:val="en-GB"/>
        </w:rPr>
        <w:t>data berlabel digunakan sebagai panduan pengelompokan sehingga karakteristik dari data berlabel diikutsertakan secara implisit dalam algoritma pengelompokan.</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penelitian ini, teknik </w:t>
      </w:r>
      <w:r>
        <w:rPr>
          <w:rFonts w:cs="Times New Roman"/>
          <w:i/>
          <w:iCs/>
          <w:lang w:val="en-GB"/>
        </w:rPr>
        <w:t xml:space="preserve">semi-supervised learning </w:t>
      </w:r>
      <w:r>
        <w:rPr>
          <w:rFonts w:cs="Times New Roman"/>
          <w:lang w:val="en-GB"/>
        </w:rPr>
        <w:t xml:space="preserve">akan dilakukan secara </w:t>
      </w:r>
      <w:r>
        <w:rPr>
          <w:rFonts w:cs="Times New Roman"/>
          <w:i/>
          <w:iCs/>
          <w:lang w:val="en-GB"/>
        </w:rPr>
        <w:t>on-the-fly</w:t>
      </w:r>
      <w:r>
        <w:rPr>
          <w:rFonts w:cs="Times New Roman"/>
          <w:lang w:val="en-GB"/>
        </w:rPr>
        <w:t xml:space="preserve">, sehingga pembangunan model </w:t>
      </w:r>
      <w:r w:rsidR="007E7315">
        <w:rPr>
          <w:rFonts w:cs="Times New Roman"/>
          <w:iCs/>
          <w:lang w:val="en-GB"/>
        </w:rPr>
        <w:t>deteksi kesalahan</w:t>
      </w:r>
      <w:r w:rsidR="007E7315">
        <w:rPr>
          <w:rFonts w:cs="Times New Roman"/>
          <w:lang w:val="en-GB"/>
        </w:rPr>
        <w:t xml:space="preserve"> </w:t>
      </w:r>
      <w:r>
        <w:rPr>
          <w:rFonts w:cs="Times New Roman"/>
          <w:lang w:val="en-GB"/>
        </w:rPr>
        <w:t xml:space="preserve">dapat dilakukan sembari program beroperasi. Dengan begitu, program </w:t>
      </w:r>
      <w:r w:rsidR="007E7315">
        <w:rPr>
          <w:rFonts w:cs="Times New Roman"/>
          <w:iCs/>
          <w:lang w:val="en-GB"/>
        </w:rPr>
        <w:t>deteksi kesalahan</w:t>
      </w:r>
      <w:r w:rsidR="007E7315" w:rsidRPr="00944E0B">
        <w:rPr>
          <w:rFonts w:cs="Times New Roman"/>
          <w:lang w:val="en-GB"/>
        </w:rPr>
        <w:t xml:space="preserve"> </w:t>
      </w:r>
      <w:r>
        <w:rPr>
          <w:rFonts w:cs="Times New Roman"/>
          <w:lang w:val="en-GB"/>
        </w:rPr>
        <w:t xml:space="preserve">yang </w:t>
      </w:r>
      <w:r>
        <w:rPr>
          <w:rFonts w:cs="Times New Roman"/>
          <w:lang w:val="en-GB"/>
        </w:rPr>
        <w:lastRenderedPageBreak/>
        <w:t xml:space="preserve">dirancang pada penelitian ini dapat digunakan untuk melakukan </w:t>
      </w:r>
      <w:r w:rsidR="007E7315">
        <w:rPr>
          <w:rFonts w:cs="Times New Roman"/>
          <w:iCs/>
          <w:lang w:val="en-GB"/>
        </w:rPr>
        <w:t>deteksi kesalahan</w:t>
      </w:r>
      <w:r w:rsidR="007E7315" w:rsidRPr="00944E0B">
        <w:rPr>
          <w:rFonts w:cs="Times New Roman"/>
          <w:lang w:val="en-GB"/>
        </w:rPr>
        <w:t xml:space="preserve"> </w:t>
      </w:r>
      <w:r>
        <w:rPr>
          <w:rFonts w:cs="Times New Roman"/>
          <w:lang w:val="en-GB"/>
        </w:rPr>
        <w:t>apabila kumpulan data berlabel belum tersedia.</w:t>
      </w:r>
    </w:p>
    <w:bookmarkEnd w:id="16"/>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7" w:name="_Toc61224092"/>
      <w:r w:rsidRPr="00944E0B">
        <w:rPr>
          <w:rFonts w:cs="Times New Roman"/>
        </w:rPr>
        <w:t>Perumusan Masalah</w:t>
      </w:r>
      <w:bookmarkEnd w:id="17"/>
    </w:p>
    <w:p w14:paraId="6A756FF9" w14:textId="5607A518" w:rsidR="00347A7E" w:rsidRDefault="00057A96">
      <w:pPr>
        <w:spacing w:after="0" w:line="360" w:lineRule="auto"/>
        <w:rPr>
          <w:rFonts w:cs="Times New Roman"/>
        </w:rPr>
      </w:pPr>
      <w:r>
        <w:rPr>
          <w:rFonts w:cs="Times New Roman"/>
          <w:color w:val="FF0000"/>
        </w:rPr>
        <w:tab/>
      </w:r>
      <w:bookmarkStart w:id="18" w:name="_Hlk59540121"/>
      <w:r w:rsidRPr="008E6286">
        <w:rPr>
          <w:rFonts w:cs="Times New Roman"/>
        </w:rPr>
        <w:t xml:space="preserve">Kekurangan dari strategi </w:t>
      </w:r>
      <w:r w:rsidR="007E7315">
        <w:rPr>
          <w:rFonts w:cs="Times New Roman"/>
          <w:iCs/>
          <w:szCs w:val="24"/>
          <w:lang w:val="en-GB"/>
        </w:rPr>
        <w:t>deteksi kesalahan</w:t>
      </w:r>
      <w:r w:rsidR="007E7315"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Pr="008E6286">
        <w:rPr>
          <w:rFonts w:cs="Times New Roman"/>
        </w:rPr>
        <w:t xml:space="preserve"> adalah strategi tersebut membutuhkan kumpulan data dalam jumlah besar</w:t>
      </w:r>
      <w:r w:rsidR="00B2437F">
        <w:rPr>
          <w:rFonts w:cs="Times New Roman"/>
        </w:rPr>
        <w:t xml:space="preserve"> </w:t>
      </w:r>
      <w:r w:rsidRPr="008E6286">
        <w:rPr>
          <w:rFonts w:cs="Times New Roman"/>
        </w:rPr>
        <w:t xml:space="preserve">yang berisi nilai-nilai pengukuran sensor pada saat pabrik beroperasi dalam kondisi normal maupun </w:t>
      </w:r>
      <w:r w:rsidR="007E7315">
        <w:rPr>
          <w:rFonts w:cs="Times New Roman"/>
        </w:rPr>
        <w:t>salah</w:t>
      </w:r>
      <w:r w:rsidR="008E6286" w:rsidRPr="008E6286">
        <w:rPr>
          <w:rFonts w:cs="Times New Roman"/>
        </w:rPr>
        <w:t xml:space="preserve">, </w:t>
      </w:r>
      <w:r w:rsidR="00B2437F">
        <w:rPr>
          <w:rFonts w:cs="Times New Roman"/>
        </w:rPr>
        <w:t>serta telah</w:t>
      </w:r>
      <w:r w:rsidR="008E6286" w:rsidRPr="008E6286">
        <w:rPr>
          <w:rFonts w:cs="Times New Roman"/>
        </w:rPr>
        <w:t xml:space="preserve"> diberi label yang sesuai oleh ahli</w:t>
      </w:r>
      <w:r w:rsidR="00484BA6">
        <w:rPr>
          <w:rFonts w:cs="Times New Roman"/>
        </w:rPr>
        <w:t>.</w:t>
      </w:r>
      <w:r w:rsidRPr="008E6286">
        <w:rPr>
          <w:rFonts w:cs="Times New Roman"/>
          <w:i/>
          <w:iCs/>
        </w:rPr>
        <w:t xml:space="preserve"> </w:t>
      </w:r>
      <w:r w:rsidR="008E6286" w:rsidRPr="008E6286">
        <w:rPr>
          <w:rFonts w:cs="Times New Roman"/>
        </w:rPr>
        <w:t xml:space="preserve">Kumpulan data tersebut </w:t>
      </w:r>
      <w:r w:rsidRPr="008E6286">
        <w:rPr>
          <w:rFonts w:cs="Times New Roman"/>
        </w:rPr>
        <w:t>digunakan sebagai data latih</w:t>
      </w:r>
      <w:r w:rsidR="008E6286" w:rsidRPr="008E6286">
        <w:rPr>
          <w:rFonts w:cs="Times New Roman"/>
        </w:rPr>
        <w:t xml:space="preserve"> oleh strategi </w:t>
      </w:r>
      <w:r w:rsidR="007E7315">
        <w:rPr>
          <w:rFonts w:cs="Times New Roman"/>
          <w:iCs/>
          <w:szCs w:val="24"/>
          <w:lang w:val="en-GB"/>
        </w:rPr>
        <w:t>deteksi kesalahan</w:t>
      </w:r>
      <w:r w:rsidR="008E6286" w:rsidRPr="008E6286">
        <w:rPr>
          <w:rFonts w:cs="Times New Roman"/>
        </w:rPr>
        <w:t>,</w:t>
      </w:r>
      <w:r w:rsidRPr="008E6286">
        <w:rPr>
          <w:rFonts w:cs="Times New Roman"/>
        </w:rPr>
        <w:t xml:space="preserve"> </w:t>
      </w:r>
      <w:r w:rsidR="008E6286" w:rsidRPr="008E6286">
        <w:rPr>
          <w:rFonts w:cs="Times New Roman"/>
        </w:rPr>
        <w:t>namun, p</w:t>
      </w:r>
      <w:r w:rsidRPr="008E6286">
        <w:rPr>
          <w:rFonts w:cs="Times New Roman"/>
        </w:rPr>
        <w:t xml:space="preserve">roses pengumpulan kumpulan data merupakan tugas yang membutuhkan waktu yang lama dan </w:t>
      </w:r>
      <w:r w:rsidR="00617EA3">
        <w:rPr>
          <w:rFonts w:cs="Times New Roman"/>
        </w:rPr>
        <w:t>mahal</w:t>
      </w:r>
      <w:r w:rsidRPr="008E6286">
        <w:rPr>
          <w:rFonts w:cs="Times New Roman"/>
        </w:rPr>
        <w:t xml:space="preserve">. Selain itu, apabila terdapat sebuah sampel dengan jenis </w:t>
      </w:r>
      <w:r w:rsidR="007E7315">
        <w:rPr>
          <w:rFonts w:cs="Times New Roman"/>
        </w:rPr>
        <w:t>kesalahan</w:t>
      </w:r>
      <w:r w:rsidRPr="008E6286">
        <w:rPr>
          <w:rFonts w:cs="Times New Roman"/>
          <w:i/>
          <w:iCs/>
        </w:rPr>
        <w:t xml:space="preserve"> </w:t>
      </w:r>
      <w:r w:rsidRPr="008E6286">
        <w:rPr>
          <w:rFonts w:cs="Times New Roman"/>
        </w:rPr>
        <w:t xml:space="preserve">yang tidak terdapat pada kumpulan data latih, maka strategi </w:t>
      </w:r>
      <w:r w:rsidR="006162C6">
        <w:rPr>
          <w:rFonts w:cs="Times New Roman"/>
          <w:iCs/>
          <w:szCs w:val="24"/>
          <w:lang w:val="en-GB"/>
        </w:rPr>
        <w:t>deteksi kesalahan</w:t>
      </w:r>
      <w:r w:rsidR="006162C6" w:rsidRPr="00944E0B">
        <w:rPr>
          <w:rFonts w:cs="Times New Roman"/>
          <w:szCs w:val="24"/>
          <w:lang w:val="en-GB"/>
        </w:rPr>
        <w:t xml:space="preserve"> </w:t>
      </w:r>
      <w:r w:rsidRPr="008E6286">
        <w:rPr>
          <w:rFonts w:cs="Times New Roman"/>
        </w:rPr>
        <w:t xml:space="preserve">akan mengalami kesulitan dalam mendeteksi </w:t>
      </w:r>
      <w:r w:rsidR="006162C6">
        <w:rPr>
          <w:rFonts w:cs="Times New Roman"/>
        </w:rPr>
        <w:t>kesalahan</w:t>
      </w:r>
      <w:r w:rsidRPr="008E6286">
        <w:rPr>
          <w:rFonts w:cs="Times New Roman"/>
          <w:i/>
          <w:iCs/>
        </w:rPr>
        <w:t xml:space="preserve"> </w:t>
      </w:r>
      <w:r w:rsidRPr="008E6286">
        <w:rPr>
          <w:rFonts w:cs="Times New Roman"/>
        </w:rPr>
        <w:t>tersebut. Dengan demikian, dibutuhkan sebuah metode yang tidak membutuhkan kumpulan data</w:t>
      </w:r>
      <w:r w:rsidR="008E6286" w:rsidRPr="008E6286">
        <w:rPr>
          <w:rFonts w:cs="Times New Roman"/>
        </w:rPr>
        <w:t xml:space="preserve"> berlabel</w:t>
      </w:r>
      <w:r w:rsidRPr="008E6286">
        <w:rPr>
          <w:rFonts w:cs="Times New Roman"/>
        </w:rPr>
        <w:t xml:space="preserve"> dari </w:t>
      </w:r>
      <w:r w:rsidR="008E6286" w:rsidRPr="008E6286">
        <w:rPr>
          <w:rFonts w:cs="Times New Roman"/>
        </w:rPr>
        <w:t xml:space="preserve">proses pabrik, sehingga dapat mengatasi kekurangan dari strategi </w:t>
      </w:r>
      <w:r w:rsidR="006162C6">
        <w:rPr>
          <w:rFonts w:cs="Times New Roman"/>
          <w:iCs/>
          <w:szCs w:val="24"/>
          <w:lang w:val="en-GB"/>
        </w:rPr>
        <w:t>deteksi kesalahan</w:t>
      </w:r>
      <w:r w:rsidR="006162C6"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008E6286" w:rsidRPr="008E6286">
        <w:rPr>
          <w:rFonts w:cs="Times New Roman"/>
        </w:rPr>
        <w:t>, namun tetap memiliki akurasi yang tinggi.</w:t>
      </w:r>
    </w:p>
    <w:bookmarkEnd w:id="18"/>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9" w:name="_Toc61224093"/>
      <w:r w:rsidRPr="00944E0B">
        <w:rPr>
          <w:rFonts w:cs="Times New Roman"/>
        </w:rPr>
        <w:t>Batasan Masalah</w:t>
      </w:r>
      <w:bookmarkEnd w:id="19"/>
    </w:p>
    <w:p w14:paraId="0C74B317" w14:textId="77777777" w:rsidR="00AE3406" w:rsidRPr="00944E0B" w:rsidRDefault="00363AA7">
      <w:pPr>
        <w:pStyle w:val="BodyText"/>
        <w:spacing w:after="0" w:line="360" w:lineRule="auto"/>
        <w:rPr>
          <w:rFonts w:cs="Times New Roman"/>
        </w:rPr>
      </w:pPr>
      <w:r w:rsidRPr="00944E0B">
        <w:rPr>
          <w:rFonts w:cs="Times New Roman"/>
        </w:rPr>
        <w:tab/>
        <w:t>Berikut batasan masalah yang digunakan dalam penelitian ini:</w:t>
      </w:r>
    </w:p>
    <w:p w14:paraId="74073106" w14:textId="0E291A4F" w:rsidR="00AE3406" w:rsidRPr="00DA4A4F" w:rsidRDefault="00363AA7">
      <w:pPr>
        <w:pStyle w:val="BodyText"/>
        <w:numPr>
          <w:ilvl w:val="0"/>
          <w:numId w:val="11"/>
        </w:numPr>
        <w:spacing w:after="0" w:line="360" w:lineRule="auto"/>
        <w:rPr>
          <w:rFonts w:cs="Times New Roman"/>
        </w:rPr>
      </w:pPr>
      <w:r w:rsidRPr="00DA4A4F">
        <w:rPr>
          <w:rFonts w:cs="Times New Roman"/>
        </w:rPr>
        <w:t xml:space="preserve">Data yang diteliti terbatas pada data pabrik </w:t>
      </w:r>
      <w:r w:rsidR="004B44BD" w:rsidRPr="00DA4A4F">
        <w:rPr>
          <w:rFonts w:cs="Times New Roman"/>
        </w:rPr>
        <w:t>Tennessee Eastman Chemical Company</w:t>
      </w:r>
      <w:r w:rsidR="00B02E07" w:rsidRPr="00DA4A4F">
        <w:rPr>
          <w:rFonts w:cs="Times New Roman"/>
        </w:rPr>
        <w:t xml:space="preserve"> dan data pabrik yang disediakan oleh Brooks. Kedua data yang digunakan </w:t>
      </w:r>
      <w:r w:rsidR="00BA7638">
        <w:rPr>
          <w:rFonts w:cs="Times New Roman"/>
        </w:rPr>
        <w:t xml:space="preserve">didapatkan melalui gudang data </w:t>
      </w:r>
      <w:r w:rsidR="00BA7638">
        <w:rPr>
          <w:rFonts w:cs="Times New Roman"/>
          <w:i/>
          <w:iCs/>
        </w:rPr>
        <w:t>South African Council for Automation and Control</w:t>
      </w:r>
      <w:r w:rsidR="00E608B4">
        <w:rPr>
          <w:rFonts w:cs="Times New Roman"/>
        </w:rPr>
        <w:t>.</w:t>
      </w:r>
    </w:p>
    <w:p w14:paraId="611DC98B" w14:textId="784D143C" w:rsidR="00A30E86" w:rsidRDefault="00472D87" w:rsidP="000A2BC7">
      <w:pPr>
        <w:pStyle w:val="BodyText"/>
        <w:numPr>
          <w:ilvl w:val="0"/>
          <w:numId w:val="11"/>
        </w:numPr>
        <w:spacing w:after="0" w:line="360" w:lineRule="auto"/>
        <w:rPr>
          <w:rFonts w:cs="Times New Roman"/>
        </w:rPr>
      </w:pPr>
      <w:r w:rsidRPr="003E2F92">
        <w:rPr>
          <w:rFonts w:cs="Times New Roman"/>
        </w:rPr>
        <w:t xml:space="preserve">Pengujian dan metode-metode yang digunakan merupakan metode </w:t>
      </w:r>
      <w:r w:rsidR="006162C6">
        <w:rPr>
          <w:rFonts w:cs="Times New Roman"/>
          <w:iCs/>
          <w:lang w:val="en-GB"/>
        </w:rPr>
        <w:t>deteksi kesalahan</w:t>
      </w:r>
      <w:r w:rsidRPr="003E2F92">
        <w:rPr>
          <w:rFonts w:cs="Times New Roman"/>
          <w:i/>
          <w:iCs/>
        </w:rPr>
        <w:t xml:space="preserve"> </w:t>
      </w:r>
      <w:r w:rsidRPr="003E2F92">
        <w:rPr>
          <w:rFonts w:cs="Times New Roman"/>
        </w:rPr>
        <w:t xml:space="preserve">secara </w:t>
      </w:r>
      <w:r w:rsidRPr="003E2F92">
        <w:rPr>
          <w:rFonts w:cs="Times New Roman"/>
          <w:i/>
          <w:iCs/>
        </w:rPr>
        <w:t>data-driven</w:t>
      </w:r>
      <w:r w:rsidR="00E608B4">
        <w:rPr>
          <w:rFonts w:cs="Times New Roman"/>
          <w:i/>
          <w:iCs/>
        </w:rPr>
        <w:t>.</w:t>
      </w:r>
    </w:p>
    <w:p w14:paraId="1D164593" w14:textId="1A1DD59D" w:rsidR="000A2BC7" w:rsidRDefault="00B2437F" w:rsidP="000A6C07">
      <w:pPr>
        <w:pStyle w:val="BodyText"/>
        <w:numPr>
          <w:ilvl w:val="0"/>
          <w:numId w:val="11"/>
        </w:numPr>
        <w:spacing w:after="0" w:line="360" w:lineRule="auto"/>
        <w:rPr>
          <w:rFonts w:cs="Times New Roman"/>
        </w:rPr>
      </w:pPr>
      <w:r>
        <w:rPr>
          <w:rFonts w:cs="Times New Roman"/>
        </w:rPr>
        <w:t>Program dibuat dengan</w:t>
      </w:r>
      <w:r w:rsidR="000A6C07" w:rsidRPr="000A6C07">
        <w:rPr>
          <w:rFonts w:cs="Times New Roman"/>
        </w:rPr>
        <w:t xml:space="preserve"> menggunakan bahasa pemrograman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20" w:name="_Toc61224094"/>
      <w:r w:rsidRPr="00944E0B">
        <w:rPr>
          <w:rFonts w:cs="Times New Roman"/>
        </w:rPr>
        <w:t>Tujuan Penelitian</w:t>
      </w:r>
      <w:bookmarkEnd w:id="20"/>
    </w:p>
    <w:p w14:paraId="2184A03A" w14:textId="5297BDEC" w:rsidR="00A30E86" w:rsidRPr="00FE1256" w:rsidRDefault="00FE1256" w:rsidP="00FE1256">
      <w:pPr>
        <w:spacing w:after="0" w:line="360" w:lineRule="auto"/>
        <w:ind w:firstLine="851"/>
        <w:rPr>
          <w:rFonts w:cs="Times New Roman"/>
          <w:szCs w:val="24"/>
          <w:lang w:val="en-GB"/>
        </w:rPr>
      </w:pPr>
      <w:r>
        <w:rPr>
          <w:rFonts w:cs="Times New Roman"/>
          <w:szCs w:val="24"/>
          <w:lang w:val="en-GB"/>
        </w:rPr>
        <w:t xml:space="preserve">Penelitian ini bertujuan untuk memperoleh rancangan dari program yang dapat mendeteksi </w:t>
      </w:r>
      <w:r w:rsidR="006162C6" w:rsidRPr="006162C6">
        <w:rPr>
          <w:rFonts w:cs="Times New Roman"/>
          <w:szCs w:val="24"/>
          <w:lang w:val="en-GB"/>
        </w:rPr>
        <w:t>kesalahan</w:t>
      </w:r>
      <w:r>
        <w:rPr>
          <w:rFonts w:cs="Times New Roman"/>
          <w:i/>
          <w:iCs/>
          <w:szCs w:val="24"/>
          <w:lang w:val="en-GB"/>
        </w:rPr>
        <w:t xml:space="preserve"> </w:t>
      </w:r>
      <w:r>
        <w:rPr>
          <w:rFonts w:cs="Times New Roman"/>
          <w:szCs w:val="24"/>
          <w:lang w:val="en-GB"/>
        </w:rPr>
        <w:t xml:space="preserve">pada data proses pabrik secara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sehingga program dapat mengumpulkan data latih sembari </w:t>
      </w:r>
      <w:r>
        <w:rPr>
          <w:rFonts w:cs="Times New Roman"/>
          <w:szCs w:val="24"/>
          <w:lang w:val="en-GB"/>
        </w:rPr>
        <w:lastRenderedPageBreak/>
        <w:t>pabrik beroperasi dan data latih yang digunakan tidak memerlukan label dari para ahli. Selain itu, penelitian juga bertujuan untuk menguji dari program yang telah dirancang.</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21" w:name="_Toc61224095"/>
      <w:r w:rsidRPr="00944E0B">
        <w:rPr>
          <w:rFonts w:cs="Times New Roman"/>
        </w:rPr>
        <w:t>Manfaat Penelitian</w:t>
      </w:r>
      <w:bookmarkEnd w:id="21"/>
    </w:p>
    <w:p w14:paraId="7BCAE6C4" w14:textId="74C2DC6F" w:rsidR="00DA4A4F" w:rsidRDefault="000E73F1" w:rsidP="000A2BC7">
      <w:pPr>
        <w:spacing w:after="0" w:line="360" w:lineRule="auto"/>
        <w:rPr>
          <w:rFonts w:cs="Times New Roman"/>
        </w:rPr>
      </w:pPr>
      <w:r>
        <w:tab/>
      </w:r>
      <w:r w:rsidR="00DA4A4F">
        <w:t>Penelitian ini</w:t>
      </w:r>
      <w:r>
        <w:t xml:space="preserve"> merancang kemudian</w:t>
      </w:r>
      <w:r w:rsidR="00DA4A4F">
        <w:t xml:space="preserve"> menguji performa dari program yang dapat mela</w:t>
      </w:r>
      <w:r>
        <w:t xml:space="preserve">kukan </w:t>
      </w:r>
      <w:r w:rsidR="006162C6">
        <w:rPr>
          <w:rFonts w:cs="Times New Roman"/>
          <w:iCs/>
          <w:szCs w:val="24"/>
          <w:lang w:val="en-GB"/>
        </w:rPr>
        <w:t>deteksi kesalahan</w:t>
      </w:r>
      <w:r w:rsidR="006162C6" w:rsidRPr="00944E0B">
        <w:rPr>
          <w:rFonts w:cs="Times New Roman"/>
          <w:szCs w:val="24"/>
          <w:lang w:val="en-GB"/>
        </w:rPr>
        <w:t xml:space="preserve"> </w:t>
      </w:r>
      <w:r>
        <w:t xml:space="preserve">secara </w:t>
      </w:r>
      <w:r w:rsidRPr="00DA4A4F">
        <w:rPr>
          <w:rFonts w:cs="Times New Roman"/>
          <w:i/>
          <w:iCs/>
        </w:rPr>
        <w:t xml:space="preserve">on-the-fly </w:t>
      </w:r>
      <w:r>
        <w:rPr>
          <w:i/>
          <w:iCs/>
        </w:rPr>
        <w:t>semi-supervised</w:t>
      </w:r>
      <w:r>
        <w:t xml:space="preserve">, </w:t>
      </w:r>
      <w:r w:rsidR="00AD4A14">
        <w:t>sehingga</w:t>
      </w:r>
      <w:r>
        <w:t xml:space="preserve"> </w:t>
      </w:r>
      <w:r>
        <w:rPr>
          <w:rFonts w:cs="Times New Roman"/>
        </w:rPr>
        <w:t>program yang dirancang diharapkan</w:t>
      </w:r>
      <w:r w:rsidRPr="00DA4A4F">
        <w:rPr>
          <w:rFonts w:cs="Times New Roman"/>
        </w:rPr>
        <w:t xml:space="preserve"> dapat melakukan </w:t>
      </w:r>
      <w:r w:rsidR="006162C6">
        <w:rPr>
          <w:rFonts w:cs="Times New Roman"/>
          <w:iCs/>
          <w:szCs w:val="24"/>
          <w:lang w:val="en-GB"/>
        </w:rPr>
        <w:t>deteksi kesalahan</w:t>
      </w:r>
      <w:r w:rsidR="006162C6" w:rsidRPr="00944E0B">
        <w:rPr>
          <w:rFonts w:cs="Times New Roman"/>
          <w:szCs w:val="24"/>
          <w:lang w:val="en-GB"/>
        </w:rPr>
        <w:t xml:space="preserve"> </w:t>
      </w:r>
      <w:r w:rsidRPr="00DA4A4F">
        <w:rPr>
          <w:rFonts w:cs="Times New Roman"/>
        </w:rPr>
        <w:t>pada sebuah pabrik kimia tanpa memerlukan kumpulan data dari pabrik tersebut sebelumnya.</w:t>
      </w:r>
    </w:p>
    <w:p w14:paraId="64106725" w14:textId="24D210AE" w:rsidR="000E73F1" w:rsidRDefault="000E73F1" w:rsidP="000A2BC7">
      <w:pPr>
        <w:spacing w:after="0" w:line="360" w:lineRule="auto"/>
        <w:rPr>
          <w:rFonts w:cs="Times New Roman"/>
        </w:rPr>
      </w:pPr>
      <w:r>
        <w:rPr>
          <w:rFonts w:cs="Times New Roman"/>
        </w:rPr>
        <w:tab/>
      </w:r>
      <w:r w:rsidR="006162C6">
        <w:rPr>
          <w:rFonts w:cs="Times New Roman"/>
          <w:iCs/>
          <w:szCs w:val="24"/>
          <w:lang w:val="en-GB"/>
        </w:rPr>
        <w:t>Deteksi kesalahan</w:t>
      </w:r>
      <w:r w:rsidR="006162C6" w:rsidRPr="00944E0B">
        <w:rPr>
          <w:rFonts w:cs="Times New Roman"/>
          <w:szCs w:val="24"/>
          <w:lang w:val="en-GB"/>
        </w:rPr>
        <w:t xml:space="preserve"> </w:t>
      </w:r>
      <w:r>
        <w:rPr>
          <w:rFonts w:cs="Times New Roman"/>
        </w:rPr>
        <w:t xml:space="preserve">biasanya membutuhkan kumpulan data dari pabrik kimia tertentu yang sudah memiliki label. Memperoleh kumpulan data tersebut merupakan tugas yang sulit. Program dengan kemampuan </w:t>
      </w:r>
      <w:r w:rsidRPr="00DA4A4F">
        <w:rPr>
          <w:rFonts w:cs="Times New Roman"/>
          <w:i/>
          <w:iCs/>
        </w:rPr>
        <w:t xml:space="preserve">on-the-fly </w:t>
      </w:r>
      <w:r>
        <w:rPr>
          <w:rFonts w:cs="Times New Roman"/>
          <w:i/>
          <w:iCs/>
        </w:rPr>
        <w:t xml:space="preserve">learning </w:t>
      </w:r>
      <w:r>
        <w:rPr>
          <w:rFonts w:cs="Times New Roman"/>
        </w:rPr>
        <w:t xml:space="preserve">dapat digunakan untuk melakukan mempelajari karakter dari data pabrik tanpa membutuhkan kumpulan data terlebih dahulu. Sehingga penelitian ini memiliki manfaat bagi industri </w:t>
      </w:r>
      <w:r w:rsidR="00AD4A14">
        <w:rPr>
          <w:rFonts w:cs="Times New Roman"/>
        </w:rPr>
        <w:t>supaya</w:t>
      </w:r>
      <w:r>
        <w:rPr>
          <w:rFonts w:cs="Times New Roman"/>
        </w:rPr>
        <w:t xml:space="preserve"> industri da</w:t>
      </w:r>
      <w:r w:rsidR="004B73D0">
        <w:rPr>
          <w:rFonts w:cs="Times New Roman"/>
        </w:rPr>
        <w:t xml:space="preserve">pat menggunakan atau mengembangkan program yang telah dirancang untuk melakukan </w:t>
      </w:r>
      <w:r w:rsidR="006162C6">
        <w:rPr>
          <w:rFonts w:cs="Times New Roman"/>
          <w:iCs/>
          <w:szCs w:val="24"/>
          <w:lang w:val="en-GB"/>
        </w:rPr>
        <w:t>deteksi kesalahan</w:t>
      </w:r>
      <w:r w:rsidR="006162C6" w:rsidRPr="00944E0B">
        <w:rPr>
          <w:rFonts w:cs="Times New Roman"/>
          <w:szCs w:val="24"/>
          <w:lang w:val="en-GB"/>
        </w:rPr>
        <w:t xml:space="preserve"> </w:t>
      </w:r>
      <w:r w:rsidR="004B73D0">
        <w:rPr>
          <w:rFonts w:cs="Times New Roman"/>
        </w:rPr>
        <w:t>apabila kumpulan data belum tersedia.</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5"/>
          <w:footerReference w:type="default" r:id="rId36"/>
          <w:pgSz w:w="11906" w:h="16838"/>
          <w:pgMar w:top="2268" w:right="1701" w:bottom="1701" w:left="2268" w:header="720" w:footer="720" w:gutter="0"/>
          <w:cols w:space="720"/>
          <w:titlePg/>
          <w:docGrid w:linePitch="360"/>
        </w:sectPr>
      </w:pPr>
    </w:p>
    <w:bookmarkStart w:id="22" w:name="_Toc61224096"/>
    <w:p w14:paraId="3DE27B1C" w14:textId="18E9971B" w:rsidR="00AE3406" w:rsidRPr="00944E0B" w:rsidRDefault="00D6140D" w:rsidP="004F008A">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79744" behindDoc="0" locked="0" layoutInCell="1" allowOverlap="1" wp14:anchorId="5456B136" wp14:editId="501BD9E8">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FBAA0" id="Rectangle 47" o:spid="_x0000_s1026" style="position:absolute;margin-left:374.7pt;margin-top:-86.6pt;width:34.35pt;height:28.4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t>TINJAUAN PUSTAKA</w:t>
      </w:r>
      <w:bookmarkEnd w:id="22"/>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66A60874" w:rsidR="00F843E4" w:rsidRPr="00F57AA2" w:rsidRDefault="00616E73"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34688" behindDoc="0" locked="0" layoutInCell="1" allowOverlap="1" wp14:anchorId="6B525F9A" wp14:editId="1B69E9DA">
                <wp:simplePos x="0" y="0"/>
                <wp:positionH relativeFrom="column">
                  <wp:posOffset>909320</wp:posOffset>
                </wp:positionH>
                <wp:positionV relativeFrom="paragraph">
                  <wp:posOffset>111696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53182E24" w:rsidR="00DD4DF5" w:rsidRDefault="00DD4DF5" w:rsidP="00F843E4">
                                <w:pPr>
                                  <w:pStyle w:val="Caption"/>
                                  <w:rPr>
                                    <w:rFonts w:cs="Times New Roman"/>
                                    <w:i/>
                                    <w:noProof/>
                                    <w:szCs w:val="24"/>
                                  </w:rPr>
                                </w:pPr>
                                <w:bookmarkStart w:id="23"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732B50">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732B50">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3"/>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DD4DF5" w:rsidRDefault="00DD4DF5"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87.95pt;width:251.85pt;height:270.2pt;z-index:251634688;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PmOjMLhAAAACwEAAA8AAABkcnMvZG93bnJl&#10;di54bWxMj0FLw0AQhe+C/2EZwZvdpGlTjdmUUtRTEWwF8TbNTpPQ7G7IbpP03zue9PYe8/HmvXw9&#10;mVYM1PvGWQXxLAJBtnS6sZWCz8PrwyMIH9BqbJ0lBVfysC5ub3LMtBvtBw37UAkOsT5DBXUIXSal&#10;L2sy6GeuI8u3k+sNBrZ9JXWPI4ebVs6jKJUGG8sfauxoW1N53l+MgrcRx00Svwy782l7/T4s3792&#10;MSl1fzdtnkEEmsIfDL/1uToU3OnoLlZ70bJfJHNGWayWTyCYSBcpi6OCVZwmIItc/t9Q/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8"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53182E24" w:rsidR="00DD4DF5" w:rsidRDefault="00DD4DF5" w:rsidP="00F843E4">
                          <w:pPr>
                            <w:pStyle w:val="Caption"/>
                            <w:rPr>
                              <w:rFonts w:cs="Times New Roman"/>
                              <w:i/>
                              <w:noProof/>
                              <w:szCs w:val="24"/>
                            </w:rPr>
                          </w:pPr>
                          <w:bookmarkStart w:id="24"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732B50">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732B50">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4"/>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DD4DF5" w:rsidRDefault="00DD4DF5" w:rsidP="00F843E4">
                        <w:r>
                          <w:t>[2]</w:t>
                        </w:r>
                      </w:p>
                    </w:txbxContent>
                  </v:textbox>
                </v:shape>
                <w10:wrap type="topAndBottom"/>
              </v:group>
            </w:pict>
          </mc:Fallback>
        </mc:AlternateContent>
      </w:r>
      <w:r w:rsidR="00F843E4" w:rsidRPr="00F57AA2">
        <w:rPr>
          <w:rFonts w:cs="Times New Roman"/>
          <w:szCs w:val="24"/>
          <w:shd w:val="clear" w:color="auto" w:fill="FFFFFF"/>
        </w:rPr>
        <w:t xml:space="preserve">Sampai saat ini,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sudah banyak diimplementasikan pada berbagai keperluan, baik regresi ataupun klasifikasi.</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satu bidang mengimplementasikan SVM sebagai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adalah </w:t>
      </w:r>
      <w:r w:rsidR="006162C6">
        <w:rPr>
          <w:rFonts w:cs="Times New Roman"/>
          <w:iCs/>
          <w:szCs w:val="24"/>
          <w:lang w:val="en-GB"/>
        </w:rPr>
        <w:t>deteksi kesalahan</w:t>
      </w:r>
      <w:r w:rsidR="00F843E4" w:rsidRPr="00F57AA2">
        <w:rPr>
          <w:rFonts w:cs="Times New Roman"/>
          <w:szCs w:val="24"/>
          <w:shd w:val="clear" w:color="auto" w:fill="FFFFFF"/>
        </w:rPr>
        <w:t xml:space="preserve">. </w:t>
      </w:r>
    </w:p>
    <w:p w14:paraId="32500674" w14:textId="1E73F2B1" w:rsidR="00F843E4" w:rsidRPr="00754E9D" w:rsidRDefault="00F843E4" w:rsidP="00754E9D">
      <w:pPr>
        <w:spacing w:after="0" w:line="360" w:lineRule="auto"/>
        <w:ind w:firstLine="720"/>
        <w:rPr>
          <w:rFonts w:cs="Times New Roman"/>
          <w:szCs w:val="24"/>
        </w:rPr>
      </w:pPr>
      <w:r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BE70A5">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10]","plainTextFormattedCitation":"[10]","previouslyFormattedCitation":"[10]"},"properties":{"noteIndex":0},"schema":"https://github.com/citation-style-language/schema/raw/master/csl-citation.json"}</w:instrText>
      </w:r>
      <w:r w:rsidR="004147A4">
        <w:rPr>
          <w:rFonts w:cs="Times New Roman"/>
          <w:szCs w:val="24"/>
        </w:rPr>
        <w:fldChar w:fldCharType="separate"/>
      </w:r>
      <w:r w:rsidR="00AC5A66" w:rsidRPr="00AC5A66">
        <w:rPr>
          <w:rFonts w:cs="Times New Roman"/>
          <w:noProof/>
          <w:szCs w:val="24"/>
        </w:rPr>
        <w:t>[10]</w:t>
      </w:r>
      <w:r w:rsidR="004147A4">
        <w:rPr>
          <w:rFonts w:cs="Times New Roman"/>
          <w:szCs w:val="24"/>
        </w:rPr>
        <w:fldChar w:fldCharType="end"/>
      </w:r>
      <w:r w:rsidRPr="00F57AA2">
        <w:rPr>
          <w:rFonts w:cs="Times New Roman"/>
          <w:szCs w:val="24"/>
          <w:shd w:val="clear" w:color="auto" w:fill="FFFFFF"/>
        </w:rPr>
        <w:t xml:space="preserve"> meneliti tentang implementasi </w:t>
      </w:r>
      <w:r w:rsidR="006162C6">
        <w:rPr>
          <w:rFonts w:cs="Times New Roman"/>
          <w:iCs/>
          <w:szCs w:val="24"/>
          <w:shd w:val="clear" w:color="auto" w:fill="FFFFFF"/>
        </w:rPr>
        <w:t>rangka kerja</w:t>
      </w:r>
      <w:r w:rsidRPr="00F57AA2">
        <w:rPr>
          <w:rFonts w:cs="Times New Roman"/>
          <w:szCs w:val="24"/>
          <w:shd w:val="clear" w:color="auto" w:fill="FFFFFF"/>
        </w:rPr>
        <w:t xml:space="preserve"> SVM dalam mendeteksi kesalahan pada sistem pengereman kereta berkecepatan tinggi</w:t>
      </w:r>
      <w:r w:rsidR="007C4854">
        <w:rPr>
          <w:rFonts w:cs="Times New Roman"/>
          <w:szCs w:val="24"/>
          <w:shd w:val="clear" w:color="auto" w:fill="FFFFFF"/>
        </w:rPr>
        <w:t xml:space="preserve"> (KBT)</w:t>
      </w:r>
      <w:r w:rsidRPr="00F57AA2">
        <w:rPr>
          <w:rFonts w:cs="Times New Roman"/>
          <w:szCs w:val="24"/>
          <w:shd w:val="clear" w:color="auto" w:fill="FFFFFF"/>
        </w:rPr>
        <w:t xml:space="preserve">. Data </w:t>
      </w:r>
      <w:r w:rsidR="00AD4A14">
        <w:rPr>
          <w:rFonts w:cs="Times New Roman"/>
          <w:szCs w:val="24"/>
          <w:shd w:val="clear" w:color="auto" w:fill="FFFFFF"/>
        </w:rPr>
        <w:t>yang di dalamnya</w:t>
      </w:r>
      <w:r w:rsidRPr="00F57AA2">
        <w:rPr>
          <w:rFonts w:cs="Times New Roman"/>
          <w:szCs w:val="24"/>
          <w:shd w:val="clear" w:color="auto" w:fill="FFFFFF"/>
        </w:rPr>
        <w:t xml:space="preserve"> terdapat </w:t>
      </w:r>
      <w:r w:rsidR="006162C6">
        <w:rPr>
          <w:rFonts w:cs="Times New Roman"/>
          <w:szCs w:val="24"/>
          <w:shd w:val="clear" w:color="auto" w:fill="FFFFFF"/>
        </w:rPr>
        <w:t>kesalahan</w:t>
      </w:r>
      <w:r w:rsidRPr="00F57AA2">
        <w:rPr>
          <w:rFonts w:cs="Times New Roman"/>
          <w:szCs w:val="24"/>
          <w:shd w:val="clear" w:color="auto" w:fill="FFFFFF"/>
        </w:rPr>
        <w:t xml:space="preserve"> pada sistem pengereman sangatlah langka karena tingginya tingkat kehandalan sistem pengereman kereta berkecepatan tinggi, sehingga pada penelitian ini</w:t>
      </w:r>
      <w:r w:rsidR="00AD4A14">
        <w:rPr>
          <w:rFonts w:cs="Times New Roman"/>
          <w:szCs w:val="24"/>
          <w:shd w:val="clear" w:color="auto" w:fill="FFFFFF"/>
        </w:rPr>
        <w:t>,</w:t>
      </w:r>
      <w:r w:rsidRPr="00F57AA2">
        <w:rPr>
          <w:rFonts w:cs="Times New Roman"/>
          <w:szCs w:val="24"/>
          <w:shd w:val="clear" w:color="auto" w:fill="FFFFFF"/>
        </w:rPr>
        <w:t xml:space="preserve"> SVM mengolah data yang sangat tidak berimban</w:t>
      </w:r>
      <w:r w:rsidR="006162C6">
        <w:rPr>
          <w:rFonts w:cs="Times New Roman"/>
          <w:szCs w:val="24"/>
          <w:shd w:val="clear" w:color="auto" w:fill="FFFFFF"/>
        </w:rPr>
        <w:t xml:space="preserve">g </w:t>
      </w:r>
      <w:r w:rsidR="00AD4A14">
        <w:rPr>
          <w:rFonts w:cs="Times New Roman"/>
          <w:szCs w:val="24"/>
          <w:shd w:val="clear" w:color="auto" w:fill="FFFFFF"/>
        </w:rPr>
        <w:t>dengan</w:t>
      </w:r>
      <w:r w:rsidRPr="00F57AA2">
        <w:rPr>
          <w:rFonts w:cs="Times New Roman"/>
          <w:szCs w:val="24"/>
          <w:shd w:val="clear" w:color="auto" w:fill="FFFFFF"/>
        </w:rPr>
        <w:t xml:space="preserve"> mayoritas data merupakan data pada kondisi normal.</w:t>
      </w:r>
      <w:r w:rsidRPr="00F57AA2">
        <w:rPr>
          <w:rFonts w:cs="Times New Roman"/>
          <w:szCs w:val="24"/>
        </w:rPr>
        <w:t xml:space="preserve"> </w:t>
      </w:r>
      <w:r w:rsidR="006162C6">
        <w:rPr>
          <w:rFonts w:cs="Times New Roman"/>
          <w:iCs/>
          <w:szCs w:val="24"/>
          <w:shd w:val="clear" w:color="auto" w:fill="FFFFFF"/>
        </w:rPr>
        <w:t>Rangka kerja</w:t>
      </w:r>
      <w:r w:rsidRPr="00F57AA2">
        <w:rPr>
          <w:rFonts w:cs="Times New Roman"/>
          <w:szCs w:val="24"/>
          <w:shd w:val="clear" w:color="auto" w:fill="FFFFFF"/>
        </w:rPr>
        <w:t xml:space="preserve"> SVM yang diusulkan dapat dibagi menjadi 4 tahap: </w:t>
      </w:r>
      <w:r w:rsidR="00C46F25">
        <w:rPr>
          <w:rFonts w:cs="Times New Roman"/>
          <w:iCs/>
          <w:szCs w:val="24"/>
          <w:shd w:val="clear" w:color="auto" w:fill="FFFFFF"/>
        </w:rPr>
        <w:t>seleksi fitur</w:t>
      </w:r>
      <w:r w:rsidRPr="00F57AA2">
        <w:rPr>
          <w:rFonts w:cs="Times New Roman"/>
          <w:i/>
          <w:szCs w:val="24"/>
          <w:shd w:val="clear" w:color="auto" w:fill="FFFFFF"/>
        </w:rPr>
        <w:t xml:space="preserve">, </w:t>
      </w:r>
      <w:r w:rsidR="00C46F25">
        <w:rPr>
          <w:rFonts w:cs="Times New Roman"/>
          <w:iCs/>
          <w:szCs w:val="24"/>
          <w:shd w:val="clear" w:color="auto" w:fill="FFFFFF"/>
        </w:rPr>
        <w:t>seleksi vektor fitur</w:t>
      </w:r>
      <w:r w:rsidRPr="00F57AA2">
        <w:rPr>
          <w:rFonts w:cs="Times New Roman"/>
          <w:i/>
          <w:szCs w:val="24"/>
          <w:shd w:val="clear" w:color="auto" w:fill="FFFFFF"/>
        </w:rPr>
        <w:t xml:space="preserve">, </w:t>
      </w:r>
      <w:r w:rsidR="00C46F25">
        <w:rPr>
          <w:rFonts w:cs="Times New Roman"/>
          <w:iCs/>
          <w:szCs w:val="24"/>
          <w:shd w:val="clear" w:color="auto" w:fill="FFFFFF"/>
        </w:rPr>
        <w:t>pembangunan model</w:t>
      </w:r>
      <w:r w:rsidRPr="00F57AA2">
        <w:rPr>
          <w:rFonts w:cs="Times New Roman"/>
          <w:szCs w:val="24"/>
          <w:shd w:val="clear" w:color="auto" w:fill="FFFFFF"/>
        </w:rPr>
        <w:t xml:space="preserve"> dan </w:t>
      </w:r>
      <w:r w:rsidR="00C46F25">
        <w:rPr>
          <w:rFonts w:cs="Times New Roman"/>
          <w:iCs/>
          <w:szCs w:val="24"/>
          <w:shd w:val="clear" w:color="auto" w:fill="FFFFFF"/>
        </w:rPr>
        <w:t>optimasi batas keputusan</w:t>
      </w:r>
      <w:r w:rsidRPr="00F57AA2">
        <w:rPr>
          <w:rFonts w:cs="Times New Roman"/>
          <w:szCs w:val="24"/>
          <w:shd w:val="clear" w:color="auto" w:fill="FFFFFF"/>
        </w:rPr>
        <w:t xml:space="preserve">. </w:t>
      </w:r>
      <w:r w:rsidR="00C46F25">
        <w:rPr>
          <w:rFonts w:cs="Times New Roman"/>
          <w:iCs/>
          <w:szCs w:val="24"/>
          <w:shd w:val="clear" w:color="auto" w:fill="FFFFFF"/>
        </w:rPr>
        <w:t>Seleksi fitur</w:t>
      </w:r>
      <w:r w:rsidR="00C46F25" w:rsidRPr="00F57AA2">
        <w:rPr>
          <w:rFonts w:cs="Times New Roman"/>
          <w:szCs w:val="24"/>
          <w:shd w:val="clear" w:color="auto" w:fill="FFFFFF"/>
        </w:rPr>
        <w:t xml:space="preserve"> </w:t>
      </w:r>
      <w:r w:rsidRPr="00F57AA2">
        <w:rPr>
          <w:rFonts w:cs="Times New Roman"/>
          <w:szCs w:val="24"/>
          <w:shd w:val="clear" w:color="auto" w:fill="FFFFFF"/>
        </w:rPr>
        <w:t xml:space="preserve">dilakukan dengan cara menyisihkan variabel yang tidak relevan terhadap </w:t>
      </w:r>
      <w:r w:rsidR="00C00DCC">
        <w:rPr>
          <w:rFonts w:cs="Times New Roman"/>
          <w:szCs w:val="24"/>
          <w:shd w:val="clear" w:color="auto" w:fill="FFFFFF"/>
        </w:rPr>
        <w:t>deteksi kesalahan</w:t>
      </w:r>
      <w:r w:rsidRPr="00F57AA2">
        <w:rPr>
          <w:rFonts w:cs="Times New Roman"/>
          <w:szCs w:val="24"/>
          <w:shd w:val="clear" w:color="auto" w:fill="FFFFFF"/>
        </w:rPr>
        <w:t xml:space="preserve"> untuk menyingkat waktu komputasi. Variabel yang disihkan </w:t>
      </w:r>
      <w:r w:rsidRPr="00F57AA2">
        <w:rPr>
          <w:rFonts w:cs="Times New Roman"/>
          <w:szCs w:val="24"/>
          <w:shd w:val="clear" w:color="auto" w:fill="FFFFFF"/>
        </w:rPr>
        <w:lastRenderedPageBreak/>
        <w:t xml:space="preserve">merupakan variabel yang menghasilkan nilai keterpisahan antar kelas dibawah batas yang ditetapkan. Dengan variabel yang tersisa, data kemudian diproyeksikan pada </w:t>
      </w:r>
      <w:r w:rsidR="00C46F25">
        <w:rPr>
          <w:rFonts w:cs="Times New Roman"/>
          <w:iCs/>
          <w:szCs w:val="24"/>
          <w:shd w:val="clear" w:color="auto" w:fill="FFFFFF"/>
        </w:rPr>
        <w:t>vektor fitur</w:t>
      </w:r>
      <w:r w:rsidRPr="00F57AA2">
        <w:rPr>
          <w:rFonts w:cs="Times New Roman"/>
          <w:szCs w:val="24"/>
          <w:shd w:val="clear" w:color="auto" w:fill="FFFFFF"/>
        </w:rPr>
        <w:t xml:space="preserve"> menggunakan metode kernel. Tahap </w:t>
      </w:r>
      <w:r w:rsidR="00C46F25">
        <w:rPr>
          <w:rFonts w:cs="Times New Roman"/>
          <w:iCs/>
          <w:szCs w:val="24"/>
          <w:shd w:val="clear" w:color="auto" w:fill="FFFFFF"/>
        </w:rPr>
        <w:t>seleksi vektor fitur</w:t>
      </w:r>
      <w:r w:rsidRPr="00F57AA2">
        <w:rPr>
          <w:rFonts w:cs="Times New Roman"/>
          <w:szCs w:val="24"/>
          <w:shd w:val="clear" w:color="auto" w:fill="FFFFFF"/>
        </w:rPr>
        <w:t xml:space="preserve"> kemudian menyisihkan </w:t>
      </w:r>
      <w:r w:rsidR="00C46F25">
        <w:rPr>
          <w:rFonts w:cs="Times New Roman"/>
          <w:iCs/>
          <w:szCs w:val="24"/>
          <w:shd w:val="clear" w:color="auto" w:fill="FFFFFF"/>
        </w:rPr>
        <w:t>vektor fitur</w:t>
      </w:r>
      <w:r w:rsidRPr="00F57AA2">
        <w:rPr>
          <w:rFonts w:cs="Times New Roman"/>
          <w:szCs w:val="24"/>
          <w:shd w:val="clear" w:color="auto" w:fill="FFFFFF"/>
        </w:rPr>
        <w:t xml:space="preserve"> yang tidak informatif terhadap </w:t>
      </w:r>
      <w:r w:rsidR="00C00DCC">
        <w:rPr>
          <w:rFonts w:cs="Times New Roman"/>
          <w:szCs w:val="24"/>
          <w:shd w:val="clear" w:color="auto" w:fill="FFFFFF"/>
        </w:rPr>
        <w:t xml:space="preserve">deteksi kesalahan </w:t>
      </w:r>
      <w:r w:rsidRPr="00F57AA2">
        <w:rPr>
          <w:rFonts w:cs="Times New Roman"/>
          <w:szCs w:val="24"/>
          <w:shd w:val="clear" w:color="auto" w:fill="FFFFFF"/>
        </w:rPr>
        <w:t xml:space="preserve">untuk menyingkat waktu komputasi. Menggunakan proyeksi data pada </w:t>
      </w:r>
      <w:r w:rsidR="00C46F25">
        <w:rPr>
          <w:rFonts w:cs="Times New Roman"/>
          <w:iCs/>
          <w:szCs w:val="24"/>
          <w:shd w:val="clear" w:color="auto" w:fill="FFFFFF"/>
        </w:rPr>
        <w:t>vektor fitur</w:t>
      </w:r>
      <w:r w:rsidRPr="00F57AA2">
        <w:rPr>
          <w:rFonts w:cs="Times New Roman"/>
          <w:szCs w:val="24"/>
          <w:shd w:val="clear" w:color="auto" w:fill="FFFFFF"/>
        </w:rPr>
        <w:t xml:space="preserve"> yang tersisa, SVM </w:t>
      </w:r>
      <w:r w:rsidR="00C46F25">
        <w:rPr>
          <w:rFonts w:cs="Times New Roman"/>
          <w:szCs w:val="24"/>
          <w:shd w:val="clear" w:color="auto" w:fill="FFFFFF"/>
        </w:rPr>
        <w:t>dibangun</w:t>
      </w:r>
      <w:r w:rsidRPr="00F57AA2">
        <w:rPr>
          <w:rFonts w:cs="Times New Roman"/>
          <w:szCs w:val="24"/>
          <w:shd w:val="clear" w:color="auto" w:fill="FFFFFF"/>
        </w:rPr>
        <w:t xml:space="preserve"> dan kemudian dioptimasi. </w:t>
      </w:r>
      <w:bookmarkStart w:id="25" w:name="_Hlk59541159"/>
      <w:r w:rsidRPr="00F57AA2">
        <w:rPr>
          <w:rFonts w:cs="Times New Roman"/>
          <w:szCs w:val="24"/>
          <w:shd w:val="clear" w:color="auto" w:fill="FFFFFF"/>
        </w:rPr>
        <w:t xml:space="preserve">Pada 15 dataset yang digunakan </w:t>
      </w:r>
      <w:r w:rsidR="00C46F25">
        <w:rPr>
          <w:rFonts w:cs="Times New Roman"/>
          <w:szCs w:val="24"/>
          <w:shd w:val="clear" w:color="auto" w:fill="FFFFFF"/>
        </w:rPr>
        <w:t>rangka kerja</w:t>
      </w:r>
      <w:r w:rsidRPr="00F57AA2">
        <w:rPr>
          <w:rFonts w:cs="Times New Roman"/>
          <w:szCs w:val="24"/>
          <w:shd w:val="clear" w:color="auto" w:fill="FFFFFF"/>
        </w:rPr>
        <w:t xml:space="preserve"> SVM yang ditawarkan menghasilkan 12 nilai F-</w:t>
      </w:r>
      <w:r w:rsidRPr="00F57AA2">
        <w:rPr>
          <w:rFonts w:cs="Times New Roman"/>
          <w:i/>
          <w:szCs w:val="24"/>
          <w:shd w:val="clear" w:color="auto" w:fill="FFFFFF"/>
        </w:rPr>
        <w:t>measurement</w:t>
      </w:r>
      <w:r w:rsidRPr="00F57AA2">
        <w:rPr>
          <w:rFonts w:cs="Times New Roman"/>
          <w:szCs w:val="24"/>
          <w:shd w:val="clear" w:color="auto" w:fill="FFFFFF"/>
        </w:rPr>
        <w:t xml:space="preserve"> dan 9 nilai G-</w:t>
      </w:r>
      <w:r w:rsidRPr="00F57AA2">
        <w:rPr>
          <w:rFonts w:cs="Times New Roman"/>
          <w:i/>
          <w:szCs w:val="24"/>
          <w:shd w:val="clear" w:color="auto" w:fill="FFFFFF"/>
        </w:rPr>
        <w:t xml:space="preserve">mean </w:t>
      </w:r>
      <w:r w:rsidRPr="00F57AA2">
        <w:rPr>
          <w:rFonts w:cs="Times New Roman"/>
          <w:szCs w:val="24"/>
          <w:shd w:val="clear" w:color="auto" w:fill="FFFFFF"/>
        </w:rPr>
        <w:t xml:space="preserve">yang lebih tinggi dibandingkan 3 metode </w:t>
      </w:r>
      <w:r w:rsidR="00C46F25" w:rsidRPr="00C46F25">
        <w:rPr>
          <w:rFonts w:cs="Times New Roman"/>
          <w:iCs/>
          <w:szCs w:val="24"/>
          <w:shd w:val="clear" w:color="auto" w:fill="FFFFFF"/>
        </w:rPr>
        <w:t>pembanding</w:t>
      </w:r>
      <w:r w:rsidRPr="00F57AA2">
        <w:rPr>
          <w:rFonts w:cs="Times New Roman"/>
          <w:szCs w:val="24"/>
          <w:shd w:val="clear" w:color="auto" w:fill="FFFFFF"/>
        </w:rPr>
        <w:t>.</w:t>
      </w:r>
    </w:p>
    <w:p w14:paraId="43146EA0" w14:textId="5AEFE691" w:rsidR="00F843E4" w:rsidRPr="00F843E4" w:rsidRDefault="00F843E4" w:rsidP="00F57AA2">
      <w:pPr>
        <w:spacing w:after="0" w:line="360" w:lineRule="auto"/>
        <w:ind w:firstLine="720"/>
        <w:rPr>
          <w:rFonts w:cs="Times New Roman"/>
          <w:szCs w:val="24"/>
          <w:shd w:val="clear" w:color="auto" w:fill="FFFFFF"/>
        </w:rPr>
      </w:pPr>
      <w:bookmarkStart w:id="26" w:name="_Hlk59541249"/>
      <w:bookmarkEnd w:id="25"/>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4147A4">
        <w:rPr>
          <w:rFonts w:cs="Times New Roman"/>
          <w:noProof/>
          <w:szCs w:val="24"/>
        </w:rPr>
        <w:fldChar w:fldCharType="separate"/>
      </w:r>
      <w:r w:rsidR="005C2EDB" w:rsidRPr="005C2EDB">
        <w:rPr>
          <w:rFonts w:cs="Times New Roman"/>
          <w:noProof/>
          <w:szCs w:val="24"/>
        </w:rPr>
        <w:t>[5]</w:t>
      </w:r>
      <w:r w:rsidR="004147A4">
        <w:rPr>
          <w:rFonts w:cs="Times New Roman"/>
          <w:noProof/>
          <w:szCs w:val="24"/>
        </w:rPr>
        <w:fldChar w:fldCharType="end"/>
      </w:r>
      <w:r w:rsidRPr="00F843E4">
        <w:rPr>
          <w:rFonts w:cs="Times New Roman"/>
          <w:szCs w:val="24"/>
          <w:shd w:val="clear" w:color="auto" w:fill="FFFFFF"/>
        </w:rPr>
        <w:t xml:space="preserve"> menguji SVM untuk mendeteksi kesalahan pada pembangkit listrik termal. </w:t>
      </w:r>
      <w:bookmarkEnd w:id="26"/>
      <w:r w:rsidRPr="00F843E4">
        <w:rPr>
          <w:rFonts w:cs="Times New Roman"/>
          <w:szCs w:val="24"/>
          <w:shd w:val="clear" w:color="auto" w:fill="FFFFFF"/>
        </w:rPr>
        <w:t xml:space="preserve">Pra-proses dilakukan pada data untuk menghilangkan data yang inkonsisten dan terdapat </w:t>
      </w:r>
      <w:r w:rsidR="00433840">
        <w:rPr>
          <w:rFonts w:cs="Times New Roman"/>
          <w:szCs w:val="24"/>
          <w:shd w:val="clear" w:color="auto" w:fill="FFFFFF"/>
        </w:rPr>
        <w:t>derau</w:t>
      </w:r>
      <w:r w:rsidRPr="00F843E4">
        <w:rPr>
          <w:rFonts w:cs="Times New Roman"/>
          <w:szCs w:val="24"/>
          <w:shd w:val="clear" w:color="auto" w:fill="FFFFFF"/>
        </w:rPr>
        <w:t xml:space="preserve"> serta untuk menormalisasi data. Setelah itu, </w:t>
      </w:r>
      <w:r w:rsidR="00C46F25">
        <w:rPr>
          <w:rFonts w:cs="Times New Roman"/>
          <w:iCs/>
          <w:szCs w:val="24"/>
          <w:shd w:val="clear" w:color="auto" w:fill="FFFFFF"/>
        </w:rPr>
        <w:t>seleksi fitur</w:t>
      </w:r>
      <w:r w:rsidR="00C46F25" w:rsidRPr="00F843E4">
        <w:rPr>
          <w:rFonts w:cs="Times New Roman"/>
          <w:szCs w:val="24"/>
          <w:shd w:val="clear" w:color="auto" w:fill="FFFFFF"/>
        </w:rPr>
        <w:t xml:space="preserve"> </w:t>
      </w:r>
      <w:r w:rsidRPr="00F843E4">
        <w:rPr>
          <w:rFonts w:cs="Times New Roman"/>
          <w:szCs w:val="24"/>
          <w:shd w:val="clear" w:color="auto" w:fill="FFFFFF"/>
        </w:rPr>
        <w:t xml:space="preserve">dilakukan untuk menyisihkan variabel yang tidak relevan dengan implementasi </w:t>
      </w:r>
      <w:r w:rsidRPr="00F843E4">
        <w:rPr>
          <w:rFonts w:cs="Times New Roman"/>
          <w:i/>
          <w:szCs w:val="24"/>
          <w:shd w:val="clear" w:color="auto" w:fill="FFFFFF"/>
        </w:rPr>
        <w:t>metod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terdapat tahap eliminasi variabel, akan terjadi sedikit penurunan pada akurasi klasifikasi, tetapi penurunan tersebut berada didalam batas yang dapat diterima, dibandingkan dengan penurunan waktu komputasi yang dibutuhkan untuk mengkonstruksi SVM. Menggunakan variabel yang tersisa, SVM dikonstruksi dengan </w:t>
      </w:r>
      <w:r w:rsidR="00433840">
        <w:rPr>
          <w:rFonts w:cs="Times New Roman"/>
          <w:iCs/>
          <w:szCs w:val="24"/>
          <w:shd w:val="clear" w:color="auto" w:fill="FFFFFF"/>
        </w:rPr>
        <w:t>Fungsi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kemudian dioptimalkan dengan mencari nilai parameter yang optimal. Hasil dari penelitian menunjukkan bahwa </w:t>
      </w:r>
      <w:r w:rsidR="00C00DCC">
        <w:rPr>
          <w:rFonts w:cs="Times New Roman"/>
          <w:szCs w:val="24"/>
          <w:shd w:val="clear" w:color="auto" w:fill="FFFFFF"/>
        </w:rPr>
        <w:t>deteksi kesalahan</w:t>
      </w:r>
      <w:r w:rsidR="00C00DCC" w:rsidRPr="00F57AA2">
        <w:rPr>
          <w:rFonts w:cs="Times New Roman"/>
          <w:szCs w:val="24"/>
          <w:shd w:val="clear" w:color="auto" w:fill="FFFFFF"/>
        </w:rPr>
        <w:t xml:space="preserve"> </w:t>
      </w:r>
      <w:r w:rsidRPr="00F843E4">
        <w:rPr>
          <w:rFonts w:cs="Times New Roman"/>
          <w:szCs w:val="24"/>
          <w:shd w:val="clear" w:color="auto" w:fill="FFFFFF"/>
        </w:rPr>
        <w:t xml:space="preserve">menggunakan </w:t>
      </w:r>
      <w:bookmarkStart w:id="27" w:name="_Hlk59541514"/>
      <w:r w:rsidRPr="00F843E4">
        <w:rPr>
          <w:rFonts w:cs="Times New Roman"/>
          <w:szCs w:val="24"/>
          <w:shd w:val="clear" w:color="auto" w:fill="FFFFFF"/>
        </w:rPr>
        <w:t xml:space="preserve">SVM mengalahkan performa metod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r w:rsidR="00AD4A14">
        <w:rPr>
          <w:rFonts w:cs="Times New Roman"/>
          <w:szCs w:val="24"/>
          <w:shd w:val="clear" w:color="auto" w:fill="FFFFFF"/>
        </w:rPr>
        <w:t>dengan</w:t>
      </w:r>
      <w:r w:rsidRPr="00F843E4">
        <w:rPr>
          <w:rFonts w:cs="Times New Roman"/>
          <w:szCs w:val="24"/>
          <w:shd w:val="clear" w:color="auto" w:fill="FFFFFF"/>
        </w:rPr>
        <w:t xml:space="preserve"> SVM dapat mendeteksi </w:t>
      </w:r>
      <w:r w:rsidR="00C00DCC">
        <w:rPr>
          <w:rFonts w:cs="Times New Roman"/>
          <w:szCs w:val="24"/>
          <w:shd w:val="clear" w:color="auto" w:fill="FFFFFF"/>
        </w:rPr>
        <w:t>kesalahan</w:t>
      </w:r>
      <w:r w:rsidRPr="00F843E4">
        <w:rPr>
          <w:rFonts w:cs="Times New Roman"/>
          <w:szCs w:val="24"/>
          <w:shd w:val="clear" w:color="auto" w:fill="FFFFFF"/>
        </w:rPr>
        <w:t xml:space="preserve"> mengidentifikasi jenis </w:t>
      </w:r>
      <w:r w:rsidR="00C00DCC">
        <w:rPr>
          <w:rFonts w:cs="Times New Roman"/>
          <w:szCs w:val="24"/>
          <w:shd w:val="clear" w:color="auto" w:fill="FFFFFF"/>
        </w:rPr>
        <w:t>kesalahan</w:t>
      </w:r>
      <w:r w:rsidRPr="00F843E4">
        <w:rPr>
          <w:rFonts w:cs="Times New Roman"/>
          <w:szCs w:val="24"/>
          <w:shd w:val="clear" w:color="auto" w:fill="FFFFFF"/>
        </w:rPr>
        <w:t xml:space="preserve"> pada pembangkit listrik termal dengan akurasi diatas 91.93%</w:t>
      </w:r>
      <w:r w:rsidR="004800EE">
        <w:rPr>
          <w:rFonts w:cs="Times New Roman"/>
          <w:szCs w:val="24"/>
          <w:shd w:val="clear" w:color="auto" w:fill="FFFFFF"/>
        </w:rPr>
        <w:t>.</w:t>
      </w:r>
    </w:p>
    <w:bookmarkEnd w:id="27"/>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penelitian – penelitian diatas dapat dilihat bahwa dalam melakukan fungsi klasifikasi pada </w:t>
      </w:r>
      <w:r w:rsidR="00C00DCC">
        <w:rPr>
          <w:rFonts w:cs="Times New Roman"/>
          <w:szCs w:val="24"/>
          <w:shd w:val="clear" w:color="auto" w:fill="FFFFFF"/>
        </w:rPr>
        <w:t>deteksi kesalahan</w:t>
      </w:r>
      <w:r w:rsidRPr="008E3C1B">
        <w:rPr>
          <w:rFonts w:cs="Times New Roman"/>
          <w:szCs w:val="24"/>
          <w:shd w:val="clear" w:color="auto" w:fill="FFFFFF"/>
        </w:rPr>
        <w:t xml:space="preserve">, SVM sebagai </w:t>
      </w:r>
      <w:r w:rsidRPr="008E3C1B">
        <w:rPr>
          <w:rFonts w:cs="Times New Roman"/>
          <w:i/>
          <w:szCs w:val="24"/>
          <w:shd w:val="clear" w:color="auto" w:fill="FFFFFF"/>
        </w:rPr>
        <w:t>classifier</w:t>
      </w:r>
      <w:r w:rsidRPr="008E3C1B">
        <w:rPr>
          <w:rFonts w:cs="Times New Roman"/>
          <w:szCs w:val="24"/>
          <w:shd w:val="clear" w:color="auto" w:fill="FFFFFF"/>
        </w:rPr>
        <w:t xml:space="preserve"> dilakukan setelah data diolah menggunakan proses reduksi dimensi. Reduksi dimensi merupakan tahap pengurangan variabel data untuk mengurangi waktu komputasi dalam konstruksi SVM. Reduksi dimensi dapat dilakukan dengan 2 cara, yaitu dengan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w:t>
      </w:r>
      <w:r w:rsidR="005567CB">
        <w:rPr>
          <w:rFonts w:cs="Times New Roman"/>
          <w:szCs w:val="24"/>
          <w:shd w:val="clear" w:color="auto" w:fill="FFFFFF"/>
        </w:rPr>
        <w:t>Seleksi fitur</w:t>
      </w:r>
      <w:r w:rsidRPr="008E3C1B">
        <w:rPr>
          <w:rFonts w:cs="Times New Roman"/>
          <w:szCs w:val="24"/>
          <w:shd w:val="clear" w:color="auto" w:fill="FFFFFF"/>
        </w:rPr>
        <w:t xml:space="preserve"> dilakukan dengan cara mengeliminasi variabel yang tidak informatif atau tidak memberikan informasi tambahan terhadap variabel lain. Seperti pada penelitian yang dilakukan </w:t>
      </w:r>
      <w:r>
        <w:rPr>
          <w:rFonts w:cs="Times New Roman"/>
          <w:szCs w:val="24"/>
          <w:shd w:val="clear" w:color="auto" w:fill="FFFFFF"/>
        </w:rPr>
        <w:t xml:space="preserve">pada </w:t>
      </w:r>
      <w:r w:rsidRPr="008E3C1B">
        <w:rPr>
          <w:rFonts w:cs="Times New Roman"/>
          <w:szCs w:val="24"/>
          <w:shd w:val="clear" w:color="auto" w:fill="FFFFFF"/>
        </w:rPr>
        <w:t>yang sudah ditinjau, di</w:t>
      </w:r>
      <w:r w:rsidR="00AD4A14">
        <w:rPr>
          <w:rFonts w:cs="Times New Roman"/>
          <w:szCs w:val="24"/>
          <w:shd w:val="clear" w:color="auto" w:fill="FFFFFF"/>
        </w:rPr>
        <w:t xml:space="preserve"> </w:t>
      </w:r>
      <w:r w:rsidRPr="008E3C1B">
        <w:rPr>
          <w:rFonts w:cs="Times New Roman"/>
          <w:szCs w:val="24"/>
          <w:shd w:val="clear" w:color="auto" w:fill="FFFFFF"/>
        </w:rPr>
        <w:lastRenderedPageBreak/>
        <w:t xml:space="preserve">mana variabel yang memiliki nilai keterpisahan antar kelas dibawah batas yang ditentukan, dianggap sebagai variabel yang tidak relevan sehingga dapat dieliminasi. Lain halnya dengan reduksi dimensi menggunakan metode </w:t>
      </w:r>
      <w:r w:rsidR="005567CB">
        <w:rPr>
          <w:rFonts w:cs="Times New Roman"/>
          <w:szCs w:val="24"/>
          <w:lang w:val="en-GB"/>
        </w:rPr>
        <w:t xml:space="preserve">ekstraksi fitur </w:t>
      </w:r>
      <w:r w:rsidR="00AD4A14">
        <w:rPr>
          <w:rFonts w:cs="Times New Roman"/>
          <w:szCs w:val="24"/>
          <w:shd w:val="clear" w:color="auto" w:fill="FFFFFF"/>
        </w:rPr>
        <w:t>yang membuat</w:t>
      </w:r>
      <w:r w:rsidRPr="008E3C1B">
        <w:rPr>
          <w:rFonts w:cs="Times New Roman"/>
          <w:szCs w:val="24"/>
          <w:shd w:val="clear" w:color="auto" w:fill="FFFFFF"/>
        </w:rPr>
        <w:t xml:space="preserve"> data diproyeksikan pada sebuah </w:t>
      </w:r>
      <w:r w:rsidR="005567CB">
        <w:rPr>
          <w:rFonts w:cs="Times New Roman"/>
          <w:iCs/>
          <w:szCs w:val="24"/>
          <w:shd w:val="clear" w:color="auto" w:fill="FFFFFF"/>
        </w:rPr>
        <w:t>ruang fitur</w:t>
      </w:r>
      <w:r w:rsidRPr="008E3C1B">
        <w:rPr>
          <w:rFonts w:cs="Times New Roman"/>
          <w:szCs w:val="24"/>
          <w:shd w:val="clear" w:color="auto" w:fill="FFFFFF"/>
        </w:rPr>
        <w:t xml:space="preserve"> baru yang memiliki jumlah dimensi lebih sedikit dibanding jumlah variabel sebenarnya.</w:t>
      </w:r>
    </w:p>
    <w:p w14:paraId="7A77117E" w14:textId="0FF63DCA"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11]","plainTextFormattedCitation":"[11]","previouslyFormattedCitation":"[11]"},"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1]</w:t>
      </w:r>
      <w:r w:rsidR="004147A4">
        <w:rPr>
          <w:rFonts w:cs="Times New Roman"/>
          <w:szCs w:val="24"/>
          <w:shd w:val="clear" w:color="auto" w:fill="FFFFFF"/>
        </w:rPr>
        <w:fldChar w:fldCharType="end"/>
      </w:r>
      <w:r w:rsidRPr="008E3C1B">
        <w:rPr>
          <w:rFonts w:cs="Times New Roman"/>
          <w:szCs w:val="24"/>
          <w:shd w:val="clear" w:color="auto" w:fill="FFFFFF"/>
        </w:rPr>
        <w:t xml:space="preserve"> melakukan penelitian untuk mengulas aplikasi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iCs/>
          <w:szCs w:val="24"/>
          <w:shd w:val="clear" w:color="auto" w:fill="FFFFFF"/>
        </w:rPr>
        <w:t>ekstraksi fitur</w:t>
      </w:r>
      <w:r w:rsidRPr="008E3C1B">
        <w:rPr>
          <w:rFonts w:cs="Times New Roman"/>
          <w:szCs w:val="24"/>
          <w:shd w:val="clear" w:color="auto" w:fill="FFFFFF"/>
        </w:rPr>
        <w:t xml:space="preserve"> pada data genetik. Pada penelitian ini, metode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 xml:space="preserve">ekstraksi fitur </w:t>
      </w:r>
      <w:r w:rsidRPr="008E3C1B">
        <w:rPr>
          <w:rFonts w:cs="Times New Roman"/>
          <w:szCs w:val="24"/>
          <w:shd w:val="clear" w:color="auto" w:fill="FFFFFF"/>
        </w:rPr>
        <w:t xml:space="preserve">digunakan untuk mengurangi dimensi dari data genetik kanker, dan dibandingkan dengan cara meninjau akurasi SVM dalam mengklasifikasi data hasil reduksi dimensi tersebut. Penelitian ini membandingkan performa metode – metode populer pada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Terdapat total 4 metode yang digunakan dari </w:t>
      </w:r>
      <w:r w:rsidR="005567CB">
        <w:rPr>
          <w:rFonts w:cs="Times New Roman"/>
          <w:iCs/>
          <w:szCs w:val="24"/>
          <w:shd w:val="clear" w:color="auto" w:fill="FFFFFF"/>
        </w:rPr>
        <w:t>seleksi fitur</w:t>
      </w:r>
      <w:r w:rsidRPr="008E3C1B">
        <w:rPr>
          <w:rFonts w:cs="Times New Roman"/>
          <w:szCs w:val="24"/>
          <w:shd w:val="clear" w:color="auto" w:fill="FFFFFF"/>
        </w:rPr>
        <w:t xml:space="preserve">, yakni: ReliefF,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Sedangkan pada metode </w:t>
      </w:r>
      <w:r w:rsidR="005567CB">
        <w:rPr>
          <w:rFonts w:cs="Times New Roman"/>
          <w:szCs w:val="24"/>
          <w:lang w:val="en-GB"/>
        </w:rPr>
        <w:t xml:space="preserve">ekstraksi fitur </w:t>
      </w:r>
      <w:r w:rsidRPr="008E3C1B">
        <w:rPr>
          <w:rFonts w:cs="Times New Roman"/>
          <w:szCs w:val="24"/>
          <w:shd w:val="clear" w:color="auto" w:fill="FFFFFF"/>
        </w:rPr>
        <w:t xml:space="preserve">digunakan metod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Isomap. Penelitian ini menyimpulkan bahwa </w:t>
      </w:r>
      <w:r w:rsidR="005567CB">
        <w:rPr>
          <w:rFonts w:cs="Times New Roman"/>
          <w:szCs w:val="24"/>
          <w:lang w:val="en-GB"/>
        </w:rPr>
        <w:t xml:space="preserve">ekstraksi fitur </w:t>
      </w:r>
      <w:r w:rsidRPr="008E3C1B">
        <w:rPr>
          <w:rFonts w:cs="Times New Roman"/>
          <w:szCs w:val="24"/>
          <w:shd w:val="clear" w:color="auto" w:fill="FFFFFF"/>
        </w:rPr>
        <w:t xml:space="preserve">menghasilkan akurasi SVM yang lebih tinggi serta dapat mengurangi overfitting dari SVM, namun </w:t>
      </w:r>
      <w:r w:rsidR="00C46F25">
        <w:rPr>
          <w:rFonts w:cs="Times New Roman"/>
          <w:iCs/>
          <w:szCs w:val="24"/>
          <w:shd w:val="clear" w:color="auto" w:fill="FFFFFF"/>
        </w:rPr>
        <w:t>seleksi fitur</w:t>
      </w:r>
      <w:r w:rsidR="00C46F25" w:rsidRPr="008E3C1B">
        <w:rPr>
          <w:rFonts w:cs="Times New Roman"/>
          <w:szCs w:val="24"/>
          <w:shd w:val="clear" w:color="auto" w:fill="FFFFFF"/>
        </w:rPr>
        <w:t xml:space="preserve"> </w:t>
      </w:r>
      <w:r w:rsidRPr="008E3C1B">
        <w:rPr>
          <w:rFonts w:cs="Times New Roman"/>
          <w:szCs w:val="24"/>
          <w:shd w:val="clear" w:color="auto" w:fill="FFFFFF"/>
        </w:rPr>
        <w:t>membutuhkan waktu komputasi yang lebih cepat serta menjaga karakteristik data sehingga dapat diinterpretasikan.</w:t>
      </w:r>
    </w:p>
    <w:p w14:paraId="70640792" w14:textId="7D90BFEC" w:rsidR="004147A4" w:rsidRDefault="00F843E4" w:rsidP="00C011E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enelitian yang dilakukan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4147A4">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4147A4" w:rsidRPr="004147A4">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r w:rsidRPr="008E3C1B">
        <w:rPr>
          <w:rFonts w:cs="Times New Roman"/>
          <w:szCs w:val="24"/>
          <w:shd w:val="clear" w:color="auto" w:fill="FFFFFF"/>
        </w:rPr>
        <w:t xml:space="preserve">membandingkan beberapa metode </w:t>
      </w:r>
      <w:r w:rsidR="005567CB">
        <w:rPr>
          <w:rFonts w:cs="Times New Roman"/>
          <w:szCs w:val="24"/>
          <w:lang w:val="en-GB"/>
        </w:rPr>
        <w:t xml:space="preserve">ekstraksi fitur </w:t>
      </w:r>
      <w:r w:rsidRPr="008E3C1B">
        <w:rPr>
          <w:rFonts w:cs="Times New Roman"/>
          <w:szCs w:val="24"/>
          <w:shd w:val="clear" w:color="auto" w:fill="FFFFFF"/>
        </w:rPr>
        <w:t xml:space="preserve">dalam </w:t>
      </w:r>
      <w:r w:rsidR="00C00DCC">
        <w:rPr>
          <w:rFonts w:cs="Times New Roman"/>
          <w:szCs w:val="24"/>
          <w:shd w:val="clear" w:color="auto" w:fill="FFFFFF"/>
        </w:rPr>
        <w:t>deteksi kesalahan</w:t>
      </w:r>
      <w:r w:rsidRPr="008E3C1B">
        <w:rPr>
          <w:rFonts w:cs="Times New Roman"/>
          <w:szCs w:val="24"/>
          <w:shd w:val="clear" w:color="auto" w:fill="FFFFFF"/>
        </w:rPr>
        <w:t xml:space="preserve"> dan </w:t>
      </w:r>
      <w:r w:rsidR="00C00DCC">
        <w:rPr>
          <w:rFonts w:cs="Times New Roman"/>
          <w:iCs/>
          <w:szCs w:val="24"/>
          <w:shd w:val="clear" w:color="auto" w:fill="FFFFFF"/>
        </w:rPr>
        <w:t>diagnosis kesalahan</w:t>
      </w:r>
      <w:r w:rsidRPr="008E3C1B">
        <w:rPr>
          <w:rFonts w:cs="Times New Roman"/>
          <w:szCs w:val="24"/>
          <w:shd w:val="clear" w:color="auto" w:fill="FFFFFF"/>
        </w:rPr>
        <w:t xml:space="preserve"> pada data proses Tennessee Eastman. Metode </w:t>
      </w:r>
      <w:r w:rsidR="005567CB">
        <w:rPr>
          <w:rFonts w:cs="Times New Roman"/>
          <w:szCs w:val="24"/>
          <w:lang w:val="en-GB"/>
        </w:rPr>
        <w:t xml:space="preserve">ekstraksi fitur </w:t>
      </w:r>
      <w:r w:rsidRPr="008E3C1B">
        <w:rPr>
          <w:rFonts w:cs="Times New Roman"/>
          <w:szCs w:val="24"/>
          <w:shd w:val="clear" w:color="auto" w:fill="FFFFFF"/>
        </w:rPr>
        <w:t xml:space="preserve">yang dibandingkan adalah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reduksi dimensi dari ketiga metode tersebut akan diklasifikasi menggunakan</w:t>
      </w:r>
      <w:r w:rsidR="0062356D">
        <w:rPr>
          <w:rFonts w:cs="Times New Roman"/>
          <w:szCs w:val="24"/>
          <w:shd w:val="clear" w:color="auto" w:fill="FFFFFF"/>
        </w:rPr>
        <w:t xml:space="preserve"> karakterisasi</w:t>
      </w:r>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untuk dibandingkan akurasi klasifikasinya. Penelitian ini menyimpulkan bahwa metode PCA memilki rerata misklasifikasi paling besar dibandingkan metode lain, yaitu menghasilkan rerata klasifikasi sebesar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DPLS memiliki rerata misklasifikasi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memiliki rerata misklasifikasi paling kecil yaitu sebesar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memiliki rerata misklasifikasi yang paling besar karena sebagai PCA membaca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sebagai kelas yang sama, dan hanya berusaha memaksimalkan variansi </w:t>
      </w:r>
      <w:r w:rsidRPr="008E3C1B">
        <w:rPr>
          <w:rFonts w:cs="Times New Roman"/>
          <w:szCs w:val="24"/>
          <w:shd w:val="clear" w:color="auto" w:fill="FFFFFF"/>
        </w:rPr>
        <w:lastRenderedPageBreak/>
        <w:t>data.</w:t>
      </w:r>
      <w:r w:rsidR="00172A51">
        <w:rPr>
          <w:rFonts w:cs="Times New Roman"/>
          <w:szCs w:val="24"/>
          <w:shd w:val="clear" w:color="auto" w:fill="FFFFFF"/>
        </w:rPr>
        <w:t xml:space="preserve"> Sedangkan</w:t>
      </w:r>
      <w:r w:rsidRPr="008E3C1B">
        <w:rPr>
          <w:rFonts w:cs="Times New Roman"/>
          <w:szCs w:val="24"/>
          <w:shd w:val="clear" w:color="auto" w:fill="FFFFFF"/>
        </w:rPr>
        <w:t xml:space="preserve">, FDA membaca data pada masing-masing kelas dan berusaha membuat </w:t>
      </w:r>
      <w:r w:rsidR="005567CB">
        <w:rPr>
          <w:rFonts w:cs="Times New Roman"/>
          <w:iCs/>
          <w:szCs w:val="24"/>
          <w:shd w:val="clear" w:color="auto" w:fill="FFFFFF"/>
        </w:rPr>
        <w:t>ruang fitur</w:t>
      </w:r>
      <w:r w:rsidRPr="008E3C1B">
        <w:rPr>
          <w:rFonts w:cs="Times New Roman"/>
          <w:szCs w:val="24"/>
          <w:shd w:val="clear" w:color="auto" w:fill="FFFFFF"/>
        </w:rPr>
        <w:t xml:space="preserve"> </w:t>
      </w:r>
      <w:r w:rsidR="00AD4A14">
        <w:rPr>
          <w:rFonts w:cs="Times New Roman"/>
          <w:szCs w:val="24"/>
          <w:shd w:val="clear" w:color="auto" w:fill="FFFFFF"/>
        </w:rPr>
        <w:t>sehingga</w:t>
      </w:r>
      <w:r w:rsidRPr="008E3C1B">
        <w:rPr>
          <w:rFonts w:cs="Times New Roman"/>
          <w:szCs w:val="24"/>
          <w:shd w:val="clear" w:color="auto" w:fill="FFFFFF"/>
        </w:rPr>
        <w:t xml:space="preserve"> proyeksi data memiliki variansi antar kelas yang besar. Pada studi ini peneliti juga menyimpulkan bahwa kemampuan FDA yang superior dalam </w:t>
      </w:r>
      <w:r w:rsidR="00C00DCC">
        <w:rPr>
          <w:rFonts w:cs="Times New Roman"/>
          <w:iCs/>
          <w:szCs w:val="24"/>
          <w:shd w:val="clear" w:color="auto" w:fill="FFFFFF"/>
        </w:rPr>
        <w:t>diagnosis kesalahan</w:t>
      </w:r>
      <w:r w:rsidRPr="008E3C1B">
        <w:rPr>
          <w:rFonts w:cs="Times New Roman"/>
          <w:szCs w:val="24"/>
          <w:shd w:val="clear" w:color="auto" w:fill="FFFFFF"/>
        </w:rPr>
        <w:t xml:space="preserve"> merupakan kemampuan yang inheren, dan bukan dikarenakan model </w:t>
      </w:r>
      <w:r w:rsidR="00B47D19">
        <w:rPr>
          <w:rFonts w:cs="Times New Roman"/>
          <w:iCs/>
          <w:szCs w:val="24"/>
          <w:shd w:val="clear" w:color="auto" w:fill="FFFFFF"/>
        </w:rPr>
        <w:t>kriteria seleksi orde</w:t>
      </w:r>
      <w:r w:rsidRPr="008E3C1B">
        <w:rPr>
          <w:rFonts w:cs="Times New Roman"/>
          <w:szCs w:val="24"/>
          <w:shd w:val="clear" w:color="auto" w:fill="FFFFFF"/>
        </w:rPr>
        <w:t xml:space="preserve"> yang digunakan pada studi. </w:t>
      </w:r>
    </w:p>
    <w:p w14:paraId="7D93DBC5" w14:textId="3483EC8A" w:rsidR="00F843E4" w:rsidRPr="00291E22" w:rsidRDefault="00F843E4" w:rsidP="00F57AA2">
      <w:pPr>
        <w:spacing w:after="0" w:line="360" w:lineRule="auto"/>
        <w:ind w:firstLine="720"/>
        <w:rPr>
          <w:rFonts w:cs="Times New Roman"/>
          <w:i/>
          <w:szCs w:val="24"/>
          <w:shd w:val="clear" w:color="auto" w:fill="FFFFFF"/>
        </w:rPr>
      </w:pPr>
      <w:r w:rsidRPr="008E3C1B">
        <w:rPr>
          <w:rFonts w:cs="Times New Roman"/>
          <w:szCs w:val="24"/>
          <w:shd w:val="clear" w:color="auto" w:fill="FFFFFF"/>
        </w:rPr>
        <w:t>Menggunakan persamaan KFDA yang dikembangkan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2]</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Penelitian Zhu dan Song </w:t>
      </w:r>
      <w:r w:rsidR="007107F1">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13]","plainTextFormattedCitation":"[13]","previouslyFormattedCitation":"[13]"},"properties":{"noteIndex":0},"schema":"https://github.com/citation-style-language/schema/raw/master/csl-citation.json"}</w:instrText>
      </w:r>
      <w:r w:rsidR="007107F1">
        <w:rPr>
          <w:rFonts w:cs="Times New Roman"/>
          <w:szCs w:val="24"/>
          <w:shd w:val="clear" w:color="auto" w:fill="FFFFFF"/>
        </w:rPr>
        <w:fldChar w:fldCharType="separate"/>
      </w:r>
      <w:r w:rsidR="00AC5A66" w:rsidRPr="00AC5A66">
        <w:rPr>
          <w:rFonts w:cs="Times New Roman"/>
          <w:noProof/>
          <w:szCs w:val="24"/>
          <w:shd w:val="clear" w:color="auto" w:fill="FFFFFF"/>
        </w:rPr>
        <w:t>[13]</w:t>
      </w:r>
      <w:r w:rsidR="007107F1">
        <w:rPr>
          <w:rFonts w:cs="Times New Roman"/>
          <w:szCs w:val="24"/>
          <w:shd w:val="clear" w:color="auto" w:fill="FFFFFF"/>
        </w:rPr>
        <w:fldChar w:fldCharType="end"/>
      </w:r>
      <w:r w:rsidR="007107F1">
        <w:rPr>
          <w:rFonts w:cs="Times New Roman"/>
          <w:szCs w:val="24"/>
          <w:shd w:val="clear" w:color="auto" w:fill="FFFFFF"/>
        </w:rPr>
        <w:t xml:space="preserve"> </w:t>
      </w:r>
      <w:r w:rsidRPr="008E3C1B">
        <w:rPr>
          <w:rFonts w:cs="Times New Roman"/>
          <w:szCs w:val="24"/>
          <w:shd w:val="clear" w:color="auto" w:fill="FFFFFF"/>
        </w:rPr>
        <w:t xml:space="preserve">menguji implementasi KFDA pada </w:t>
      </w:r>
      <w:r w:rsidR="00C00DCC">
        <w:rPr>
          <w:rFonts w:cs="Times New Roman"/>
          <w:iCs/>
          <w:szCs w:val="24"/>
          <w:shd w:val="clear" w:color="auto" w:fill="FFFFFF"/>
        </w:rPr>
        <w:t>deteksi kesalahan</w:t>
      </w:r>
      <w:r w:rsidRPr="008E3C1B">
        <w:rPr>
          <w:rFonts w:cs="Times New Roman"/>
          <w:i/>
          <w:szCs w:val="24"/>
          <w:shd w:val="clear" w:color="auto" w:fill="FFFFFF"/>
        </w:rPr>
        <w:t xml:space="preserve"> </w:t>
      </w:r>
      <w:r w:rsidRPr="008E3C1B">
        <w:rPr>
          <w:rFonts w:cs="Times New Roman"/>
          <w:szCs w:val="24"/>
          <w:shd w:val="clear" w:color="auto" w:fill="FFFFFF"/>
        </w:rPr>
        <w:t xml:space="preserve">menggunakan data proses Tennessee Eastman. Pada penelitian ini, data proses Tennessee Eastman diolah menggunakan PCA, KPCA, FDA, dan KFDA sebagai metode </w:t>
      </w:r>
      <w:r w:rsidR="005567CB">
        <w:rPr>
          <w:rFonts w:cs="Times New Roman"/>
          <w:szCs w:val="24"/>
          <w:lang w:val="en-GB"/>
        </w:rPr>
        <w:t xml:space="preserve">ekstraksi fitur </w:t>
      </w:r>
      <w:r w:rsidRPr="008E3C1B">
        <w:rPr>
          <w:rFonts w:cs="Times New Roman"/>
          <w:szCs w:val="24"/>
          <w:shd w:val="clear" w:color="auto" w:fill="FFFFFF"/>
        </w:rPr>
        <w:t xml:space="preserve">sehingga data diproyeksikan kedalam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 xml:space="preserve">2 dimensi dan kemudian diklasifikasikan menggunakan </w:t>
      </w:r>
      <w:bookmarkStart w:id="28"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8"/>
      <w:r w:rsidRPr="008E3C1B">
        <w:rPr>
          <w:rFonts w:cs="Times New Roman"/>
          <w:szCs w:val="24"/>
          <w:shd w:val="clear" w:color="auto" w:fill="FFFFFF"/>
        </w:rPr>
        <w:t xml:space="preserve"> untuk mengidentifikasi apakah sebuah data merupakan data normal, </w:t>
      </w:r>
      <w:r w:rsidR="00C00DCC" w:rsidRPr="00C00DCC">
        <w:rPr>
          <w:rFonts w:cs="Times New Roman"/>
          <w:iCs/>
          <w:szCs w:val="24"/>
          <w:shd w:val="clear" w:color="auto" w:fill="FFFFFF"/>
        </w:rPr>
        <w:t>kesalahan</w:t>
      </w:r>
      <w:r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atau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Penelitian menunjukkan bahwa PCA dan KPCA memproyeksikan data menjadi berpusat pada titik pusat grafik dan menghasilkan akurasi klasifikasi sebesar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81% menggunakan KNN secara berurutan serta 64</w:t>
      </w:r>
      <w:r w:rsidR="00ED674D">
        <w:rPr>
          <w:rFonts w:cs="Times New Roman"/>
          <w:szCs w:val="24"/>
          <w:shd w:val="clear" w:color="auto" w:fill="FFFFFF"/>
        </w:rPr>
        <w:t>,</w:t>
      </w:r>
      <w:r w:rsidRPr="008E3C1B">
        <w:rPr>
          <w:rFonts w:cs="Times New Roman"/>
          <w:szCs w:val="24"/>
          <w:shd w:val="clear" w:color="auto" w:fill="FFFFFF"/>
        </w:rPr>
        <w:t xml:space="preserve">31% dan 64% menggunakan GMM secara berurutan. FDA berhasil memisahk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Pr="008E3C1B">
        <w:rPr>
          <w:rFonts w:cs="Times New Roman"/>
          <w:szCs w:val="24"/>
          <w:shd w:val="clear" w:color="auto" w:fill="FFFFFF"/>
        </w:rPr>
        <w:t xml:space="preserve">tetapi data normal,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 xml:space="preserve">saling tumpang tindih. </w:t>
      </w:r>
      <w:r w:rsidR="005567CB">
        <w:rPr>
          <w:rFonts w:cs="Times New Roman"/>
          <w:szCs w:val="24"/>
          <w:lang w:val="en-GB"/>
        </w:rPr>
        <w:t xml:space="preserve">Ekstraksi fitur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FDA memiliki akurasi klasifikasi sebesar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menggunakan GMM dan 56</w:t>
      </w:r>
      <w:r w:rsidR="00ED674D">
        <w:rPr>
          <w:rFonts w:cs="Times New Roman"/>
          <w:szCs w:val="24"/>
          <w:shd w:val="clear" w:color="auto" w:fill="FFFFFF"/>
        </w:rPr>
        <w:t>,</w:t>
      </w:r>
      <w:r w:rsidRPr="008E3C1B">
        <w:rPr>
          <w:rFonts w:cs="Times New Roman"/>
          <w:szCs w:val="24"/>
          <w:shd w:val="clear" w:color="auto" w:fill="FFFFFF"/>
        </w:rPr>
        <w:t xml:space="preserve">75% menggunakan KNN. KFDA berhasil memisahkan 4 kelas menjadi 4 kluster dengan catatan ada beberapa proyeksi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tumpang tindih dengan data normal. </w:t>
      </w:r>
      <w:bookmarkStart w:id="29" w:name="_Hlk59542569"/>
      <w:r w:rsidRPr="008E3C1B">
        <w:rPr>
          <w:rFonts w:cs="Times New Roman"/>
          <w:szCs w:val="24"/>
          <w:shd w:val="clear" w:color="auto" w:fill="FFFFFF"/>
        </w:rPr>
        <w:t xml:space="preserve">Secara keseluruhan, </w:t>
      </w:r>
      <w:r w:rsidR="005567CB">
        <w:rPr>
          <w:rFonts w:cs="Times New Roman"/>
          <w:szCs w:val="24"/>
          <w:lang w:val="en-GB"/>
        </w:rPr>
        <w:t>ekstraksi fitur</w:t>
      </w:r>
      <w:r w:rsidRPr="008E3C1B">
        <w:rPr>
          <w:rFonts w:cs="Times New Roman"/>
          <w:i/>
          <w:szCs w:val="24"/>
          <w:shd w:val="clear" w:color="auto" w:fill="FFFFFF"/>
        </w:rPr>
        <w:t xml:space="preserve">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KFDA memiliki akurasi klasifikasi sebesar 92.75% menggunakan GMM dan 90</w:t>
      </w:r>
      <w:r w:rsidR="00ED674D">
        <w:rPr>
          <w:rFonts w:cs="Times New Roman"/>
          <w:szCs w:val="24"/>
          <w:shd w:val="clear" w:color="auto" w:fill="FFFFFF"/>
        </w:rPr>
        <w:t>,</w:t>
      </w:r>
      <w:r w:rsidRPr="008E3C1B">
        <w:rPr>
          <w:rFonts w:cs="Times New Roman"/>
          <w:szCs w:val="24"/>
          <w:shd w:val="clear" w:color="auto" w:fill="FFFFFF"/>
        </w:rPr>
        <w:t>81% menggunakan KNN.</w:t>
      </w:r>
      <w:r w:rsidR="00291E22">
        <w:rPr>
          <w:rFonts w:cs="Times New Roman"/>
          <w:i/>
          <w:szCs w:val="24"/>
          <w:shd w:val="clear" w:color="auto" w:fill="FFFFFF"/>
        </w:rPr>
        <w:t xml:space="preserve"> </w:t>
      </w:r>
      <w:bookmarkEnd w:id="29"/>
      <w:r w:rsidRPr="008E3C1B">
        <w:rPr>
          <w:rFonts w:cs="Times New Roman"/>
          <w:szCs w:val="24"/>
          <w:shd w:val="clear" w:color="auto" w:fill="FFFFFF"/>
        </w:rPr>
        <w:t>Pada penelitian yang telah disebutkan, SVM mampu mendeteksi dan mengidentifikasi kesalahan pada sistem di</w:t>
      </w:r>
      <w:r w:rsidR="00AD4A14">
        <w:rPr>
          <w:rFonts w:cs="Times New Roman"/>
          <w:szCs w:val="24"/>
          <w:shd w:val="clear" w:color="auto" w:fill="FFFFFF"/>
        </w:rPr>
        <w:t xml:space="preserve"> </w:t>
      </w:r>
      <w:r w:rsidRPr="008E3C1B">
        <w:rPr>
          <w:rFonts w:cs="Times New Roman"/>
          <w:szCs w:val="24"/>
          <w:shd w:val="clear" w:color="auto" w:fill="FFFFFF"/>
        </w:rPr>
        <w:t>mana ia diaplikasikan. Namun karena keterbatasan SVM di</w:t>
      </w:r>
      <w:r w:rsidR="00AD4A14">
        <w:rPr>
          <w:rFonts w:cs="Times New Roman"/>
          <w:szCs w:val="24"/>
          <w:shd w:val="clear" w:color="auto" w:fill="FFFFFF"/>
        </w:rPr>
        <w:t xml:space="preserve"> </w:t>
      </w:r>
      <w:r w:rsidRPr="008E3C1B">
        <w:rPr>
          <w:rFonts w:cs="Times New Roman"/>
          <w:szCs w:val="24"/>
          <w:shd w:val="clear" w:color="auto" w:fill="FFFFFF"/>
        </w:rPr>
        <w:t xml:space="preserve">mana ia hanya memiliki performa baik pada </w:t>
      </w:r>
      <w:r w:rsidR="00BA7638">
        <w:rPr>
          <w:rFonts w:cs="Times New Roman"/>
          <w:szCs w:val="24"/>
          <w:shd w:val="clear" w:color="auto" w:fill="FFFFFF"/>
        </w:rPr>
        <w:t>data dapat dipisahkan secara linier</w:t>
      </w:r>
      <w:r w:rsidRPr="008E3C1B">
        <w:rPr>
          <w:rFonts w:cs="Times New Roman"/>
          <w:szCs w:val="24"/>
          <w:shd w:val="clear" w:color="auto" w:fill="FFFFFF"/>
        </w:rPr>
        <w:t xml:space="preserve">, SVM tidak dapat mendeteksi kesalahan pada sistem dengan data yang </w:t>
      </w:r>
      <w:r w:rsidR="00BA7638">
        <w:rPr>
          <w:rFonts w:cs="Times New Roman"/>
          <w:szCs w:val="24"/>
          <w:shd w:val="clear" w:color="auto" w:fill="FFFFFF"/>
        </w:rPr>
        <w:t>tidak dapat dipisahkan secara linier</w:t>
      </w:r>
      <w:r w:rsidRPr="008E3C1B">
        <w:rPr>
          <w:rFonts w:cs="Times New Roman"/>
          <w:szCs w:val="24"/>
          <w:shd w:val="clear" w:color="auto" w:fill="FFFFFF"/>
        </w:rPr>
        <w:t xml:space="preserve">. </w:t>
      </w:r>
      <w:bookmarkStart w:id="30" w:name="_Hlk59542454"/>
      <w:r w:rsidRPr="008E3C1B">
        <w:rPr>
          <w:rFonts w:cs="Times New Roman"/>
          <w:szCs w:val="24"/>
          <w:shd w:val="clear" w:color="auto" w:fill="FFFFFF"/>
        </w:rPr>
        <w:t xml:space="preserve">Pada penelitian </w:t>
      </w:r>
      <w:r w:rsidR="008453A0">
        <w:rPr>
          <w:rFonts w:cs="Times New Roman"/>
          <w:szCs w:val="24"/>
          <w:shd w:val="clear" w:color="auto" w:fill="FFFFFF"/>
        </w:rPr>
        <w:t>tersebut</w:t>
      </w:r>
      <w:r w:rsidRPr="008E3C1B">
        <w:rPr>
          <w:rFonts w:cs="Times New Roman"/>
          <w:szCs w:val="24"/>
          <w:shd w:val="clear" w:color="auto" w:fill="FFFFFF"/>
        </w:rPr>
        <w:t xml:space="preserve">, KFDA terbukti dapat memproyeksikan data </w:t>
      </w:r>
      <w:r w:rsidR="00BA7638">
        <w:rPr>
          <w:rFonts w:cs="Times New Roman"/>
          <w:szCs w:val="24"/>
          <w:shd w:val="clear" w:color="auto" w:fill="FFFFFF"/>
        </w:rPr>
        <w:t xml:space="preserve">yang </w:t>
      </w:r>
      <w:r w:rsidR="007107F1">
        <w:rPr>
          <w:rFonts w:cs="Times New Roman"/>
          <w:szCs w:val="24"/>
          <w:shd w:val="clear" w:color="auto" w:fill="FFFFFF"/>
        </w:rPr>
        <w:t xml:space="preserve">tidak </w:t>
      </w:r>
      <w:r w:rsidR="00BA7638">
        <w:rPr>
          <w:rFonts w:cs="Times New Roman"/>
          <w:szCs w:val="24"/>
          <w:shd w:val="clear" w:color="auto" w:fill="FFFFFF"/>
        </w:rPr>
        <w:t>dapat dipisahkan secara linier</w:t>
      </w:r>
      <w:r w:rsidR="00BA7638" w:rsidRPr="008E3C1B">
        <w:rPr>
          <w:rFonts w:cs="Times New Roman"/>
          <w:szCs w:val="24"/>
          <w:shd w:val="clear" w:color="auto" w:fill="FFFFFF"/>
        </w:rPr>
        <w:t xml:space="preserve"> </w:t>
      </w:r>
      <w:r w:rsidRPr="008E3C1B">
        <w:rPr>
          <w:rFonts w:cs="Times New Roman"/>
          <w:szCs w:val="24"/>
          <w:shd w:val="clear" w:color="auto" w:fill="FFFFFF"/>
        </w:rPr>
        <w:t xml:space="preserve">menjadi 4 kluster yang terpisah pada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2 dimensi</w:t>
      </w:r>
      <w:r w:rsidR="00AD4A14">
        <w:rPr>
          <w:rFonts w:cs="Times New Roman"/>
          <w:szCs w:val="24"/>
          <w:shd w:val="clear" w:color="auto" w:fill="FFFFFF"/>
        </w:rPr>
        <w:t xml:space="preserve"> sehingga data tersebut menjadi terpisah secara linier</w:t>
      </w:r>
      <w:r w:rsidRPr="008E3C1B">
        <w:rPr>
          <w:rFonts w:cs="Times New Roman"/>
          <w:szCs w:val="24"/>
          <w:shd w:val="clear" w:color="auto" w:fill="FFFFFF"/>
        </w:rPr>
        <w:t xml:space="preserve">. </w:t>
      </w:r>
      <w:bookmarkEnd w:id="30"/>
    </w:p>
    <w:p w14:paraId="31E72D47" w14:textId="2E2A953E" w:rsidR="00F843E4" w:rsidRPr="0023242F" w:rsidRDefault="00F843E4" w:rsidP="00F57AA2">
      <w:pPr>
        <w:spacing w:after="0" w:line="360" w:lineRule="auto"/>
        <w:rPr>
          <w:rFonts w:cs="Times New Roman"/>
          <w:szCs w:val="24"/>
          <w:lang w:val="de-DE"/>
        </w:rPr>
      </w:pPr>
      <w:r w:rsidRPr="008E3C1B">
        <w:rPr>
          <w:rFonts w:cs="Times New Roman"/>
          <w:szCs w:val="24"/>
          <w:lang w:val="de-DE"/>
        </w:rPr>
        <w:lastRenderedPageBreak/>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data latih</w:t>
      </w:r>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5C2EDB">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b/>
          <w:bCs/>
          <w:szCs w:val="24"/>
          <w:lang w:val="de-DE"/>
        </w:rPr>
        <w:fldChar w:fldCharType="separate"/>
      </w:r>
      <w:r w:rsidR="005C2EDB" w:rsidRPr="005C2EDB">
        <w:rPr>
          <w:rFonts w:cs="Times New Roman"/>
          <w:bCs/>
          <w:noProof/>
          <w:szCs w:val="24"/>
          <w:lang w:val="de-DE"/>
        </w:rPr>
        <w:t>[4]</w:t>
      </w:r>
      <w:r w:rsidR="00E15D45" w:rsidRPr="0023242F">
        <w:rPr>
          <w:rFonts w:cs="Times New Roman"/>
          <w:b/>
          <w:bCs/>
          <w:szCs w:val="24"/>
          <w:lang w:val="de-DE"/>
        </w:rPr>
        <w:fldChar w:fldCharType="end"/>
      </w:r>
      <w:r w:rsidRPr="0023242F">
        <w:rPr>
          <w:rFonts w:cs="Times New Roman"/>
          <w:szCs w:val="24"/>
          <w:lang w:val="de-DE"/>
        </w:rPr>
        <w:t>.</w:t>
      </w:r>
    </w:p>
    <w:p w14:paraId="19072E34" w14:textId="7AD6FF6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31"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BE70A5">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172A51" w:rsidRPr="00AD4A14">
        <w:rPr>
          <w:rFonts w:cs="Times New Roman"/>
          <w:b/>
          <w:bCs/>
          <w:szCs w:val="24"/>
          <w:lang w:val="de-DE"/>
        </w:rPr>
        <w:fldChar w:fldCharType="separate"/>
      </w:r>
      <w:r w:rsidR="00AC5A66" w:rsidRPr="00AC5A66">
        <w:rPr>
          <w:rFonts w:cs="Times New Roman"/>
          <w:bCs/>
          <w:noProof/>
          <w:szCs w:val="24"/>
          <w:lang w:val="de-DE"/>
        </w:rPr>
        <w:t>[14]</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57D62E7C" w:rsidR="00F843E4" w:rsidRPr="008D09CF" w:rsidRDefault="00F843E4" w:rsidP="00F57AA2">
      <w:pPr>
        <w:spacing w:after="0" w:line="360" w:lineRule="auto"/>
        <w:ind w:firstLine="720"/>
        <w:rPr>
          <w:rFonts w:cs="Times New Roman"/>
          <w:b/>
          <w:bCs/>
          <w:color w:val="FF0000"/>
          <w:szCs w:val="24"/>
          <w:lang w:val="de-DE"/>
        </w:rPr>
      </w:pPr>
      <w:bookmarkStart w:id="32" w:name="_Hlk59542913"/>
      <w:bookmarkEnd w:id="31"/>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8]</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3" w:name="_Hlk59542962"/>
      <w:bookmarkEnd w:id="32"/>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3"/>
      <w:r w:rsidRPr="008E3C1B">
        <w:rPr>
          <w:rFonts w:cs="Times New Roman"/>
          <w:szCs w:val="24"/>
          <w:lang w:val="de-DE"/>
        </w:rPr>
        <w:t xml:space="preserve">Apabila data baru masuk ke dalam algoritma, data baru akan diolah menggunakan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w:t>
      </w:r>
      <w:r w:rsidRPr="008E3C1B">
        <w:rPr>
          <w:rFonts w:cs="Times New Roman"/>
          <w:szCs w:val="24"/>
          <w:lang w:val="de-DE"/>
        </w:rPr>
        <w:lastRenderedPageBreak/>
        <w:t xml:space="preserve">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4"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4"/>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3BB16FEF"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5"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5"/>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data latih</w:t>
      </w:r>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szCs w:val="24"/>
          <w:lang w:val="de-DE"/>
        </w:rPr>
        <w:fldChar w:fldCharType="separate"/>
      </w:r>
      <w:r w:rsidR="005C2EDB" w:rsidRPr="005C2EDB">
        <w:rPr>
          <w:rFonts w:cs="Times New Roman"/>
          <w:noProof/>
          <w:szCs w:val="24"/>
          <w:lang w:val="de-DE"/>
        </w:rPr>
        <w:t>[4]</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6"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57AA2" w:rsidRPr="0023242F">
        <w:rPr>
          <w:rFonts w:cs="Times New Roman"/>
          <w:szCs w:val="24"/>
          <w:lang w:val="de-DE"/>
        </w:rPr>
        <w:fldChar w:fldCharType="separate"/>
      </w:r>
      <w:r w:rsidR="005C2EDB" w:rsidRPr="005C2EDB">
        <w:rPr>
          <w:rFonts w:cs="Times New Roman"/>
          <w:noProof/>
          <w:szCs w:val="24"/>
          <w:lang w:val="de-DE"/>
        </w:rPr>
        <w:t>[4]</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r w:rsidR="00EE4EEB">
        <w:rPr>
          <w:iCs/>
        </w:rPr>
        <w:t>pengelompokan</w:t>
      </w:r>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5]</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r w:rsidR="00EE4EEB">
        <w:rPr>
          <w:iCs/>
        </w:rPr>
        <w:t>pengelompokan</w:t>
      </w:r>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lastRenderedPageBreak/>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99.43% pada dataset kecil (</w:t>
      </w:r>
      <w:r w:rsidR="005D57AA">
        <w:rPr>
          <w:rFonts w:cs="Times New Roman"/>
          <w:szCs w:val="24"/>
        </w:rPr>
        <w:t>10</w:t>
      </w:r>
      <w:r w:rsidR="005D57AA">
        <w:rPr>
          <w:rFonts w:cs="Times New Roman"/>
          <w:szCs w:val="24"/>
          <w:vertAlign w:val="superscript"/>
        </w:rPr>
        <w:t>4</w:t>
      </w:r>
      <w:r w:rsidRPr="00E15D45">
        <w:rPr>
          <w:rFonts w:cs="Times New Roman"/>
          <w:szCs w:val="24"/>
        </w:rPr>
        <w:t xml:space="preserve"> sampel) dan 99.21% pada </w:t>
      </w:r>
      <w:r w:rsidRPr="008E3C1B">
        <w:rPr>
          <w:rFonts w:cs="Times New Roman"/>
          <w:szCs w:val="24"/>
        </w:rPr>
        <w:t>dataset besar (</w:t>
      </w:r>
      <w:r w:rsidR="005D57AA">
        <w:rPr>
          <w:rFonts w:cs="Times New Roman"/>
          <w:szCs w:val="24"/>
        </w:rPr>
        <w:t>10</w:t>
      </w:r>
      <w:r w:rsidR="005D57AA">
        <w:rPr>
          <w:rFonts w:cs="Times New Roman"/>
          <w:szCs w:val="24"/>
          <w:vertAlign w:val="superscript"/>
        </w:rPr>
        <w:t>5</w:t>
      </w:r>
      <w:r w:rsidRPr="008E3C1B">
        <w:rPr>
          <w:rFonts w:cs="Times New Roman"/>
          <w:szCs w:val="24"/>
        </w:rPr>
        <w:t xml:space="preserve"> sampel). </w:t>
      </w:r>
    </w:p>
    <w:bookmarkEnd w:id="36"/>
    <w:p w14:paraId="089C1ABD" w14:textId="3A0D095F"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r w:rsidR="00EE4EEB">
        <w:rPr>
          <w:iCs/>
        </w:rPr>
        <w:t>pengelompokan</w:t>
      </w:r>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r w:rsidR="00EE4EEB">
        <w:rPr>
          <w:iCs/>
        </w:rPr>
        <w:t>pengelompokan</w:t>
      </w:r>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F57AA2" w:rsidRPr="0023242F">
        <w:rPr>
          <w:rFonts w:cs="Times New Roman"/>
          <w:szCs w:val="24"/>
          <w:lang w:val="de-DE"/>
        </w:rPr>
        <w:fldChar w:fldCharType="separate"/>
      </w:r>
      <w:r w:rsidR="00AC5A66" w:rsidRPr="00AC5A66">
        <w:rPr>
          <w:rFonts w:cs="Times New Roman"/>
          <w:noProof/>
          <w:szCs w:val="24"/>
          <w:lang w:val="de-DE"/>
        </w:rPr>
        <w:t>[15]</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BE70A5">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E15D45" w:rsidRPr="0023242F">
        <w:rPr>
          <w:rFonts w:cs="Times New Roman"/>
          <w:szCs w:val="24"/>
          <w:lang w:val="de-DE"/>
        </w:rPr>
        <w:fldChar w:fldCharType="separate"/>
      </w:r>
      <w:r w:rsidR="00AC5A66" w:rsidRPr="00AC5A66">
        <w:rPr>
          <w:rFonts w:cs="Times New Roman"/>
          <w:noProof/>
          <w:szCs w:val="24"/>
          <w:lang w:val="de-DE"/>
        </w:rPr>
        <w:t>[9]</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r w:rsidR="00EE4EEB">
        <w:rPr>
          <w:iCs/>
        </w:rPr>
        <w:t>pengelompokan</w:t>
      </w:r>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r w:rsidR="00EE4EEB">
        <w:rPr>
          <w:iCs/>
        </w:rPr>
        <w:t>pengelompokan</w:t>
      </w:r>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r w:rsidR="005567CB">
        <w:rPr>
          <w:rFonts w:cs="Times New Roman"/>
          <w:szCs w:val="24"/>
          <w:lang w:val="en-GB"/>
        </w:rPr>
        <w:t xml:space="preserve">ekstraksi fitur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r w:rsidR="00EE4EEB">
        <w:rPr>
          <w:iCs/>
        </w:rPr>
        <w:t>pengelompokan</w:t>
      </w:r>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vecd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630EDB">
        <w:rPr>
          <w:rFonts w:cs="Times New Roman"/>
          <w:i/>
          <w:iCs/>
          <w:szCs w:val="24"/>
          <w:lang w:val="de-DE"/>
        </w:rPr>
        <w:t>real-time</w:t>
      </w:r>
      <w:r w:rsidR="00630EDB">
        <w:rPr>
          <w:rFonts w:cs="Times New Roman"/>
          <w:szCs w:val="24"/>
          <w:lang w:val="de-DE"/>
        </w:rPr>
        <w:t>, sehingga ketik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2381AF73" w:rsidR="00630EDB" w:rsidRPr="00FE3300" w:rsidRDefault="00630EDB" w:rsidP="00630EDB">
            <w:pPr>
              <w:spacing w:after="200" w:line="276" w:lineRule="auto"/>
              <w:jc w:val="center"/>
              <w:rPr>
                <w:rFonts w:cs="Times New Roman"/>
                <w:szCs w:val="24"/>
                <w:shd w:val="clear" w:color="auto" w:fill="FFFFFF"/>
              </w:rPr>
            </w:pPr>
            <w:r w:rsidRPr="00FE3300">
              <w:rPr>
                <w:rFonts w:cs="Times New Roman"/>
                <w:szCs w:val="24"/>
                <w:shd w:val="clear" w:color="auto" w:fill="FFFFFF"/>
              </w:rPr>
              <w:lastRenderedPageBreak/>
              <w:t>Peneliti</w:t>
            </w:r>
            <w:r w:rsidR="005169F0">
              <w:rPr>
                <w:rFonts w:cs="Times New Roman"/>
                <w:szCs w:val="24"/>
                <w:shd w:val="clear" w:color="auto" w:fill="FFFFFF"/>
              </w:rPr>
              <w:t>an</w:t>
            </w:r>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w:t>
            </w:r>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umber Data Latih</w:t>
            </w:r>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ode Implementasi</w:t>
            </w:r>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Kategori Metode</w:t>
            </w:r>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 yang digunakan</w:t>
            </w:r>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271B95D4"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Pr>
                <w:rFonts w:cs="Times New Roman"/>
                <w:noProof/>
                <w:szCs w:val="24"/>
              </w:rPr>
              <w:fldChar w:fldCharType="separate"/>
            </w:r>
            <w:r w:rsidR="005C2EDB" w:rsidRPr="005C2EDB">
              <w:rPr>
                <w:rFonts w:cs="Times New Roman"/>
                <w:noProof/>
                <w:szCs w:val="24"/>
              </w:rPr>
              <w:t>[5]</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4997F1D5" w:rsidR="00630EDB" w:rsidRPr="00FE3300" w:rsidRDefault="00630EDB" w:rsidP="00630EDB">
            <w:pPr>
              <w:spacing w:after="200" w:line="276" w:lineRule="auto"/>
              <w:jc w:val="center"/>
              <w:rPr>
                <w:rFonts w:cs="Times New Roman"/>
                <w:szCs w:val="24"/>
                <w:shd w:val="clear" w:color="auto" w:fill="FFFFFF"/>
              </w:rPr>
            </w:pPr>
            <w:r w:rsidRPr="0023242F">
              <w:rPr>
                <w:rFonts w:cs="Times New Roman"/>
                <w:szCs w:val="24"/>
                <w:shd w:val="clear" w:color="auto" w:fill="FFFFFF"/>
              </w:rPr>
              <w:t xml:space="preserve">Albalate, Suchindranath, Suendermann, dan Minker </w:t>
            </w:r>
            <w:r w:rsidRPr="0023242F">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Pr="0023242F">
              <w:rPr>
                <w:rFonts w:cs="Times New Roman"/>
                <w:szCs w:val="24"/>
                <w:shd w:val="clear" w:color="auto" w:fill="FFFFFF"/>
              </w:rPr>
              <w:fldChar w:fldCharType="separate"/>
            </w:r>
            <w:r w:rsidR="00AC5A66" w:rsidRPr="00AC5A66">
              <w:rPr>
                <w:rFonts w:cs="Times New Roman"/>
                <w:noProof/>
                <w:szCs w:val="24"/>
                <w:shd w:val="clear" w:color="auto" w:fill="FFFFFF"/>
              </w:rPr>
              <w:t>[9]</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50C9524D"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sidR="00BE70A5">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Pr="0023242F">
              <w:rPr>
                <w:rFonts w:cs="Times New Roman"/>
                <w:szCs w:val="24"/>
                <w:lang w:val="en-ID"/>
              </w:rPr>
              <w:fldChar w:fldCharType="separate"/>
            </w:r>
            <w:r w:rsidR="00AC5A66" w:rsidRPr="00AC5A66">
              <w:rPr>
                <w:rFonts w:cs="Times New Roman"/>
                <w:noProof/>
                <w:szCs w:val="24"/>
                <w:lang w:val="en-ID"/>
              </w:rPr>
              <w:t>[8]</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histori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Hasil penelitian yang diharapkan</w:t>
            </w:r>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39"/>
          <w:footerReference w:type="default" r:id="rId40"/>
          <w:type w:val="continuous"/>
          <w:pgSz w:w="11906" w:h="16838"/>
          <w:pgMar w:top="2268" w:right="1701" w:bottom="1701" w:left="2268" w:header="720" w:footer="720" w:gutter="0"/>
          <w:cols w:space="720"/>
          <w:docGrid w:linePitch="360"/>
        </w:sectPr>
      </w:pPr>
    </w:p>
    <w:bookmarkStart w:id="37" w:name="_Toc61224097"/>
    <w:p w14:paraId="39398144" w14:textId="5CC4B2D8" w:rsidR="00D6614C" w:rsidRPr="00D6614C" w:rsidRDefault="00D6140D" w:rsidP="00D6614C">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84864" behindDoc="0" locked="0" layoutInCell="1" allowOverlap="1" wp14:anchorId="010DE1A3" wp14:editId="695966ED">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2CFE3E" id="Rectangle 50" o:spid="_x0000_s1026" style="position:absolute;margin-left:380.95pt;margin-top:-85.45pt;width:24.7pt;height:26.8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t>DASAR TEORI</w:t>
      </w:r>
      <w:bookmarkEnd w:id="37"/>
    </w:p>
    <w:p w14:paraId="7F963C58" w14:textId="77777777" w:rsidR="00D6614C" w:rsidRPr="00D6614C" w:rsidRDefault="00D6614C" w:rsidP="00D6614C">
      <w:pPr>
        <w:rPr>
          <w:lang w:val="de-DE"/>
        </w:rPr>
      </w:pPr>
    </w:p>
    <w:p w14:paraId="6885554E" w14:textId="3B94F89F" w:rsidR="003E4702" w:rsidRPr="003E4702" w:rsidRDefault="003E4702" w:rsidP="00D6614C">
      <w:pPr>
        <w:pStyle w:val="Heading2"/>
        <w:rPr>
          <w:i/>
          <w:iCs/>
          <w:lang w:val="de-DE"/>
        </w:rPr>
      </w:pPr>
      <w:bookmarkStart w:id="38" w:name="_Toc61224098"/>
      <w:r w:rsidRPr="003E4702">
        <w:rPr>
          <w:lang w:val="de-DE"/>
        </w:rPr>
        <w:t>Semi-</w:t>
      </w:r>
      <w:r w:rsidR="00D6614C">
        <w:rPr>
          <w:lang w:val="de-DE"/>
        </w:rPr>
        <w:t>S</w:t>
      </w:r>
      <w:r w:rsidRPr="003E4702">
        <w:rPr>
          <w:lang w:val="de-DE"/>
        </w:rPr>
        <w:t>upervised Learning</w:t>
      </w:r>
      <w:bookmarkEnd w:id="38"/>
    </w:p>
    <w:p w14:paraId="671DBE34" w14:textId="054E5739" w:rsidR="003E4702" w:rsidRDefault="003E4702" w:rsidP="003E4702">
      <w:pPr>
        <w:spacing w:after="0" w:line="360" w:lineRule="auto"/>
        <w:rPr>
          <w:rFonts w:cs="Times New Roman"/>
          <w:szCs w:val="24"/>
          <w:lang w:val="de-DE"/>
        </w:rPr>
      </w:pPr>
      <w:r>
        <w:rPr>
          <w:rFonts w:cs="Times New Roman"/>
        </w:rPr>
        <w:tab/>
        <w:t xml:space="preserve">Teknik </w:t>
      </w:r>
      <w:r w:rsidR="003914E3" w:rsidRPr="00283688">
        <w:rPr>
          <w:rFonts w:cs="Times New Roman"/>
          <w:iCs/>
          <w:szCs w:val="24"/>
          <w:lang w:val="en-GB"/>
        </w:rPr>
        <w:t>pembelajaran mesin</w:t>
      </w:r>
      <w:r w:rsidR="003914E3">
        <w:rPr>
          <w:rFonts w:cs="Times New Roman"/>
        </w:rPr>
        <w:t xml:space="preserve"> </w:t>
      </w:r>
      <w:r>
        <w:rPr>
          <w:rFonts w:cs="Times New Roman"/>
        </w:rPr>
        <w:t>(</w:t>
      </w:r>
      <w:r>
        <w:rPr>
          <w:rFonts w:cs="Times New Roman"/>
          <w:i/>
          <w:iCs/>
        </w:rPr>
        <w:t>machine learning</w:t>
      </w:r>
      <w:r>
        <w:rPr>
          <w:rFonts w:cs="Times New Roman"/>
        </w:rPr>
        <w:t xml:space="preserve">) umumnya dibagi menjadi 2, yakni: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tiap data, sehingga model kemudian dapat memprediks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63EB3" w:rsidRPr="0023242F">
        <w:rPr>
          <w:rFonts w:cs="Times New Roman"/>
          <w:szCs w:val="24"/>
          <w:lang w:val="de-DE"/>
        </w:rPr>
        <w:fldChar w:fldCharType="separate"/>
      </w:r>
      <w:r w:rsidR="005C2EDB" w:rsidRPr="005C2EDB">
        <w:rPr>
          <w:rFonts w:cs="Times New Roman"/>
          <w:noProof/>
          <w:szCs w:val="24"/>
          <w:lang w:val="de-DE"/>
        </w:rPr>
        <w:t>[4]</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0E48BBF7"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r w:rsidR="003914E3" w:rsidRPr="00283688">
        <w:rPr>
          <w:rFonts w:cs="Times New Roman"/>
          <w:iCs/>
          <w:szCs w:val="24"/>
          <w:lang w:val="en-GB"/>
        </w:rPr>
        <w:t>pembelajaran mesin</w:t>
      </w:r>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r w:rsidR="00B47D19">
        <w:rPr>
          <w:rFonts w:cs="Times New Roman"/>
          <w:lang w:val="en-GB"/>
        </w:rPr>
        <w:t>keluaran</w:t>
      </w:r>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BE70A5">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F63EB3">
        <w:rPr>
          <w:rFonts w:cs="Times New Roman"/>
          <w:szCs w:val="24"/>
          <w:lang w:val="de-DE"/>
        </w:rPr>
        <w:fldChar w:fldCharType="separate"/>
      </w:r>
      <w:r w:rsidR="00AC5A66" w:rsidRPr="00AC5A66">
        <w:rPr>
          <w:rFonts w:cs="Times New Roman"/>
          <w:noProof/>
          <w:szCs w:val="24"/>
          <w:lang w:val="de-DE"/>
        </w:rPr>
        <w:t>[14]</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p>
    <w:p w14:paraId="28DB81EF" w14:textId="7F64D2EE" w:rsidR="00D6614C" w:rsidRPr="00673BCC" w:rsidRDefault="00137529" w:rsidP="00D6614C">
      <w:pPr>
        <w:spacing w:after="0" w:line="360" w:lineRule="auto"/>
        <w:rPr>
          <w:rFonts w:cs="Times New Roman"/>
          <w:b/>
          <w:bCs/>
          <w:color w:val="C00000"/>
          <w:szCs w:val="24"/>
          <w:lang w:val="de-DE"/>
        </w:rPr>
      </w:pPr>
      <w:r w:rsidRPr="00137529">
        <w:rPr>
          <w:rFonts w:eastAsia="Times New Roman" w:cs="Times New Roman"/>
          <w:color w:val="000000"/>
          <w:szCs w:val="24"/>
          <w:lang w:val="en-ID" w:eastAsia="en-ID"/>
        </w:rPr>
        <w:tab/>
      </w:r>
      <w:bookmarkStart w:id="39" w:name="_Hlk58540383"/>
      <w:r w:rsidRPr="00137529">
        <w:rPr>
          <w:rFonts w:eastAsia="Times New Roman" w:cs="Times New Roman"/>
          <w:i/>
          <w:iCs/>
          <w:color w:val="000000"/>
          <w:szCs w:val="24"/>
          <w:lang w:val="en-ID" w:eastAsia="en-ID"/>
        </w:rPr>
        <w:t>Semi-supervised learning</w:t>
      </w:r>
      <w:r w:rsidRPr="00137529">
        <w:rPr>
          <w:rFonts w:eastAsia="Times New Roman" w:cs="Times New Roman"/>
          <w:color w:val="000000"/>
          <w:szCs w:val="24"/>
          <w:lang w:val="en-ID" w:eastAsia="en-ID"/>
        </w:rPr>
        <w:t xml:space="preserve"> </w:t>
      </w:r>
      <w:r>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data latih</w:t>
      </w:r>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tidak membutuhkan kumpulan data 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w:t>
      </w:r>
      <w:r w:rsidR="00172A51">
        <w:rPr>
          <w:rFonts w:cs="Times New Roman"/>
          <w:szCs w:val="24"/>
          <w:lang w:val="de-DE"/>
        </w:rPr>
        <w:lastRenderedPageBreak/>
        <w:t>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E91F17">
        <w:rPr>
          <w:rFonts w:cs="Times New Roman"/>
          <w:szCs w:val="24"/>
          <w:lang w:val="de-DE"/>
        </w:rPr>
        <w:t xml:space="preserve"> baru</w:t>
      </w:r>
      <w:r w:rsidR="00172A51">
        <w:rPr>
          <w:rFonts w:cs="Times New Roman"/>
          <w:szCs w:val="24"/>
          <w:lang w:val="de-DE"/>
        </w:rPr>
        <w:t xml:space="preserve"> </w:t>
      </w:r>
      <w:r w:rsidR="00172A51">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172A51">
        <w:rPr>
          <w:rFonts w:cs="Times New Roman"/>
          <w:szCs w:val="24"/>
          <w:lang w:val="de-DE"/>
        </w:rPr>
        <w:fldChar w:fldCharType="separate"/>
      </w:r>
      <w:r w:rsidR="005C2EDB" w:rsidRPr="005C2EDB">
        <w:rPr>
          <w:rFonts w:cs="Times New Roman"/>
          <w:noProof/>
          <w:szCs w:val="24"/>
          <w:lang w:val="de-DE"/>
        </w:rPr>
        <w:t>[4]</w:t>
      </w:r>
      <w:r w:rsidR="00172A51">
        <w:rPr>
          <w:rFonts w:cs="Times New Roman"/>
          <w:szCs w:val="24"/>
          <w:lang w:val="de-DE"/>
        </w:rPr>
        <w:fldChar w:fldCharType="end"/>
      </w:r>
      <w:r w:rsidR="00FF7C51">
        <w:rPr>
          <w:rFonts w:cs="Times New Roman"/>
          <w:szCs w:val="24"/>
          <w:lang w:val="de-DE"/>
        </w:rPr>
        <w:t xml:space="preserve">. </w:t>
      </w:r>
      <w:bookmarkEnd w:id="39"/>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40" w:name="_Toc61224099"/>
      <w:r>
        <w:rPr>
          <w:rFonts w:cs="Times New Roman"/>
        </w:rPr>
        <w:t xml:space="preserve">III.2. </w:t>
      </w:r>
      <w:r w:rsidR="00E574C7">
        <w:rPr>
          <w:rFonts w:cs="Times New Roman"/>
        </w:rPr>
        <w:t>Support Vector Machines (SVM)</w:t>
      </w:r>
      <w:bookmarkEnd w:id="40"/>
    </w:p>
    <w:p w14:paraId="3A72E244" w14:textId="1BE0A221"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41"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5C2EDB">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rFonts w:cs="Times New Roman"/>
          <w:szCs w:val="24"/>
          <w:lang w:val="de-DE"/>
        </w:rPr>
        <w:fldChar w:fldCharType="separate"/>
      </w:r>
      <w:r w:rsidR="005C2EDB" w:rsidRPr="005C2EDB">
        <w:rPr>
          <w:rFonts w:cs="Times New Roman"/>
          <w:noProof/>
          <w:szCs w:val="24"/>
          <w:lang w:val="de-DE"/>
        </w:rPr>
        <w:t>[3]</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data pada </w:t>
      </w:r>
      <w:r w:rsidR="008B383E">
        <w:rPr>
          <w:rFonts w:cs="Times New Roman"/>
          <w:szCs w:val="24"/>
          <w:lang w:val="de-DE"/>
        </w:rPr>
        <w:t>masing-masing</w:t>
      </w:r>
      <w:r w:rsidR="00EB0B0C" w:rsidRPr="00944E0B">
        <w:rPr>
          <w:rFonts w:cs="Times New Roman"/>
          <w:szCs w:val="24"/>
          <w:lang w:val="de-DE"/>
        </w:rPr>
        <w:t xml:space="preserve">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639808" behindDoc="0" locked="0" layoutInCell="1" allowOverlap="1" wp14:anchorId="4C3AF726" wp14:editId="7D658CF5">
                <wp:simplePos x="0" y="0"/>
                <wp:positionH relativeFrom="column">
                  <wp:posOffset>3830320</wp:posOffset>
                </wp:positionH>
                <wp:positionV relativeFrom="paragraph">
                  <wp:posOffset>2149788</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5E4AA81F" w:rsidR="00DD4DF5" w:rsidRDefault="00DD4DF5">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Text Box 2" o:spid="_x0000_s1032" type="#_x0000_t202" style="position:absolute;left:0;text-align:left;margin-left:301.6pt;margin-top:169.25pt;width:42.7pt;height:31.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" filled="f" stroked="f">
                <v:textbox>
                  <w:txbxContent>
                    <w:p w14:paraId="038BCF64" w14:textId="5E4AA81F" w:rsidR="00DD4DF5" w:rsidRDefault="00DD4DF5">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3BDD8592">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07868" cy="2108965"/>
                    </a:xfrm>
                    <a:prstGeom prst="rect">
                      <a:avLst/>
                    </a:prstGeom>
                  </pic:spPr>
                </pic:pic>
              </a:graphicData>
            </a:graphic>
          </wp:inline>
        </w:drawing>
      </w:r>
    </w:p>
    <w:p w14:paraId="32378C97" w14:textId="5382CDFE" w:rsidR="00EB0B0C" w:rsidRPr="00944E0B" w:rsidRDefault="00514E3C" w:rsidP="00514E3C">
      <w:pPr>
        <w:pStyle w:val="Caption"/>
        <w:rPr>
          <w:rFonts w:cs="Times New Roman"/>
          <w:szCs w:val="24"/>
        </w:rPr>
      </w:pPr>
      <w:bookmarkStart w:id="42" w:name="_Toc60962568"/>
      <w:r>
        <w:t xml:space="preserve">Gambar </w:t>
      </w:r>
      <w:fldSimple w:instr=" STYLEREF 1 \s ">
        <w:r w:rsidR="00732B50">
          <w:rPr>
            <w:noProof/>
          </w:rPr>
          <w:t>III</w:t>
        </w:r>
      </w:fldSimple>
      <w:r w:rsidR="004D70CE">
        <w:t>.</w:t>
      </w:r>
      <w:fldSimple w:instr=" SEQ Gambar \* ARABIC \s 1 ">
        <w:r w:rsidR="00732B50">
          <w:rPr>
            <w:noProof/>
          </w:rPr>
          <w:t>1</w:t>
        </w:r>
      </w:fldSimple>
      <w:r>
        <w:t xml:space="preserve"> </w:t>
      </w:r>
      <w:bookmarkStart w:id="43" w:name="_Hlk59825106"/>
      <w:r>
        <w:t>Klasifikasi Menggunakan SVM</w:t>
      </w:r>
      <w:bookmarkEnd w:id="42"/>
      <w:bookmarkEnd w:id="43"/>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44" w:name="_Hlk59804940"/>
      <w:r w:rsidRPr="00944E0B">
        <w:rPr>
          <w:rFonts w:cs="Times New Roman"/>
          <w:szCs w:val="24"/>
          <w:lang w:val="de-DE"/>
        </w:rPr>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bookmarkEnd w:id="44"/>
    <w:p w14:paraId="708D66EC" w14:textId="5B2B6A20" w:rsidR="00EB0B0C" w:rsidRDefault="001F5E2B" w:rsidP="00EB0B0C">
      <w:pPr>
        <w:spacing w:after="0" w:line="360" w:lineRule="auto"/>
        <w:rPr>
          <w:rFonts w:cs="Times New Roman"/>
          <w:szCs w:val="24"/>
          <w:lang w:val="de-DE"/>
        </w:rPr>
      </w:pPr>
      <w:r>
        <w:rPr>
          <w:rFonts w:cs="Times New Roman"/>
          <w:szCs w:val="24"/>
          <w:lang w:val="de-DE"/>
        </w:rPr>
        <w:lastRenderedPageBreak/>
        <w:tab/>
      </w:r>
      <w:r w:rsidR="00EB0B0C" w:rsidRPr="00944E0B">
        <w:rPr>
          <w:rFonts w:cs="Times New Roman"/>
          <w:szCs w:val="24"/>
          <w:lang w:val="de-DE"/>
        </w:rPr>
        <w:t xml:space="preserve">Garis batas terbaik ditentukan dengan mencari titik data terdekat pada kedua kelas dari garis batas tersebut kemudian mengukur </w:t>
      </w:r>
      <w:r w:rsidR="004A72BC" w:rsidRPr="004A72BC">
        <w:rPr>
          <w:rFonts w:cs="Times New Roman"/>
          <w:iCs/>
          <w:szCs w:val="24"/>
          <w:lang w:val="de-DE"/>
        </w:rPr>
        <w:t>batas</w:t>
      </w:r>
      <w:r w:rsidR="00EB0B0C" w:rsidRPr="00944E0B">
        <w:rPr>
          <w:rFonts w:cs="Times New Roman"/>
          <w:szCs w:val="24"/>
          <w:lang w:val="de-DE"/>
        </w:rPr>
        <w:t xml:space="preserve">. Titik data terdekat dengan garis batas disebut dengan </w:t>
      </w:r>
      <w:r w:rsidR="00EB0B0C" w:rsidRPr="00944E0B">
        <w:rPr>
          <w:rFonts w:cs="Times New Roman"/>
          <w:i/>
          <w:szCs w:val="24"/>
          <w:lang w:val="de-DE"/>
        </w:rPr>
        <w:t>support vector</w:t>
      </w:r>
      <w:r w:rsidR="00EB0B0C"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merupakan jarak antara garis batas dengan </w:t>
      </w:r>
      <w:r w:rsidR="00EB0B0C" w:rsidRPr="00944E0B">
        <w:rPr>
          <w:rFonts w:cs="Times New Roman"/>
          <w:i/>
          <w:szCs w:val="24"/>
          <w:lang w:val="de-DE"/>
        </w:rPr>
        <w:t>support vector</w:t>
      </w:r>
      <w:r w:rsidR="00EB0B0C"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paling besar merupakan garis batas terbaik untuk persoalan klasifikasi</w:t>
      </w:r>
      <w:r w:rsidR="00DB1B96">
        <w:rPr>
          <w:rFonts w:cs="Times New Roman"/>
          <w:szCs w:val="24"/>
          <w:lang w:val="de-DE"/>
        </w:rPr>
        <w:t xml:space="preserve"> </w:t>
      </w:r>
      <w:r w:rsidR="00DB1B96">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DB1B96">
        <w:rPr>
          <w:rFonts w:cs="Times New Roman"/>
          <w:szCs w:val="24"/>
          <w:lang w:val="de-DE"/>
        </w:rPr>
        <w:fldChar w:fldCharType="separate"/>
      </w:r>
      <w:r w:rsidR="00AC5A66" w:rsidRPr="00AC5A66">
        <w:rPr>
          <w:rFonts w:cs="Times New Roman"/>
          <w:noProof/>
          <w:szCs w:val="24"/>
          <w:lang w:val="de-DE"/>
        </w:rPr>
        <w:t>[16]</w:t>
      </w:r>
      <w:r w:rsidR="00DB1B96">
        <w:rPr>
          <w:rFonts w:cs="Times New Roman"/>
          <w:szCs w:val="24"/>
          <w:lang w:val="de-DE"/>
        </w:rPr>
        <w:fldChar w:fldCharType="end"/>
      </w:r>
      <w:r w:rsidR="00EB0B0C" w:rsidRPr="00944E0B">
        <w:rPr>
          <w:rFonts w:cs="Times New Roman"/>
          <w:szCs w:val="24"/>
          <w:lang w:val="de-DE"/>
        </w:rPr>
        <w:t xml:space="preserve">. Pada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da garis batas berwarna kuning. Pada sebuah figur 2 dimensi seperti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00EB0B0C" w:rsidRPr="00944E0B">
        <w:rPr>
          <w:rFonts w:cs="Times New Roman"/>
          <w:i/>
          <w:szCs w:val="24"/>
          <w:lang w:val="de-DE"/>
        </w:rPr>
        <w:t>hyperplane</w:t>
      </w:r>
      <w:r w:rsidR="00EB0B0C"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r w:rsidR="003914E3" w:rsidRPr="00283688">
        <w:rPr>
          <w:rFonts w:cs="Times New Roman"/>
          <w:iCs/>
          <w:szCs w:val="24"/>
          <w:lang w:val="en-GB"/>
        </w:rPr>
        <w:t>pembelajaran mesin</w:t>
      </w:r>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78ED49B8" w:rsidR="00EB0B0C" w:rsidRDefault="00EB0B0C" w:rsidP="00027D76">
      <w:pPr>
        <w:spacing w:after="0" w:line="360" w:lineRule="auto"/>
        <w:rPr>
          <w:rFonts w:cs="Times New Roman"/>
          <w:szCs w:val="24"/>
          <w:lang w:val="de-DE"/>
        </w:rPr>
      </w:pPr>
      <w:r w:rsidRPr="00944E0B">
        <w:rPr>
          <w:rFonts w:cs="Times New Roman"/>
          <w:szCs w:val="24"/>
          <w:lang w:val="de-DE"/>
        </w:rPr>
        <w:tab/>
      </w:r>
      <w:bookmarkStart w:id="45" w:name="_Hlk59804984"/>
      <w:r w:rsidR="00DB1B96">
        <w:rPr>
          <w:rFonts w:cs="Times New Roman"/>
          <w:szCs w:val="24"/>
          <w:lang w:val="de-DE"/>
        </w:rPr>
        <w:t>D</w:t>
      </w:r>
      <w:r w:rsidRPr="00944E0B">
        <w:rPr>
          <w:rFonts w:cs="Times New Roman"/>
          <w:szCs w:val="24"/>
          <w:lang w:val="de-DE"/>
        </w:rPr>
        <w:t xml:space="preserve">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w:t>
      </w:r>
      <w:r w:rsidRPr="00944E0B">
        <w:rPr>
          <w:rFonts w:cs="Times New Roman"/>
          <w:szCs w:val="24"/>
          <w:lang w:val="de-DE"/>
        </w:rPr>
        <w:lastRenderedPageBreak/>
        <w:t xml:space="preserve">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117"/>
        <w:gridCol w:w="926"/>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20DC86C5"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21"/>
        <w:gridCol w:w="92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C07458"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576C5A72"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C07458"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324AC5E0"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bookmarkEnd w:id="45"/>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67632878" w:rsidR="00EB0B0C" w:rsidRPr="00DB1B96"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w:t>
      </w:r>
      <w:r w:rsidR="001F5E2B">
        <w:rPr>
          <w:rFonts w:cs="Times New Roman"/>
          <w:szCs w:val="24"/>
          <w:lang w:val="de-DE"/>
        </w:rPr>
        <w:t>3.</w:t>
      </w:r>
      <w:r w:rsidR="00027D76">
        <w:rPr>
          <w:rFonts w:cs="Times New Roman"/>
          <w:szCs w:val="24"/>
          <w:lang w:val="de-DE"/>
        </w:rPr>
        <w:t>3) dengan batasan persamaan (</w:t>
      </w:r>
      <w:r w:rsidR="001F5E2B">
        <w:rPr>
          <w:rFonts w:cs="Times New Roman"/>
          <w:szCs w:val="24"/>
          <w:lang w:val="de-DE"/>
        </w:rPr>
        <w:t>3.</w:t>
      </w:r>
      <w:r w:rsidR="00027D76">
        <w:rPr>
          <w:rFonts w:cs="Times New Roman"/>
          <w:szCs w:val="24"/>
          <w:lang w:val="de-DE"/>
        </w:rPr>
        <w:t>2</w:t>
      </w:r>
      <w:r w:rsidRPr="00944E0B">
        <w:rPr>
          <w:rFonts w:cs="Times New Roman"/>
          <w:szCs w:val="24"/>
          <w:lang w:val="de-DE"/>
        </w:rPr>
        <w:t xml:space="preserve">), </w:t>
      </w:r>
      <w:r w:rsidRPr="00DB1B96">
        <w:rPr>
          <w:rFonts w:cs="Times New Roman"/>
          <w:szCs w:val="24"/>
          <w:lang w:val="de-DE"/>
        </w:rPr>
        <w:t xml:space="preserve">dapat digunakan teknik </w:t>
      </w:r>
      <w:r w:rsidRPr="00DB1B96">
        <w:rPr>
          <w:rFonts w:cs="Times New Roman"/>
          <w:i/>
          <w:szCs w:val="24"/>
          <w:lang w:val="de-DE"/>
        </w:rPr>
        <w:t>Langrange Multiplier</w:t>
      </w:r>
      <w:r w:rsidRPr="00DB1B96">
        <w:rPr>
          <w:rFonts w:cs="Times New Roman"/>
          <w:szCs w:val="24"/>
          <w:lang w:val="de-DE"/>
        </w:rPr>
        <w:t xml:space="preserve"> </w:t>
      </w:r>
      <w:r w:rsidR="002E5FBF" w:rsidRPr="00DB1B96">
        <w:rPr>
          <w:rFonts w:cs="Times New Roman"/>
          <w:szCs w:val="24"/>
          <w:lang w:val="de-DE"/>
        </w:rPr>
        <w:t>sehingga</w:t>
      </w:r>
      <w:r w:rsidR="00027D76" w:rsidRPr="00DB1B96">
        <w:rPr>
          <w:rFonts w:cs="Times New Roman"/>
          <w:szCs w:val="24"/>
          <w:lang w:val="de-DE"/>
        </w:rPr>
        <w:t xml:space="preserve"> persoalan tersebut menjadi:</w:t>
      </w:r>
    </w:p>
    <w:p w14:paraId="58504D6B" w14:textId="77777777" w:rsidR="00027D76" w:rsidRPr="00DB1B9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rsidRPr="00DB1B96" w14:paraId="15CEB093" w14:textId="77777777" w:rsidTr="00D45C0D">
        <w:tc>
          <w:tcPr>
            <w:tcW w:w="918" w:type="dxa"/>
          </w:tcPr>
          <w:p w14:paraId="1BB6F736"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Pr="00DB1B9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0A7815F7"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2B50">
              <w:rPr>
                <w:rFonts w:eastAsiaTheme="minorEastAsia" w:cs="Times New Roman"/>
                <w:noProof/>
                <w:szCs w:val="24"/>
                <w:lang w:val="de-DE"/>
              </w:rPr>
              <w:t>4</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04C766F0"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sidR="009B27C7">
        <w:rPr>
          <w:rFonts w:cs="Times New Roman"/>
          <w:szCs w:val="24"/>
          <w:lang w:val="de-DE"/>
        </w:rPr>
        <w:t xml:space="preserve"> </w:t>
      </w:r>
      <w:r w:rsidR="009B27C7">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cs="Times New Roman"/>
          <w:szCs w:val="24"/>
          <w:lang w:val="de-DE"/>
        </w:rPr>
        <w:fldChar w:fldCharType="separate"/>
      </w:r>
      <w:r w:rsidR="00AC5A66" w:rsidRPr="00AC5A66">
        <w:rPr>
          <w:rFonts w:cs="Times New Roman"/>
          <w:noProof/>
          <w:szCs w:val="24"/>
          <w:lang w:val="de-DE"/>
        </w:rPr>
        <w:t>[16]</w:t>
      </w:r>
      <w:r w:rsidR="009B27C7">
        <w:rPr>
          <w:rFonts w:cs="Times New Roman"/>
          <w:szCs w:val="24"/>
          <w:lang w:val="de-DE"/>
        </w:rPr>
        <w:fldChar w:fldCharType="end"/>
      </w:r>
      <w:r>
        <w:rPr>
          <w:rFonts w:cs="Times New Roman"/>
          <w:szCs w:val="24"/>
          <w:lang w:val="de-DE"/>
        </w:rPr>
        <w:t>, sehingga persamaan optimasi menjadi</w:t>
      </w:r>
      <w:r w:rsidR="00DB1B96">
        <w:rPr>
          <w:rFonts w:cs="Times New Roman"/>
          <w:szCs w:val="24"/>
          <w:lang w:val="de-DE"/>
        </w:rPr>
        <w:t>:</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C07458"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699EA956"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rsidRPr="00DB1B96" w14:paraId="7CE23554" w14:textId="77777777" w:rsidTr="00027D76">
        <w:tc>
          <w:tcPr>
            <w:tcW w:w="918" w:type="dxa"/>
          </w:tcPr>
          <w:p w14:paraId="1DF8558E"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DB1B96"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Pr="00DB1B9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6EFCF836"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2B50">
              <w:rPr>
                <w:rFonts w:eastAsiaTheme="minorEastAsia" w:cs="Times New Roman"/>
                <w:noProof/>
                <w:szCs w:val="24"/>
                <w:lang w:val="de-DE"/>
              </w:rPr>
              <w:t>6</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0D24DA6B" w14:textId="77777777" w:rsidR="00EB0B0C" w:rsidRPr="00DB1B96" w:rsidRDefault="00EB0B0C" w:rsidP="00EB0B0C">
      <w:pPr>
        <w:spacing w:after="0" w:line="360" w:lineRule="auto"/>
        <w:jc w:val="center"/>
        <w:rPr>
          <w:rFonts w:cs="Times New Roman"/>
          <w:szCs w:val="24"/>
          <w:lang w:val="de-DE"/>
        </w:rPr>
      </w:pPr>
    </w:p>
    <w:p w14:paraId="59DBFAEF" w14:textId="5691C982" w:rsidR="00027D76" w:rsidRPr="00DB1B96" w:rsidRDefault="00EB0B0C" w:rsidP="00EB0B0C">
      <w:pPr>
        <w:spacing w:after="0" w:line="360" w:lineRule="auto"/>
        <w:rPr>
          <w:rFonts w:cs="Times New Roman"/>
          <w:szCs w:val="24"/>
          <w:lang w:val="de-DE"/>
        </w:rPr>
      </w:pPr>
      <w:r w:rsidRPr="00DB1B96">
        <w:rPr>
          <w:rFonts w:cs="Times New Roman"/>
          <w:szCs w:val="24"/>
          <w:lang w:val="de-DE"/>
        </w:rPr>
        <w:tab/>
      </w:r>
      <w:r w:rsidR="008F50D0" w:rsidRPr="00DB1B96">
        <w:rPr>
          <w:rFonts w:cs="Times New Roman"/>
          <w:szCs w:val="24"/>
          <w:lang w:val="de-DE"/>
        </w:rPr>
        <w:t>Dengan</w:t>
      </w:r>
      <w:r w:rsidRPr="00DB1B96">
        <w:rPr>
          <w:rFonts w:cs="Times New Roman"/>
          <w:szCs w:val="24"/>
          <w:lang w:val="de-DE"/>
        </w:rPr>
        <w:t xml:space="preserve"> </w:t>
      </w:r>
      <w:r w:rsidRPr="00DB1B96">
        <w:rPr>
          <w:rFonts w:cs="Times New Roman"/>
          <w:i/>
          <w:szCs w:val="24"/>
          <w:lang w:val="de-DE"/>
        </w:rPr>
        <w:t>C</w:t>
      </w:r>
      <w:r w:rsidRPr="00DB1B96">
        <w:rPr>
          <w:rFonts w:cs="Times New Roman"/>
          <w:szCs w:val="24"/>
          <w:lang w:val="de-DE"/>
        </w:rPr>
        <w:t xml:space="preserve"> disebut sebagai </w:t>
      </w:r>
      <w:r w:rsidRPr="00DB1B96">
        <w:rPr>
          <w:rFonts w:cs="Times New Roman"/>
          <w:i/>
          <w:szCs w:val="24"/>
          <w:lang w:val="de-DE"/>
        </w:rPr>
        <w:t>error penalty</w:t>
      </w:r>
      <w:r w:rsidRPr="00DB1B96">
        <w:rPr>
          <w:rFonts w:cs="Times New Roman"/>
          <w:szCs w:val="24"/>
          <w:lang w:val="de-DE"/>
        </w:rPr>
        <w:t xml:space="preserve">, serta </w:t>
      </w:r>
      <m:oMath>
        <m:r>
          <w:rPr>
            <w:rFonts w:ascii="Cambria Math" w:hAnsi="Cambria Math" w:cs="Times New Roman"/>
            <w:szCs w:val="24"/>
            <w:lang w:val="de-DE"/>
          </w:rPr>
          <m:t>α</m:t>
        </m:r>
      </m:oMath>
      <w:r w:rsidRPr="00DB1B96">
        <w:rPr>
          <w:rFonts w:eastAsiaTheme="minorEastAsia" w:cs="Times New Roman"/>
          <w:szCs w:val="24"/>
          <w:lang w:val="de-DE"/>
        </w:rPr>
        <w:t xml:space="preserve"> dan </w:t>
      </w:r>
      <m:oMath>
        <m:r>
          <w:rPr>
            <w:rFonts w:ascii="Cambria Math" w:hAnsi="Cambria Math" w:cs="Times New Roman"/>
            <w:szCs w:val="24"/>
            <w:lang w:val="de-DE"/>
          </w:rPr>
          <m:t>β</m:t>
        </m:r>
      </m:oMath>
      <w:r w:rsidRPr="00DB1B96">
        <w:rPr>
          <w:rFonts w:eastAsiaTheme="minorEastAsia" w:cs="Times New Roman"/>
          <w:szCs w:val="24"/>
          <w:lang w:val="de-DE"/>
        </w:rPr>
        <w:t xml:space="preserve"> merupakan </w:t>
      </w:r>
      <w:r w:rsidRPr="00DB1B96">
        <w:rPr>
          <w:rFonts w:cs="Times New Roman"/>
          <w:i/>
          <w:szCs w:val="24"/>
          <w:lang w:val="de-DE"/>
        </w:rPr>
        <w:t>Langrangian Multiplier</w:t>
      </w:r>
      <w:r w:rsidRPr="00DB1B96">
        <w:rPr>
          <w:rFonts w:cs="Times New Roman"/>
          <w:szCs w:val="24"/>
          <w:lang w:val="de-DE"/>
        </w:rPr>
        <w:t xml:space="preserve">. Dipandang persamaan minimalisasi sebagai </w:t>
      </w:r>
      <w:r w:rsidRPr="00DB1B96">
        <w:rPr>
          <w:rFonts w:cs="Times New Roman"/>
          <w:i/>
          <w:szCs w:val="24"/>
          <w:lang w:val="de-DE"/>
        </w:rPr>
        <w:t>primal problem</w:t>
      </w:r>
      <w:r w:rsidRPr="00DB1B96">
        <w:rPr>
          <w:rFonts w:cs="Times New Roman"/>
          <w:szCs w:val="24"/>
          <w:lang w:val="de-DE"/>
        </w:rPr>
        <w:t>.</w:t>
      </w:r>
    </w:p>
    <w:p w14:paraId="67368846" w14:textId="77777777" w:rsidR="00EB0B0C" w:rsidRPr="00DB1B9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rsidRPr="00DB1B96" w14:paraId="2D9AE1AF" w14:textId="77777777" w:rsidTr="00027D76">
        <w:tc>
          <w:tcPr>
            <w:tcW w:w="918" w:type="dxa"/>
          </w:tcPr>
          <w:p w14:paraId="3216E363"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Pr="00DB1B96" w:rsidRDefault="00C07458"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7E11156B"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2B50">
              <w:rPr>
                <w:rFonts w:eastAsiaTheme="minorEastAsia" w:cs="Times New Roman"/>
                <w:noProof/>
                <w:szCs w:val="24"/>
                <w:lang w:val="de-DE"/>
              </w:rPr>
              <w:t>7</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29D0B8E3" w14:textId="77777777" w:rsidR="00027D76" w:rsidRPr="00DB1B96" w:rsidRDefault="00027D76" w:rsidP="00027D76">
      <w:pPr>
        <w:spacing w:after="0" w:line="360" w:lineRule="auto"/>
        <w:rPr>
          <w:rFonts w:cs="Times New Roman"/>
          <w:szCs w:val="24"/>
          <w:lang w:val="de-DE"/>
        </w:rPr>
      </w:pPr>
    </w:p>
    <w:p w14:paraId="4751ACCA" w14:textId="77777777" w:rsidR="00EB0B0C" w:rsidRPr="00DB1B96" w:rsidRDefault="00EB0B0C" w:rsidP="00EB0B0C">
      <w:pPr>
        <w:spacing w:after="0" w:line="360" w:lineRule="auto"/>
        <w:rPr>
          <w:rFonts w:cs="Times New Roman"/>
          <w:szCs w:val="24"/>
          <w:lang w:val="de-DE"/>
        </w:rPr>
      </w:pPr>
      <w:r w:rsidRPr="00DB1B96">
        <w:rPr>
          <w:rFonts w:cs="Times New Roman"/>
          <w:szCs w:val="24"/>
          <w:lang w:val="de-DE"/>
        </w:rPr>
        <w:tab/>
        <w:t xml:space="preserve">Ketika memenuhi kondisi Kuhn-Tucker, maka persoalan primal dapat ditransformasikan menjadi bentuk </w:t>
      </w:r>
      <w:r w:rsidRPr="00DB1B96">
        <w:rPr>
          <w:rFonts w:cs="Times New Roman"/>
          <w:i/>
          <w:szCs w:val="24"/>
          <w:lang w:val="de-DE"/>
        </w:rPr>
        <w:t>dual problem</w:t>
      </w:r>
      <w:r w:rsidRPr="00DB1B96">
        <w:rPr>
          <w:rFonts w:cs="Times New Roman"/>
          <w:szCs w:val="24"/>
          <w:lang w:val="de-DE"/>
        </w:rPr>
        <w:t>:</w:t>
      </w:r>
    </w:p>
    <w:p w14:paraId="235E906F" w14:textId="77777777" w:rsidR="00EB0B0C" w:rsidRPr="00DB1B9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rsidRPr="00DB1B96" w14:paraId="322EB1F8" w14:textId="77777777" w:rsidTr="00027D76">
        <w:tc>
          <w:tcPr>
            <w:tcW w:w="918" w:type="dxa"/>
          </w:tcPr>
          <w:p w14:paraId="7DD7BE0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Pr="00DB1B96" w:rsidRDefault="00C07458"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06E7EC23"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2B50">
              <w:rPr>
                <w:rFonts w:eastAsiaTheme="minorEastAsia" w:cs="Times New Roman"/>
                <w:noProof/>
                <w:szCs w:val="24"/>
                <w:lang w:val="de-DE"/>
              </w:rPr>
              <w:t>8</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446E4C23" w14:textId="77777777" w:rsidR="00027D76" w:rsidRPr="00DB1B96" w:rsidRDefault="00027D76" w:rsidP="00027D76">
      <w:pPr>
        <w:spacing w:after="0" w:line="360" w:lineRule="auto"/>
        <w:rPr>
          <w:rFonts w:eastAsiaTheme="minorEastAsia" w:cs="Times New Roman"/>
          <w:szCs w:val="24"/>
          <w:lang w:val="de-DE"/>
        </w:rPr>
      </w:pPr>
    </w:p>
    <w:p w14:paraId="566BBAC6" w14:textId="77777777" w:rsidR="00EB0B0C" w:rsidRPr="00DB1B96" w:rsidRDefault="00EB0B0C" w:rsidP="00EB0B0C">
      <w:pPr>
        <w:spacing w:after="0" w:line="360" w:lineRule="auto"/>
        <w:rPr>
          <w:rFonts w:eastAsiaTheme="minorEastAsia" w:cs="Times New Roman"/>
          <w:szCs w:val="24"/>
          <w:lang w:val="de-DE"/>
        </w:rPr>
      </w:pPr>
      <w:r w:rsidRPr="00DB1B96">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sidRPr="00DB1B96">
        <w:rPr>
          <w:rFonts w:eastAsiaTheme="minorEastAsia" w:cs="Times New Roman"/>
          <w:szCs w:val="24"/>
          <w:lang w:val="de-DE"/>
        </w:rPr>
        <w:t>. Pada nilai optimal, turunan dari L akan bernilai 0, sehingga:</w:t>
      </w:r>
    </w:p>
    <w:p w14:paraId="7DE91285"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16"/>
        <w:gridCol w:w="930"/>
      </w:tblGrid>
      <w:tr w:rsidR="00B94410" w:rsidRPr="00DB1B96" w14:paraId="3758F592" w14:textId="77777777" w:rsidTr="00027D76">
        <w:tc>
          <w:tcPr>
            <w:tcW w:w="918" w:type="dxa"/>
          </w:tcPr>
          <w:p w14:paraId="71787B4A"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Pr="00DB1B96" w:rsidRDefault="00C07458"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525DF08B"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2B50">
              <w:rPr>
                <w:rFonts w:eastAsiaTheme="minorEastAsia" w:cs="Times New Roman"/>
                <w:noProof/>
                <w:szCs w:val="24"/>
                <w:lang w:val="de-DE"/>
              </w:rPr>
              <w:t>9</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072D5C62" w14:textId="77777777" w:rsidTr="00027D76">
        <w:tc>
          <w:tcPr>
            <w:tcW w:w="918" w:type="dxa"/>
          </w:tcPr>
          <w:p w14:paraId="6AD1C0D2"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DB1B96" w:rsidRDefault="00C07458"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0D128FCC"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2B50">
              <w:rPr>
                <w:rFonts w:eastAsiaTheme="minorEastAsia" w:cs="Times New Roman"/>
                <w:noProof/>
                <w:szCs w:val="24"/>
                <w:lang w:val="de-DE"/>
              </w:rPr>
              <w:t>10</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29A99ACA" w14:textId="77777777" w:rsidTr="00027D76">
        <w:tc>
          <w:tcPr>
            <w:tcW w:w="918" w:type="dxa"/>
          </w:tcPr>
          <w:p w14:paraId="723DBEBD"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Pr="00DB1B96" w:rsidRDefault="00C07458"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0CCEB4B9"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2B50">
              <w:rPr>
                <w:rFonts w:eastAsiaTheme="minorEastAsia" w:cs="Times New Roman"/>
                <w:noProof/>
                <w:szCs w:val="24"/>
                <w:lang w:val="de-DE"/>
              </w:rPr>
              <w:t>11</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6AA40395" w14:textId="77777777" w:rsidR="00027D76" w:rsidRPr="00DB1B96" w:rsidRDefault="00027D76" w:rsidP="00EB0B0C">
      <w:pPr>
        <w:spacing w:after="0" w:line="360" w:lineRule="auto"/>
        <w:rPr>
          <w:rFonts w:eastAsiaTheme="minorEastAsia" w:cs="Times New Roman"/>
          <w:szCs w:val="24"/>
          <w:lang w:val="de-DE"/>
        </w:rPr>
      </w:pPr>
    </w:p>
    <w:p w14:paraId="312A60EB" w14:textId="77777777" w:rsidR="00EB0B0C" w:rsidRPr="00DB1B96" w:rsidRDefault="00EB0B0C" w:rsidP="00EB0B0C">
      <w:pPr>
        <w:spacing w:after="0" w:line="360" w:lineRule="auto"/>
        <w:rPr>
          <w:rFonts w:eastAsiaTheme="minorEastAsia" w:cs="Times New Roman"/>
          <w:i/>
          <w:szCs w:val="24"/>
          <w:lang w:val="de-DE"/>
        </w:rPr>
      </w:pPr>
      <w:r w:rsidRPr="00DB1B96">
        <w:rPr>
          <w:rFonts w:eastAsiaTheme="minorEastAsia" w:cs="Times New Roman"/>
          <w:szCs w:val="24"/>
          <w:lang w:val="de-DE"/>
        </w:rPr>
        <w:lastRenderedPageBreak/>
        <w:tab/>
        <w:t xml:space="preserve">Dengan memasukkan pe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9)</w:t>
      </w:r>
      <w:r w:rsidRPr="00DB1B96">
        <w:rPr>
          <w:rFonts w:eastAsiaTheme="minorEastAsia" w:cs="Times New Roman"/>
          <w:szCs w:val="24"/>
          <w:lang w:val="de-DE"/>
        </w:rPr>
        <w:t xml:space="preserve">,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10)</w:t>
      </w:r>
      <w:r w:rsidRPr="00DB1B96">
        <w:rPr>
          <w:rFonts w:eastAsiaTheme="minorEastAsia" w:cs="Times New Roman"/>
          <w:szCs w:val="24"/>
          <w:lang w:val="de-DE"/>
        </w:rPr>
        <w:t xml:space="preserve">,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11)</w:t>
      </w:r>
      <w:r w:rsidRPr="00DB1B96">
        <w:rPr>
          <w:rFonts w:eastAsiaTheme="minorEastAsia" w:cs="Times New Roman"/>
          <w:szCs w:val="24"/>
          <w:lang w:val="de-DE"/>
        </w:rPr>
        <w:t xml:space="preserve"> kedalam per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6)</w:t>
      </w:r>
      <w:r w:rsidRPr="00DB1B96">
        <w:rPr>
          <w:rFonts w:eastAsiaTheme="minorEastAsia" w:cs="Times New Roman"/>
          <w:szCs w:val="24"/>
          <w:lang w:val="de-DE"/>
        </w:rPr>
        <w:t xml:space="preserve">, maka dapatkan </w:t>
      </w:r>
      <w:r w:rsidRPr="00DB1B96">
        <w:rPr>
          <w:rFonts w:eastAsiaTheme="minorEastAsia" w:cs="Times New Roman"/>
          <w:i/>
          <w:szCs w:val="24"/>
          <w:lang w:val="de-DE"/>
        </w:rPr>
        <w:t>dual quadratic optimization problem:</w:t>
      </w:r>
    </w:p>
    <w:p w14:paraId="41D4DF87"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6138"/>
        <w:gridCol w:w="926"/>
      </w:tblGrid>
      <w:tr w:rsidR="00027D76" w:rsidRPr="00DB1B96" w14:paraId="41B36AB3" w14:textId="77777777" w:rsidTr="00173F2B">
        <w:tc>
          <w:tcPr>
            <w:tcW w:w="918" w:type="dxa"/>
          </w:tcPr>
          <w:p w14:paraId="1E9014D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Pr="00DB1B96" w:rsidRDefault="00C07458"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6C8C6C93" w:rsidR="00027D76" w:rsidRPr="00DB1B96" w:rsidRDefault="00027D76"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2B50">
              <w:rPr>
                <w:rFonts w:eastAsiaTheme="minorEastAsia" w:cs="Times New Roman"/>
                <w:noProof/>
                <w:szCs w:val="24"/>
                <w:lang w:val="de-DE"/>
              </w:rPr>
              <w:t>12</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1B113E14" w14:textId="77777777" w:rsidR="00027D76" w:rsidRPr="00DB1B96" w:rsidRDefault="00027D76" w:rsidP="00EB0B0C">
      <w:pPr>
        <w:spacing w:after="0" w:line="360" w:lineRule="auto"/>
        <w:rPr>
          <w:rFonts w:eastAsiaTheme="minorEastAsia" w:cs="Times New Roman"/>
          <w:szCs w:val="24"/>
          <w:lang w:val="de-DE"/>
        </w:rPr>
      </w:pPr>
    </w:p>
    <w:p w14:paraId="7F875210" w14:textId="77777777" w:rsidR="00EB0B0C" w:rsidRPr="00DB1B96" w:rsidRDefault="00EB0B0C" w:rsidP="00EB0B0C">
      <w:pPr>
        <w:spacing w:after="0" w:line="360" w:lineRule="auto"/>
        <w:rPr>
          <w:rFonts w:eastAsiaTheme="minorEastAsia" w:cs="Times New Roman"/>
          <w:szCs w:val="24"/>
          <w:lang w:val="de-DE"/>
        </w:rPr>
      </w:pPr>
      <w:r w:rsidRPr="00DB1B96">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173F2B" w:rsidRPr="00DB1B96" w14:paraId="21651B19" w14:textId="77777777" w:rsidTr="00173F2B">
        <w:tc>
          <w:tcPr>
            <w:tcW w:w="918" w:type="dxa"/>
          </w:tcPr>
          <w:p w14:paraId="056436FD" w14:textId="77777777" w:rsidR="00173F2B" w:rsidRPr="00DB1B96"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DB1B96"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Pr="00DB1B96" w:rsidRDefault="00C07458"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20580BED" w:rsidR="00173F2B" w:rsidRPr="00DB1B96" w:rsidRDefault="00173F2B"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2B50">
              <w:rPr>
                <w:rFonts w:eastAsiaTheme="minorEastAsia" w:cs="Times New Roman"/>
                <w:noProof/>
                <w:szCs w:val="24"/>
                <w:lang w:val="de-DE"/>
              </w:rPr>
              <w:t>13</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36A816E5"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w:t>
      </w:r>
      <w:r w:rsidR="009B27C7">
        <w:rPr>
          <w:rFonts w:eastAsiaTheme="minorEastAsia" w:cs="Times New Roman"/>
          <w:szCs w:val="24"/>
          <w:lang w:val="de-DE"/>
        </w:rPr>
        <w:t xml:space="preserve"> </w:t>
      </w:r>
      <w:r>
        <w:rPr>
          <w:rFonts w:eastAsiaTheme="minorEastAsia" w:cs="Times New Roman"/>
          <w:szCs w:val="24"/>
          <w:lang w:val="de-DE"/>
        </w:rPr>
        <w:t>menjadi</w:t>
      </w:r>
      <w:r w:rsidR="009B27C7">
        <w:rPr>
          <w:rFonts w:eastAsiaTheme="minorEastAsia" w:cs="Times New Roman"/>
          <w:szCs w:val="24"/>
          <w:lang w:val="de-DE"/>
        </w:rPr>
        <w:t xml:space="preserve"> </w:t>
      </w:r>
      <w:r w:rsidR="009B27C7">
        <w:rPr>
          <w:rFonts w:eastAsiaTheme="minorEastAsia" w:cs="Times New Roman"/>
          <w:szCs w:val="24"/>
          <w:lang w:val="de-DE"/>
        </w:rPr>
        <w:fldChar w:fldCharType="begin" w:fldLock="1"/>
      </w:r>
      <w:r w:rsidR="00BE70A5">
        <w:rPr>
          <w:rFonts w:eastAsiaTheme="minorEastAsia"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eastAsiaTheme="minorEastAsia" w:cs="Times New Roman"/>
          <w:szCs w:val="24"/>
          <w:lang w:val="de-DE"/>
        </w:rPr>
        <w:fldChar w:fldCharType="separate"/>
      </w:r>
      <w:r w:rsidR="00AC5A66" w:rsidRPr="00AC5A66">
        <w:rPr>
          <w:rFonts w:eastAsiaTheme="minorEastAsia" w:cs="Times New Roman"/>
          <w:noProof/>
          <w:szCs w:val="24"/>
          <w:lang w:val="de-DE"/>
        </w:rPr>
        <w:t>[16]</w:t>
      </w:r>
      <w:r w:rsidR="009B27C7">
        <w:rPr>
          <w:rFonts w:eastAsiaTheme="minorEastAsia" w:cs="Times New Roman"/>
          <w:szCs w:val="24"/>
          <w:lang w:val="de-DE"/>
        </w:rPr>
        <w:fldChar w:fldCharType="end"/>
      </w:r>
      <w:r>
        <w:rPr>
          <w:rFonts w:eastAsiaTheme="minorEastAsia" w:cs="Times New Roman"/>
          <w:szCs w:val="24"/>
          <w:lang w:val="de-DE"/>
        </w:rPr>
        <w:t>:</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3EBA0F72"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27B2E840"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r w:rsidR="002406B3">
        <w:rPr>
          <w:rFonts w:cs="Times New Roman"/>
          <w:szCs w:val="24"/>
          <w:lang w:val="de-DE"/>
        </w:rPr>
        <w:fldChar w:fldCharType="begin" w:fldLock="1"/>
      </w:r>
      <w:r w:rsidR="002406B3">
        <w:rPr>
          <w:rFonts w:cs="Times New Roman"/>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2406B3">
        <w:rPr>
          <w:rFonts w:cs="Times New Roman"/>
          <w:szCs w:val="24"/>
          <w:lang w:val="de-DE"/>
        </w:rPr>
        <w:fldChar w:fldCharType="separate"/>
      </w:r>
      <w:r w:rsidR="002406B3" w:rsidRPr="002406B3">
        <w:rPr>
          <w:rFonts w:cs="Times New Roman"/>
          <w:noProof/>
          <w:szCs w:val="24"/>
          <w:lang w:val="de-DE"/>
        </w:rPr>
        <w:t>[17]</w:t>
      </w:r>
      <w:r w:rsidR="002406B3">
        <w:rPr>
          <w:rFonts w:cs="Times New Roman"/>
          <w:szCs w:val="24"/>
          <w:lang w:val="de-DE"/>
        </w:rPr>
        <w:fldChar w:fldCharType="end"/>
      </w:r>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w:t>
      </w:r>
      <w:r w:rsidRPr="00944E0B">
        <w:rPr>
          <w:rFonts w:cs="Times New Roman"/>
          <w:i/>
          <w:szCs w:val="24"/>
          <w:lang w:val="de-DE"/>
        </w:rPr>
        <w:lastRenderedPageBreak/>
        <w:t xml:space="preserve">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3C5A018A">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11A61E45" w:rsidR="00D50F89" w:rsidRDefault="00621E5A" w:rsidP="00621E5A">
      <w:pPr>
        <w:pStyle w:val="Caption"/>
        <w:rPr>
          <w:rFonts w:cs="Times New Roman"/>
          <w:szCs w:val="24"/>
          <w:lang w:val="de-DE"/>
        </w:rPr>
      </w:pPr>
      <w:bookmarkStart w:id="46" w:name="_Toc60962569"/>
      <w:r>
        <w:t xml:space="preserve">Gambar </w:t>
      </w:r>
      <w:fldSimple w:instr=" STYLEREF 1 \s ">
        <w:r w:rsidR="00732B50">
          <w:rPr>
            <w:noProof/>
          </w:rPr>
          <w:t>III</w:t>
        </w:r>
      </w:fldSimple>
      <w:r w:rsidR="004D70CE">
        <w:t>.</w:t>
      </w:r>
      <w:fldSimple w:instr=" SEQ Gambar \* ARABIC \s 1 ">
        <w:r w:rsidR="00732B50">
          <w:rPr>
            <w:noProof/>
          </w:rPr>
          <w:t>2</w:t>
        </w:r>
      </w:fldSimple>
      <w:r>
        <w:t xml:space="preserve"> </w:t>
      </w:r>
      <w:r w:rsidRPr="00503F4F">
        <w:t>Perbedaan one versus all dan one versus one</w:t>
      </w:r>
      <w:bookmarkEnd w:id="46"/>
      <w:r w:rsidR="00366E70">
        <w:t xml:space="preserve"> [17]</w:t>
      </w:r>
    </w:p>
    <w:p w14:paraId="76F3EA5B" w14:textId="74F71D2C"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BE70A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117AED">
        <w:rPr>
          <w:rFonts w:cs="Times New Roman"/>
          <w:i/>
          <w:szCs w:val="24"/>
          <w:lang w:val="de-DE"/>
        </w:rPr>
        <w:fldChar w:fldCharType="separate"/>
      </w:r>
      <w:r w:rsidR="00AC5A66" w:rsidRPr="00AC5A66">
        <w:rPr>
          <w:rFonts w:cs="Times New Roman"/>
          <w:noProof/>
          <w:szCs w:val="24"/>
          <w:lang w:val="de-DE"/>
        </w:rPr>
        <w:t>[17]</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Penentuan kelas dari sebuah sampel dapat ditentukan dari hasil klasifikasi yang menyatakan bahwa sampel merupakan anggota dari kelas tersebut.</w:t>
      </w:r>
    </w:p>
    <w:p w14:paraId="07775358" w14:textId="45698DBE"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w:lastRenderedPageBreak/>
        <mc:AlternateContent>
          <mc:Choice Requires="wpg">
            <w:drawing>
              <wp:anchor distT="0" distB="0" distL="114300" distR="114300" simplePos="0" relativeHeight="251662336" behindDoc="0" locked="0" layoutInCell="1" allowOverlap="1" wp14:anchorId="55DB51E9" wp14:editId="63F9DA41">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DD4DF5" w:rsidRPr="00123D70" w:rsidRDefault="00DD4DF5"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29A514BF" w:rsidR="00DD4DF5" w:rsidRPr="006647E1" w:rsidRDefault="00DD4DF5" w:rsidP="00550446">
                                <w:pPr>
                                  <w:pStyle w:val="Caption"/>
                                  <w:rPr>
                                    <w:rFonts w:cs="Times New Roman"/>
                                    <w:noProof/>
                                    <w:szCs w:val="24"/>
                                  </w:rPr>
                                </w:pPr>
                                <w:bookmarkStart w:id="47" w:name="_Toc60962570"/>
                                <w:r>
                                  <w:t xml:space="preserve">Gambar </w:t>
                                </w:r>
                                <w:fldSimple w:instr=" STYLEREF 1 \s ">
                                  <w:r w:rsidR="00732B50">
                                    <w:rPr>
                                      <w:noProof/>
                                    </w:rPr>
                                    <w:t>III</w:t>
                                  </w:r>
                                </w:fldSimple>
                                <w:r>
                                  <w:t>.</w:t>
                                </w:r>
                                <w:fldSimple w:instr=" SEQ Gambar \* ARABIC \s 1 ">
                                  <w:r w:rsidR="00732B50">
                                    <w:rPr>
                                      <w:noProof/>
                                    </w:rPr>
                                    <w:t>3</w:t>
                                  </w:r>
                                </w:fldSimple>
                                <w:r>
                                  <w:t xml:space="preserve"> </w:t>
                                </w:r>
                                <w:r>
                                  <w:rPr>
                                    <w:noProof/>
                                  </w:rPr>
                                  <w:t>Penentuan Kelas Menggunakan DAG</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DD4DF5" w:rsidRPr="004D6495" w:rsidRDefault="00DD4DF5">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3" style="position:absolute;left:0;text-align:left;margin-left:88.15pt;margin-top:267.5pt;width:212.95pt;height:256.7pt;z-index:251662336;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">
                <v:group id="Group 34" o:spid="_x0000_s1034"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5"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6"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4" o:title="DAGSVM-basic-principle-category-3"/>
                    </v:shape>
                    <v:shape id="Text Box 3" o:spid="_x0000_s1037"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DD4DF5" w:rsidRPr="00123D70" w:rsidRDefault="00DD4DF5" w:rsidP="00EB0B0C">
                            <w:pPr>
                              <w:pStyle w:val="Caption"/>
                              <w:rPr>
                                <w:noProof/>
                                <w:szCs w:val="24"/>
                              </w:rPr>
                            </w:pPr>
                          </w:p>
                        </w:txbxContent>
                      </v:textbox>
                    </v:shape>
                  </v:group>
                  <v:shape id="Text Box 20" o:spid="_x0000_s1038"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29A514BF" w:rsidR="00DD4DF5" w:rsidRPr="006647E1" w:rsidRDefault="00DD4DF5" w:rsidP="00550446">
                          <w:pPr>
                            <w:pStyle w:val="Caption"/>
                            <w:rPr>
                              <w:rFonts w:cs="Times New Roman"/>
                              <w:noProof/>
                              <w:szCs w:val="24"/>
                            </w:rPr>
                          </w:pPr>
                          <w:bookmarkStart w:id="48" w:name="_Toc60962570"/>
                          <w:r>
                            <w:t xml:space="preserve">Gambar </w:t>
                          </w:r>
                          <w:fldSimple w:instr=" STYLEREF 1 \s ">
                            <w:r w:rsidR="00732B50">
                              <w:rPr>
                                <w:noProof/>
                              </w:rPr>
                              <w:t>III</w:t>
                            </w:r>
                          </w:fldSimple>
                          <w:r>
                            <w:t>.</w:t>
                          </w:r>
                          <w:fldSimple w:instr=" SEQ Gambar \* ARABIC \s 1 ">
                            <w:r w:rsidR="00732B50">
                              <w:rPr>
                                <w:noProof/>
                              </w:rPr>
                              <w:t>3</w:t>
                            </w:r>
                          </w:fldSimple>
                          <w:r>
                            <w:t xml:space="preserve"> </w:t>
                          </w:r>
                          <w:r>
                            <w:rPr>
                              <w:noProof/>
                            </w:rPr>
                            <w:t>Penentuan Kelas Menggunakan DAG</w:t>
                          </w:r>
                          <w:bookmarkEnd w:id="48"/>
                        </w:p>
                      </w:txbxContent>
                    </v:textbox>
                  </v:shape>
                </v:group>
                <v:shape id="_x0000_s1039"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DD4DF5" w:rsidRPr="004D6495" w:rsidRDefault="00DD4DF5">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BE70A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8]","plainTextFormattedCitation":"[18]","previouslyFormattedCitation":"[18]"},"properties":{"noteIndex":0},"schema":"https://github.com/citation-style-language/schema/raw/master/csl-citation.json"}</w:instrText>
      </w:r>
      <w:r w:rsidR="00117AED">
        <w:rPr>
          <w:rFonts w:cs="Times New Roman"/>
          <w:szCs w:val="24"/>
          <w:lang w:val="de-DE"/>
        </w:rPr>
        <w:fldChar w:fldCharType="separate"/>
      </w:r>
      <w:r w:rsidR="00AC5A66" w:rsidRPr="00AC5A66">
        <w:rPr>
          <w:rFonts w:cs="Times New Roman"/>
          <w:noProof/>
          <w:szCs w:val="24"/>
          <w:lang w:val="de-DE"/>
        </w:rPr>
        <w:t>[18]</w:t>
      </w:r>
      <w:r w:rsidR="00117AED">
        <w:rPr>
          <w:rFonts w:cs="Times New Roman"/>
          <w:szCs w:val="24"/>
          <w:lang w:val="de-DE"/>
        </w:rPr>
        <w:fldChar w:fldCharType="end"/>
      </w:r>
      <w:r w:rsidR="00EB0B0C" w:rsidRPr="00944E0B">
        <w:rPr>
          <w:rFonts w:cs="Times New Roman"/>
          <w:szCs w:val="24"/>
          <w:lang w:val="de-DE"/>
        </w:rPr>
        <w:t xml:space="preserve">. </w:t>
      </w:r>
    </w:p>
    <w:p w14:paraId="2B3D3F76" w14:textId="426155B5"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fldSimple w:instr=" STYLEREF 1 \s ">
        <w:r w:rsidR="00732B50">
          <w:rPr>
            <w:noProof/>
          </w:rPr>
          <w:t>III</w:t>
        </w:r>
      </w:fldSimple>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7E87EAC0" w:rsidR="008478E7" w:rsidRPr="00D43A11" w:rsidRDefault="00D6614C" w:rsidP="00D6614C">
      <w:pPr>
        <w:pStyle w:val="Heading2"/>
        <w:numPr>
          <w:ilvl w:val="0"/>
          <w:numId w:val="0"/>
        </w:numPr>
        <w:ind w:left="180"/>
        <w:rPr>
          <w:lang w:val="de-DE"/>
        </w:rPr>
      </w:pPr>
      <w:bookmarkStart w:id="49" w:name="_Toc61224100"/>
      <w:r>
        <w:rPr>
          <w:lang w:val="de-DE"/>
        </w:rPr>
        <w:lastRenderedPageBreak/>
        <w:t>III.3</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49"/>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0A3AA428" w:rsidR="008478E7" w:rsidRPr="00D6614C" w:rsidRDefault="00D6614C" w:rsidP="00D6614C">
      <w:pPr>
        <w:pStyle w:val="Heading3"/>
        <w:numPr>
          <w:ilvl w:val="0"/>
          <w:numId w:val="0"/>
        </w:numPr>
        <w:ind w:left="180"/>
        <w:rPr>
          <w:lang w:val="de-DE"/>
        </w:rPr>
      </w:pPr>
      <w:bookmarkStart w:id="50" w:name="_Toc61224101"/>
      <w:r>
        <w:rPr>
          <w:lang w:val="de-DE"/>
        </w:rPr>
        <w:t>III.3.</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50"/>
    </w:p>
    <w:p w14:paraId="79E15A1B" w14:textId="6864865C" w:rsidR="008478E7" w:rsidRPr="002406B3" w:rsidRDefault="008478E7" w:rsidP="008478E7">
      <w:pPr>
        <w:spacing w:after="0" w:line="360" w:lineRule="auto"/>
        <w:rPr>
          <w:rFonts w:cs="Times New Roman"/>
          <w:sz w:val="20"/>
          <w:szCs w:val="20"/>
          <w:lang w:val="de-DE"/>
        </w:rPr>
      </w:pPr>
      <w:r>
        <w:rPr>
          <w:rFonts w:cs="Times New Roman"/>
          <w:b/>
          <w:bCs/>
          <w:color w:val="FF0000"/>
          <w:sz w:val="36"/>
          <w:szCs w:val="36"/>
          <w:lang w:val="de-DE"/>
        </w:rPr>
        <w:tab/>
      </w:r>
      <w:bookmarkStart w:id="51" w:name="_Hlk59805542"/>
      <w:r w:rsidRPr="00550446">
        <w:rPr>
          <w:rFonts w:cs="Times New Roman"/>
          <w:szCs w:val="24"/>
          <w:lang w:val="de-DE"/>
        </w:rPr>
        <w:t xml:space="preserve">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w:t>
      </w:r>
      <w:r w:rsidR="002406B3">
        <w:rPr>
          <w:rFonts w:cs="Times New Roman"/>
          <w:szCs w:val="24"/>
          <w:lang w:val="de-DE"/>
        </w:rPr>
        <w:t>Metode k-</w:t>
      </w:r>
      <w:r w:rsidR="002406B3">
        <w:rPr>
          <w:rFonts w:cs="Times New Roman"/>
          <w:i/>
          <w:iCs/>
          <w:szCs w:val="24"/>
          <w:lang w:val="de-DE"/>
        </w:rPr>
        <w:t xml:space="preserve">means </w:t>
      </w:r>
      <w:r w:rsidR="002406B3">
        <w:rPr>
          <w:rFonts w:cs="Times New Roman"/>
          <w:szCs w:val="24"/>
          <w:lang w:val="de-DE"/>
        </w:rPr>
        <w:t>dapat diprogram dengan mudah sehingga memudahkan untuk mengolah data yang besar</w:t>
      </w:r>
      <w:r w:rsidRPr="00550446">
        <w:rPr>
          <w:rFonts w:cs="Times New Roman"/>
          <w:szCs w:val="24"/>
          <w:lang w:val="de-DE"/>
        </w:rPr>
        <w:t xml:space="preserve"> </w:t>
      </w:r>
      <w:r w:rsidR="00DD096F" w:rsidRPr="00BB5EA3">
        <w:rPr>
          <w:rFonts w:cs="Times New Roman"/>
          <w:szCs w:val="24"/>
          <w:lang w:val="de-DE"/>
        </w:rPr>
        <w:fldChar w:fldCharType="begin" w:fldLock="1"/>
      </w:r>
      <w:r w:rsidR="00BE70A5">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9]","plainTextFormattedCitation":"[19]","previouslyFormattedCitation":"[19]"},"properties":{"noteIndex":0},"schema":"https://github.com/citation-style-language/schema/raw/master/csl-citation.json"}</w:instrText>
      </w:r>
      <w:r w:rsidR="00DD096F" w:rsidRPr="00BB5EA3">
        <w:rPr>
          <w:rFonts w:cs="Times New Roman"/>
          <w:szCs w:val="24"/>
          <w:lang w:val="de-DE"/>
        </w:rPr>
        <w:fldChar w:fldCharType="separate"/>
      </w:r>
      <w:r w:rsidR="00AC5A66" w:rsidRPr="00AC5A66">
        <w:rPr>
          <w:rFonts w:cs="Times New Roman"/>
          <w:noProof/>
          <w:szCs w:val="24"/>
          <w:lang w:val="de-DE"/>
        </w:rPr>
        <w:t>[19]</w:t>
      </w:r>
      <w:r w:rsidR="00DD096F" w:rsidRPr="00BB5EA3">
        <w:rPr>
          <w:rFonts w:cs="Times New Roman"/>
          <w:szCs w:val="24"/>
          <w:lang w:val="de-DE"/>
        </w:rPr>
        <w:fldChar w:fldCharType="end"/>
      </w:r>
      <w:r w:rsidR="00DD096F" w:rsidRPr="00550446">
        <w:rPr>
          <w:rFonts w:cs="Times New Roman"/>
          <w:sz w:val="20"/>
          <w:szCs w:val="20"/>
          <w:lang w:val="de-DE"/>
        </w:rPr>
        <w:t>.</w:t>
      </w:r>
      <w:r w:rsidR="002406B3">
        <w:rPr>
          <w:rFonts w:cs="Times New Roman"/>
          <w:sz w:val="20"/>
          <w:szCs w:val="20"/>
          <w:lang w:val="de-DE"/>
        </w:rPr>
        <w:t xml:space="preserve"> </w:t>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r w:rsidR="002406B3">
        <w:rPr>
          <w:rFonts w:cs="Times New Roman"/>
          <w:iCs/>
          <w:szCs w:val="24"/>
          <w:lang w:val="de-DE"/>
        </w:rPr>
        <w:t xml:space="preserve"> </w:t>
      </w:r>
      <w:r w:rsidR="002406B3">
        <w:rPr>
          <w:rFonts w:cs="Times New Roman"/>
          <w:iCs/>
          <w:szCs w:val="24"/>
          <w:lang w:val="de-DE"/>
        </w:rPr>
        <w:fldChar w:fldCharType="begin" w:fldLock="1"/>
      </w:r>
      <w:r w:rsidR="002406B3">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bookmarkStart w:id="52" w:name="_Hlk59819716"/>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4CF12935"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732B50">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4E6D3336"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r w:rsidR="002406B3">
        <w:rPr>
          <w:rFonts w:cs="Times New Roman"/>
          <w:iCs/>
          <w:szCs w:val="24"/>
          <w:lang w:val="de-DE"/>
        </w:rPr>
        <w:t xml:space="preserve"> </w:t>
      </w:r>
      <w:r w:rsidR="002406B3">
        <w:rPr>
          <w:rFonts w:cs="Times New Roman"/>
          <w:iCs/>
          <w:szCs w:val="24"/>
          <w:lang w:val="de-DE"/>
        </w:rPr>
        <w:fldChar w:fldCharType="begin" w:fldLock="1"/>
      </w:r>
      <w:r w:rsidR="002406B3">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bookmarkEnd w:id="51"/>
    <w:bookmarkEnd w:id="52"/>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satu kesulitan dalam penggunaan metode </w:t>
      </w:r>
      <w:r w:rsidR="00B70B4C">
        <w:rPr>
          <w:rFonts w:cs="Times New Roman"/>
          <w:szCs w:val="24"/>
          <w:lang w:val="de-DE"/>
        </w:rPr>
        <w:t xml:space="preserve">pengelompokan </w:t>
      </w:r>
      <w:r w:rsidRPr="00C109C6">
        <w:rPr>
          <w:rFonts w:eastAsia="Times New Roman" w:cs="Times New Roman"/>
          <w:color w:val="000000"/>
          <w:szCs w:val="24"/>
          <w:lang w:val="en-ID" w:eastAsia="en-ID"/>
        </w:rPr>
        <w:t xml:space="preserve">adalah tidak ada jawaban pasti mengenai jumlah </w:t>
      </w:r>
      <w:r w:rsidR="00B70B4C">
        <w:rPr>
          <w:rFonts w:eastAsia="Times New Roman" w:cs="Times New Roman"/>
          <w:color w:val="000000"/>
          <w:szCs w:val="24"/>
          <w:lang w:val="en-ID" w:eastAsia="en-ID"/>
        </w:rPr>
        <w:t>kelompok</w:t>
      </w:r>
      <w:r w:rsidRPr="00C109C6">
        <w:rPr>
          <w:rFonts w:eastAsia="Times New Roman" w:cs="Times New Roman"/>
          <w:color w:val="000000"/>
          <w:szCs w:val="24"/>
          <w:lang w:val="en-ID" w:eastAsia="en-ID"/>
        </w:rPr>
        <w:t xml:space="preserve"> yang tepat.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r>
        <w:rPr>
          <w:rFonts w:eastAsia="Times New Roman" w:cs="Times New Roman"/>
          <w:color w:val="000000"/>
          <w:szCs w:val="24"/>
          <w:lang w:val="en-ID" w:eastAsia="en-ID"/>
        </w:rPr>
        <w:t>Untuk mengatasi hal tersebut, terdapat</w:t>
      </w:r>
      <w:r w:rsidRPr="00C109C6">
        <w:rPr>
          <w:rFonts w:eastAsia="Times New Roman" w:cs="Times New Roman"/>
          <w:color w:val="000000"/>
          <w:szCs w:val="24"/>
          <w:lang w:val="en-ID" w:eastAsia="en-ID"/>
        </w:rPr>
        <w:t xml:space="preserve"> berbagai metode untuk mencari jumlah </w:t>
      </w:r>
      <w:r w:rsidR="00B70B4C">
        <w:rPr>
          <w:rFonts w:eastAsia="Times New Roman" w:cs="Times New Roman"/>
          <w:color w:val="000000"/>
          <w:szCs w:val="24"/>
          <w:lang w:val="en-ID" w:eastAsia="en-ID"/>
        </w:rPr>
        <w:t>kelompok</w:t>
      </w:r>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sepert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16C55335"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732B50">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3401D0EA"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dari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r>
        <w:rPr>
          <w:rFonts w:eastAsia="Times New Roman" w:cs="Times New Roman"/>
          <w:color w:val="000000"/>
          <w:szCs w:val="24"/>
          <w:lang w:val="en-ID" w:eastAsia="en-ID"/>
        </w:rPr>
        <w:t xml:space="preserve">adalah untuk mencari nilai terkecil dari WCSS, maka temtu WCSS memiliki rumus yang sama dengan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bookmarkStart w:id="53" w:name="_Hlk59829519"/>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w:t>
      </w:r>
      <w:r w:rsidR="00295AA7">
        <w:rPr>
          <w:rFonts w:eastAsiaTheme="minorEastAsia" w:cs="Times New Roman"/>
          <w:szCs w:val="24"/>
          <w:lang w:val="de-DE"/>
        </w:rPr>
        <w:t>ber</w:t>
      </w:r>
      <w:r>
        <w:rPr>
          <w:rFonts w:eastAsiaTheme="minorEastAsia" w:cs="Times New Roman"/>
          <w:szCs w:val="24"/>
          <w:lang w:val="de-DE"/>
        </w:rPr>
        <w:t xml:space="preserve">dasarkan pembentukan siku pada grafik WCSS. </w:t>
      </w:r>
      <w:bookmarkEnd w:id="53"/>
      <w:r>
        <w:rPr>
          <w:rFonts w:eastAsiaTheme="minorEastAsia" w:cs="Times New Roman"/>
          <w:szCs w:val="24"/>
          <w:lang w:val="de-DE"/>
        </w:rPr>
        <w:t xml:space="preserve">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w:t>
      </w:r>
      <w:r w:rsidR="00295AA7">
        <w:rPr>
          <w:rFonts w:eastAsiaTheme="minorEastAsia" w:cs="Times New Roman"/>
          <w:szCs w:val="24"/>
          <w:lang w:val="de-DE"/>
        </w:rPr>
        <w:t xml:space="preserve"> </w:t>
      </w:r>
      <w:r w:rsidR="00295AA7">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21]","plainTextFormattedCitation":"[21]","previouslyFormattedCitation":"[21]"},"properties":{"noteIndex":0},"schema":"https://github.com/citation-style-language/schema/raw/master/csl-citation.json"}</w:instrText>
      </w:r>
      <w:r w:rsidR="00295AA7">
        <w:rPr>
          <w:rFonts w:eastAsiaTheme="minorEastAsia" w:cs="Times New Roman"/>
          <w:szCs w:val="24"/>
          <w:lang w:val="de-DE"/>
        </w:rPr>
        <w:fldChar w:fldCharType="separate"/>
      </w:r>
      <w:r w:rsidR="002406B3" w:rsidRPr="002406B3">
        <w:rPr>
          <w:rFonts w:eastAsiaTheme="minorEastAsia" w:cs="Times New Roman"/>
          <w:noProof/>
          <w:szCs w:val="24"/>
          <w:lang w:val="de-DE"/>
        </w:rPr>
        <w:t>[21]</w:t>
      </w:r>
      <w:r w:rsidR="00295AA7">
        <w:rPr>
          <w:rFonts w:eastAsiaTheme="minorEastAsia" w:cs="Times New Roman"/>
          <w:szCs w:val="24"/>
          <w:lang w:val="de-DE"/>
        </w:rPr>
        <w:fldChar w:fldCharType="end"/>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430CD81C"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DD096F">
        <w:rPr>
          <w:rFonts w:eastAsiaTheme="minorEastAsia" w:cs="Times New Roman"/>
          <w:szCs w:val="24"/>
          <w:lang w:val="de-DE"/>
        </w:rPr>
        <w:fldChar w:fldCharType="separate"/>
      </w:r>
      <w:r w:rsidR="002406B3" w:rsidRPr="002406B3">
        <w:rPr>
          <w:rFonts w:eastAsiaTheme="minorEastAsia" w:cs="Times New Roman"/>
          <w:noProof/>
          <w:szCs w:val="24"/>
          <w:lang w:val="de-DE"/>
        </w:rPr>
        <w:t>[20]</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w:t>
      </w:r>
      <w:r>
        <w:rPr>
          <w:rFonts w:eastAsiaTheme="minorEastAsia" w:cs="Times New Roman"/>
          <w:szCs w:val="24"/>
          <w:lang w:val="de-DE"/>
        </w:rPr>
        <w:lastRenderedPageBreak/>
        <w:t xml:space="preserve">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2406B3">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E5FBF">
        <w:rPr>
          <w:rFonts w:cs="Times New Roman"/>
          <w:color w:val="000000"/>
        </w:rPr>
        <w:fldChar w:fldCharType="separate"/>
      </w:r>
      <w:r w:rsidR="002406B3" w:rsidRPr="002406B3">
        <w:rPr>
          <w:rFonts w:cs="Times New Roman"/>
          <w:noProof/>
          <w:color w:val="000000"/>
        </w:rPr>
        <w:t>[20]</w:t>
      </w:r>
      <w:r w:rsidR="002E5FBF">
        <w:rPr>
          <w:rFonts w:cs="Times New Roman"/>
          <w:color w:val="000000"/>
        </w:rPr>
        <w:fldChar w:fldCharType="end"/>
      </w:r>
      <w:r w:rsidR="002E5FBF">
        <w:rPr>
          <w:rFonts w:cs="Times New Roman"/>
          <w:color w:val="000000"/>
        </w:rPr>
        <w:t xml:space="preserve"> </w:t>
      </w:r>
      <w:r>
        <w:rPr>
          <w:rFonts w:cs="Times New Roman"/>
          <w:color w:val="000000"/>
        </w:rPr>
        <w:t xml:space="preserve">memperkenalkan metode </w:t>
      </w:r>
      <w:r w:rsidR="002E5FBF">
        <w:rPr>
          <w:rFonts w:cs="Times New Roman"/>
          <w:color w:val="000000"/>
        </w:rPr>
        <w:t>di mana</w:t>
      </w:r>
      <w:r>
        <w:rPr>
          <w:rFonts w:cs="Times New Roman"/>
          <w:color w:val="000000"/>
        </w:rPr>
        <w:t xml:space="preserve"> posisi pusat </w:t>
      </w:r>
      <w:r w:rsidR="00B70B4C">
        <w:rPr>
          <w:rFonts w:cs="Times New Roman"/>
          <w:color w:val="000000"/>
        </w:rPr>
        <w:t>kelompok</w:t>
      </w:r>
      <w:r>
        <w:rPr>
          <w:rFonts w:cs="Times New Roman"/>
          <w:i/>
          <w:iCs/>
          <w:color w:val="000000"/>
        </w:rPr>
        <w:t xml:space="preserve"> </w:t>
      </w:r>
      <w:r>
        <w:rPr>
          <w:rFonts w:cs="Times New Roman"/>
          <w:color w:val="000000"/>
        </w:rPr>
        <w:t xml:space="preserve">pertama tidak ditentukan secara acak, namun dengan iterasi tersendiri, metode tersebut disebut sebagai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merupakan jarak dari sebuah sampel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yang telah ditentukan pada iterasi sebelumnya. Setelah pusat </w:t>
      </w:r>
      <w:r w:rsidR="00B70B4C">
        <w:rPr>
          <w:rFonts w:cs="Times New Roman"/>
          <w:color w:val="000000"/>
        </w:rPr>
        <w:t>kelompok</w:t>
      </w:r>
      <w:r>
        <w:rPr>
          <w:rFonts w:cs="Times New Roman"/>
          <w:i/>
          <w:iCs/>
          <w:color w:val="000000"/>
        </w:rPr>
        <w:t xml:space="preserve"> </w:t>
      </w:r>
      <w:r>
        <w:rPr>
          <w:rFonts w:cs="Times New Roman"/>
          <w:color w:val="000000"/>
        </w:rPr>
        <w:t xml:space="preserve">pertama dipilih dari sampel yang tersedia secara acak, pusat </w:t>
      </w:r>
      <w:r w:rsidR="00B70B4C">
        <w:rPr>
          <w:rFonts w:cs="Times New Roman"/>
          <w:color w:val="000000"/>
        </w:rPr>
        <w:t>kelompok</w:t>
      </w:r>
      <w:r>
        <w:rPr>
          <w:rFonts w:cs="Times New Roman"/>
          <w:i/>
          <w:iCs/>
          <w:color w:val="000000"/>
        </w:rPr>
        <w:t xml:space="preserve"> </w:t>
      </w:r>
      <w:r>
        <w:rPr>
          <w:rFonts w:cs="Times New Roman"/>
          <w:color w:val="000000"/>
        </w:rPr>
        <w:t xml:space="preserve">berikutnya dipilih dari sampel yang tersedia dengan probabilitas </w:t>
      </w:r>
      <w:r w:rsidR="002E5FBF">
        <w:rPr>
          <w:rFonts w:cs="Times New Roman"/>
          <w:color w:val="000000"/>
        </w:rPr>
        <w:t>yang mana</w:t>
      </w:r>
      <w:r>
        <w:rPr>
          <w:rFonts w:cs="Times New Roman"/>
          <w:color w:val="000000"/>
        </w:rPr>
        <w:t xml:space="preserve"> pemilihan sebuah sampel sebagai pusat </w:t>
      </w:r>
      <w:r w:rsidR="00B70B4C">
        <w:rPr>
          <w:rFonts w:cs="Times New Roman"/>
          <w:color w:val="000000"/>
        </w:rPr>
        <w:t>kelompok</w:t>
      </w:r>
      <w:r>
        <w:rPr>
          <w:rFonts w:cs="Times New Roman"/>
          <w:i/>
          <w:iCs/>
          <w:color w:val="000000"/>
        </w:rPr>
        <w:t xml:space="preserve"> </w:t>
      </w:r>
      <w:r>
        <w:rPr>
          <w:rFonts w:cs="Times New Roman"/>
          <w:color w:val="000000"/>
        </w:rPr>
        <w:t xml:space="preserve">proporsional terhadap jarak sampel tersebut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sehingga semakin jauh jarak sebuah sampel dari pusat </w:t>
      </w:r>
      <w:r w:rsidR="00B70B4C">
        <w:rPr>
          <w:rFonts w:cs="Times New Roman"/>
          <w:color w:val="000000"/>
        </w:rPr>
        <w:t>kelompok</w:t>
      </w:r>
      <w:r>
        <w:rPr>
          <w:rFonts w:cs="Times New Roman"/>
          <w:color w:val="000000"/>
        </w:rPr>
        <w:t xml:space="preserve">, semakin mungkin sampel tersebut ditentukan sebagai pusat </w:t>
      </w:r>
      <w:r w:rsidR="00B70B4C">
        <w:rPr>
          <w:rFonts w:cs="Times New Roman"/>
          <w:color w:val="000000"/>
        </w:rPr>
        <w:t>kelompok</w:t>
      </w:r>
      <w:r>
        <w:rPr>
          <w:rFonts w:cs="Times New Roman"/>
          <w:color w:val="000000"/>
        </w:rPr>
        <w:t xml:space="preserve"> berikutnya. </w:t>
      </w:r>
      <w:r w:rsidR="00B70B4C">
        <w:rPr>
          <w:rFonts w:cs="Times New Roman"/>
          <w:color w:val="000000"/>
        </w:rPr>
        <w:t>K</w:t>
      </w:r>
      <w:r>
        <w:rPr>
          <w:rFonts w:cs="Times New Roman"/>
          <w:i/>
          <w:iCs/>
          <w:color w:val="000000"/>
        </w:rPr>
        <w:t>-means++</w:t>
      </w:r>
      <w:r>
        <w:rPr>
          <w:rFonts w:cs="Times New Roman"/>
          <w:color w:val="000000"/>
        </w:rPr>
        <w:t xml:space="preserve"> memiliki algoritma sebagai berikut</w:t>
      </w:r>
      <w:r w:rsidR="00550446">
        <w:rPr>
          <w:rFonts w:cs="Times New Roman"/>
          <w:color w:val="000000"/>
        </w:rPr>
        <w:t xml:space="preserve"> </w:t>
      </w:r>
      <w:r w:rsidR="00550446">
        <w:rPr>
          <w:rFonts w:eastAsiaTheme="minorEastAsia" w:cs="Times New Roman"/>
          <w:i/>
          <w:iCs/>
          <w:color w:val="000000"/>
        </w:rPr>
        <w:fldChar w:fldCharType="begin" w:fldLock="1"/>
      </w:r>
      <w:r w:rsidR="002406B3">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550446">
        <w:rPr>
          <w:rFonts w:eastAsiaTheme="minorEastAsia" w:cs="Times New Roman"/>
          <w:i/>
          <w:iCs/>
          <w:color w:val="000000"/>
        </w:rPr>
        <w:fldChar w:fldCharType="separate"/>
      </w:r>
      <w:r w:rsidR="002406B3" w:rsidRPr="002406B3">
        <w:rPr>
          <w:rFonts w:eastAsiaTheme="minorEastAsia" w:cs="Times New Roman"/>
          <w:iCs/>
          <w:noProof/>
          <w:color w:val="000000"/>
        </w:rPr>
        <w:t>[20]</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Tentukan pusat </w:t>
      </w:r>
      <w:r w:rsidR="00B70B4C">
        <w:rPr>
          <w:rFonts w:cs="Times New Roman"/>
          <w:color w:val="000000"/>
        </w:rPr>
        <w:t>kelompok</w:t>
      </w:r>
      <w:r>
        <w:rPr>
          <w:rFonts w:cs="Times New Roman"/>
          <w:i/>
          <w:iCs/>
          <w:color w:val="000000"/>
        </w:rPr>
        <w:t xml:space="preserve"> </w:t>
      </w:r>
      <w:r>
        <w:rPr>
          <w:rFonts w:cs="Times New Roman"/>
          <w:color w:val="000000"/>
        </w:rPr>
        <w:t>pertama c</w:t>
      </w:r>
      <w:r>
        <w:rPr>
          <w:rFonts w:cs="Times New Roman"/>
          <w:color w:val="000000"/>
          <w:vertAlign w:val="subscript"/>
        </w:rPr>
        <w:t>1</w:t>
      </w:r>
      <w:r>
        <w:rPr>
          <w:rFonts w:cs="Times New Roman"/>
          <w:color w:val="000000"/>
        </w:rPr>
        <w:t xml:space="preserve">, dipilih secara acak dari sampel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Tentukan pusat </w:t>
      </w:r>
      <w:r w:rsidR="00B70B4C">
        <w:rPr>
          <w:rFonts w:cs="Times New Roman"/>
          <w:color w:val="000000"/>
        </w:rPr>
        <w:t>kelompok</w:t>
      </w:r>
      <w:r w:rsidR="00B70B4C">
        <w:rPr>
          <w:rFonts w:cs="Times New Roman"/>
          <w:i/>
          <w:iCs/>
          <w:color w:val="000000"/>
        </w:rPr>
        <w:t xml:space="preserve"> </w:t>
      </w:r>
      <w:r>
        <w:rPr>
          <w:rFonts w:cs="Times New Roman"/>
          <w:color w:val="000000"/>
        </w:rPr>
        <w:t xml:space="preserve">berikutnya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dipilih secara acak dari sampel pada </w:t>
      </w:r>
      <w:r>
        <w:rPr>
          <w:rFonts w:cs="Times New Roman"/>
          <w:i/>
          <w:iCs/>
          <w:color w:val="000000"/>
        </w:rPr>
        <w:t xml:space="preserve">X </w:t>
      </w:r>
      <w:r>
        <w:rPr>
          <w:rFonts w:cs="Times New Roman"/>
          <w:color w:val="000000"/>
        </w:rPr>
        <w:t xml:space="preserve">dengan probabilitas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Ulangi tahap 1b, hingga </w:t>
      </w:r>
      <w:r>
        <w:rPr>
          <w:rFonts w:eastAsiaTheme="minorEastAsia" w:cs="Times New Roman"/>
          <w:i/>
          <w:iCs/>
          <w:color w:val="000000"/>
        </w:rPr>
        <w:t>c</w:t>
      </w:r>
      <w:r>
        <w:rPr>
          <w:rFonts w:eastAsiaTheme="minorEastAsia" w:cs="Times New Roman"/>
          <w:i/>
          <w:iCs/>
          <w:color w:val="000000"/>
          <w:vertAlign w:val="subscript"/>
        </w:rPr>
        <w:t xml:space="preserve">k </w:t>
      </w:r>
      <w:r>
        <w:rPr>
          <w:rFonts w:eastAsiaTheme="minorEastAsia" w:cs="Times New Roman"/>
          <w:color w:val="000000"/>
        </w:rPr>
        <w:t>telah ditentukan</w:t>
      </w:r>
    </w:p>
    <w:p w14:paraId="1122FEFC" w14:textId="2F278970"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Dijalankan sama seperti algortima </w:t>
      </w:r>
      <w:r w:rsidR="00660317">
        <w:rPr>
          <w:rFonts w:eastAsiaTheme="minorEastAsia" w:cs="Times New Roman"/>
          <w:color w:val="000000"/>
        </w:rPr>
        <w:t>k</w:t>
      </w:r>
      <w:r>
        <w:rPr>
          <w:rFonts w:eastAsiaTheme="minorEastAsia" w:cs="Times New Roman"/>
          <w:i/>
          <w:iCs/>
          <w:color w:val="000000"/>
        </w:rPr>
        <w:t>-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54" w:name="_Toc61224102"/>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54"/>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akan memiliki densitas yang berbeda dengan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lainnya, strategi tersebut tentu saja berbeda dengan </w:t>
      </w:r>
      <w:r w:rsidR="00EE4EEB">
        <w:rPr>
          <w:rFonts w:cs="Times New Roman"/>
          <w:color w:val="000000"/>
        </w:rPr>
        <w:t>pengelompokan</w:t>
      </w:r>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411E7BBD" w:rsidR="008478E7" w:rsidRDefault="008478E7" w:rsidP="00F63EB3">
      <w:pPr>
        <w:spacing w:after="0" w:line="360" w:lineRule="auto"/>
        <w:ind w:firstLine="720"/>
        <w:rPr>
          <w:rFonts w:cs="Times New Roman"/>
          <w:szCs w:val="24"/>
          <w:lang w:val="de-DE"/>
        </w:rPr>
      </w:pPr>
      <w:r>
        <w:rPr>
          <w:rFonts w:cs="Times New Roman"/>
          <w:szCs w:val="24"/>
          <w:lang w:val="de-DE"/>
        </w:rPr>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22]","plainTextFormattedCitation":"[22]","previouslyFormattedCitation":"[22]"},"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2]</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 xml:space="preserve">1. Membutuhkan pengetahuan domain yang minimum dalam penentuan nilai parameter yang sesuai, karena perkiraan nilai parameter seringkali tidak diketahui </w:t>
      </w:r>
      <w:r w:rsidRPr="009D2CDD">
        <w:rPr>
          <w:rFonts w:cs="Times New Roman"/>
          <w:szCs w:val="24"/>
          <w:lang w:val="de-DE"/>
        </w:rPr>
        <w:lastRenderedPageBreak/>
        <w:t>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6E36879C"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r>
        <w:rPr>
          <w:rFonts w:eastAsia="Times New Roman" w:cs="Times New Roman"/>
          <w:szCs w:val="24"/>
          <w:lang w:val="en-ID" w:eastAsia="en-ID"/>
        </w:rPr>
        <w:t>Algoritma dari metode DBSCAN dapat dijelaskan secara abstrak sebagai berikut</w:t>
      </w:r>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3]</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Tentukan titik pusat-titik pusat dari kumpulan data yang diolah. Sebuah sampel pada kumpulan data dianggap sebagai titik pusat apabila pada radius sebesar ε disekitar sampel tersebut terdapat sampel lain dengan jumlah yang melampaui </w:t>
      </w:r>
      <w:r w:rsidR="00433840">
        <w:rPr>
          <w:rFonts w:eastAsia="Times New Roman" w:cs="Times New Roman"/>
          <w:szCs w:val="24"/>
          <w:lang w:val="en-ID" w:eastAsia="en-ID"/>
        </w:rPr>
        <w:t>ambang</w:t>
      </w:r>
      <w:r>
        <w:rPr>
          <w:rFonts w:eastAsia="Times New Roman" w:cs="Times New Roman"/>
          <w:i/>
          <w:iCs/>
          <w:szCs w:val="24"/>
          <w:lang w:val="en-ID" w:eastAsia="en-ID"/>
        </w:rPr>
        <w:t xml:space="preserve"> </w:t>
      </w:r>
      <w:r>
        <w:rPr>
          <w:rFonts w:eastAsia="Times New Roman" w:cs="Times New Roman"/>
          <w:szCs w:val="24"/>
          <w:lang w:val="en-ID" w:eastAsia="en-ID"/>
        </w:rPr>
        <w:t xml:space="preserve">yang telah ditentukan. Titik pusat dan sampel yang berada didalam radius akan membentuk 1 </w:t>
      </w:r>
      <w:r w:rsidR="00EE4EEB">
        <w:rPr>
          <w:rFonts w:eastAsia="Times New Roman" w:cs="Times New Roman"/>
          <w:szCs w:val="24"/>
          <w:lang w:val="en-ID" w:eastAsia="en-ID"/>
        </w:rPr>
        <w:t>kelompok</w:t>
      </w:r>
      <w:r>
        <w:rPr>
          <w:rFonts w:eastAsia="Times New Roman" w:cs="Times New Roman"/>
          <w:i/>
          <w:iCs/>
          <w:szCs w:val="24"/>
          <w:lang w:val="en-ID" w:eastAsia="en-ID"/>
        </w:rPr>
        <w:t xml:space="preserve"> </w:t>
      </w:r>
      <w:r w:rsidRPr="00EE4EEB">
        <w:rPr>
          <w:rFonts w:eastAsia="Times New Roman" w:cs="Times New Roman"/>
          <w:szCs w:val="24"/>
          <w:lang w:val="en-ID" w:eastAsia="en-ID"/>
        </w:rPr>
        <w:t>kecil</w:t>
      </w:r>
      <w:r>
        <w:rPr>
          <w:rFonts w:eastAsia="Times New Roman" w:cs="Times New Roman"/>
          <w:szCs w:val="24"/>
          <w:lang w:val="en-ID" w:eastAsia="en-ID"/>
        </w:rPr>
        <w:t>.</w:t>
      </w:r>
    </w:p>
    <w:p w14:paraId="1AA42096" w14:textId="54080194"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2. Gabungkan semua titik pusat-titik pusat yang terdapat pada radius satu sama lain ke</w:t>
      </w:r>
      <w:r w:rsidR="002B4073">
        <w:rPr>
          <w:rFonts w:eastAsia="Times New Roman" w:cs="Times New Roman"/>
          <w:szCs w:val="24"/>
          <w:lang w:val="en-ID" w:eastAsia="en-ID"/>
        </w:rPr>
        <w:t xml:space="preserve"> </w:t>
      </w:r>
      <w:r>
        <w:rPr>
          <w:rFonts w:eastAsia="Times New Roman" w:cs="Times New Roman"/>
          <w:szCs w:val="24"/>
          <w:lang w:val="en-ID" w:eastAsia="en-ID"/>
        </w:rPr>
        <w:t xml:space="preserve">dalam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yang lebih besar.</w:t>
      </w:r>
    </w:p>
    <w:p w14:paraId="68FF0F67" w14:textId="3094B59C"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643904" behindDoc="0" locked="0" layoutInCell="1" allowOverlap="1" wp14:anchorId="1EEDF92D" wp14:editId="0336E8A0">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1EC53405" w:rsidR="00DD4DF5" w:rsidRPr="002958E7" w:rsidRDefault="00DD4DF5" w:rsidP="0061073D">
                              <w:pPr>
                                <w:pStyle w:val="Caption"/>
                                <w:rPr>
                                  <w:noProof/>
                                </w:rPr>
                              </w:pPr>
                              <w:r>
                                <w:t xml:space="preserve">Gambar </w:t>
                              </w:r>
                              <w:fldSimple w:instr=" STYLEREF 1 \s ">
                                <w:r w:rsidR="00732B50">
                                  <w:rPr>
                                    <w:noProof/>
                                  </w:rPr>
                                  <w:t>III</w:t>
                                </w:r>
                              </w:fldSimple>
                              <w:r>
                                <w:t>.4 Ilustrasi cara kerja metod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6909156C" w:rsidR="00DD4DF5" w:rsidRPr="0061073D" w:rsidRDefault="00DD4DF5">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0" style="position:absolute;left:0;text-align:left;margin-left:49.85pt;margin-top:85.85pt;width:314.2pt;height:229.15pt;z-index:25164390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RGIhEwQAAG8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1"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6" o:title=""/>
                </v:shape>
                <v:shape id="Text Box 54" o:spid="_x0000_s1042"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1EC53405" w:rsidR="00DD4DF5" w:rsidRPr="002958E7" w:rsidRDefault="00DD4DF5" w:rsidP="0061073D">
                        <w:pPr>
                          <w:pStyle w:val="Caption"/>
                          <w:rPr>
                            <w:noProof/>
                          </w:rPr>
                        </w:pPr>
                        <w:r>
                          <w:t xml:space="preserve">Gambar </w:t>
                        </w:r>
                        <w:fldSimple w:instr=" STYLEREF 1 \s ">
                          <w:r w:rsidR="00732B50">
                            <w:rPr>
                              <w:noProof/>
                            </w:rPr>
                            <w:t>III</w:t>
                          </w:r>
                        </w:fldSimple>
                        <w:r>
                          <w:t>.4 Ilustrasi cara kerja metode DBSCAN</w:t>
                        </w:r>
                      </w:p>
                    </w:txbxContent>
                  </v:textbox>
                </v:shape>
                <v:shape id="_x0000_s1043"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6909156C" w:rsidR="00DD4DF5" w:rsidRPr="0061073D" w:rsidRDefault="00DD4DF5">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3. Untuk sampel yang bukan merupakan titik pusat dan tidak terdapat di</w:t>
      </w:r>
      <w:r w:rsidR="002B4073">
        <w:rPr>
          <w:rFonts w:eastAsia="Times New Roman" w:cs="Times New Roman"/>
          <w:szCs w:val="24"/>
          <w:lang w:val="en-ID" w:eastAsia="en-ID"/>
        </w:rPr>
        <w:t xml:space="preserve"> </w:t>
      </w:r>
      <w:r w:rsidR="008478E7">
        <w:rPr>
          <w:rFonts w:eastAsia="Times New Roman" w:cs="Times New Roman"/>
          <w:szCs w:val="24"/>
          <w:lang w:val="en-ID" w:eastAsia="en-ID"/>
        </w:rPr>
        <w:t xml:space="preserve">dalam radius dari sebuah titik pusat, maka sampel tersebut dianggap sebagai </w:t>
      </w:r>
      <w:r>
        <w:rPr>
          <w:rFonts w:eastAsia="Times New Roman" w:cs="Times New Roman"/>
          <w:szCs w:val="24"/>
          <w:lang w:val="en-ID" w:eastAsia="en-ID"/>
        </w:rPr>
        <w:t>derau</w:t>
      </w:r>
      <w:r w:rsidR="008478E7">
        <w:rPr>
          <w:rFonts w:eastAsia="Times New Roman" w:cs="Times New Roman"/>
          <w:szCs w:val="24"/>
          <w:lang w:val="en-ID" w:eastAsia="en-ID"/>
        </w:rPr>
        <w:t>, namun apabila sampel tersebut terdapat didalam radius dari sebuah titik pusat, maka sampel tersebut dianggap sebagai titik batas</w:t>
      </w:r>
      <w:r w:rsidR="008478E7" w:rsidRPr="00024483">
        <w:rPr>
          <w:rFonts w:eastAsia="Times New Roman" w:cs="Times New Roman"/>
          <w:szCs w:val="24"/>
          <w:lang w:val="en-ID" w:eastAsia="en-ID"/>
        </w:rPr>
        <w:t xml:space="preserve">. </w: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55" w:name="_Toc61224103"/>
      <w:r>
        <w:rPr>
          <w:lang w:val="de-DE"/>
        </w:rPr>
        <w:t xml:space="preserve">III.4. </w:t>
      </w:r>
      <w:r w:rsidR="00EB0B0C" w:rsidRPr="00944E0B">
        <w:rPr>
          <w:lang w:val="de-DE"/>
        </w:rPr>
        <w:t>Kernel</w:t>
      </w:r>
      <w:bookmarkEnd w:id="55"/>
    </w:p>
    <w:p w14:paraId="60D321BA" w14:textId="5AD36148"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BE70A5">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24]","plainTextFormattedCitation":"[24]","previouslyFormattedCitation":"[24]"},"properties":{"noteIndex":0},"schema":"https://github.com/citation-style-language/schema/raw/master/csl-citation.json"}</w:instrText>
      </w:r>
      <w:r w:rsidR="00053715">
        <w:rPr>
          <w:rFonts w:cs="Times New Roman"/>
          <w:szCs w:val="24"/>
          <w:lang w:val="de-DE"/>
        </w:rPr>
        <w:fldChar w:fldCharType="separate"/>
      </w:r>
      <w:r w:rsidR="00AC5A66" w:rsidRPr="00AC5A66">
        <w:rPr>
          <w:rFonts w:cs="Times New Roman"/>
          <w:noProof/>
          <w:szCs w:val="24"/>
          <w:lang w:val="de-DE"/>
        </w:rPr>
        <w:t>[24]</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C07458"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00BC5983"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w:t>
      </w:r>
      <w:r w:rsidRPr="00944E0B">
        <w:rPr>
          <w:rFonts w:eastAsiaTheme="minorEastAsia" w:cs="Times New Roman"/>
          <w:szCs w:val="24"/>
          <w:lang w:val="de-DE"/>
        </w:rPr>
        <w:lastRenderedPageBreak/>
        <w:t xml:space="preserve">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6121"/>
        <w:gridCol w:w="929"/>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C07458"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49F7CBE0"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6114"/>
        <w:gridCol w:w="930"/>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C07458"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59D97F49"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56" w:name="_Toc61224104"/>
      <w:r>
        <w:rPr>
          <w:lang w:val="de-DE"/>
        </w:rPr>
        <w:t>III.</w:t>
      </w:r>
      <w:r w:rsidR="00EB0B0C" w:rsidRPr="00944E0B">
        <w:rPr>
          <w:lang w:val="de-DE"/>
        </w:rPr>
        <w:t>5. K</w:t>
      </w:r>
      <w:r w:rsidR="00EC5BDC">
        <w:rPr>
          <w:lang w:val="de-DE"/>
        </w:rPr>
        <w:t>ernel Fisher Discriminant Analysis</w:t>
      </w:r>
      <w:bookmarkEnd w:id="56"/>
    </w:p>
    <w:p w14:paraId="76442D05" w14:textId="4B5FC8C6"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bookmarkStart w:id="57" w:name="_Hlk59806639"/>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w:t>
      </w:r>
      <w:r w:rsidR="00225D5F">
        <w:rPr>
          <w:rFonts w:cs="Times New Roman"/>
          <w:szCs w:val="24"/>
          <w:lang w:val="de-DE"/>
        </w:rPr>
        <w:t>dalam kata lain</w:t>
      </w:r>
      <w:r w:rsidRPr="00944E0B">
        <w:rPr>
          <w:rFonts w:cs="Times New Roman"/>
          <w:szCs w:val="24"/>
          <w:lang w:val="de-DE"/>
        </w:rPr>
        <w:t xml:space="preserve">,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w:t>
      </w:r>
      <w:r w:rsidR="00620250">
        <w:rPr>
          <w:rFonts w:cs="Times New Roman"/>
          <w:szCs w:val="24"/>
          <w:lang w:val="de-DE"/>
        </w:rPr>
        <w:t>fitur</w:t>
      </w:r>
      <w:r w:rsidRPr="00944E0B">
        <w:rPr>
          <w:rFonts w:cs="Times New Roman"/>
          <w:szCs w:val="24"/>
          <w:lang w:val="de-DE"/>
        </w:rPr>
        <w:t xml:space="preserve">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5]","plainTextFormattedCitation":"[25]","previouslyFormattedCitation":"[25]"},"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5]</w:t>
      </w:r>
      <w:r w:rsidR="006820BA">
        <w:rPr>
          <w:rFonts w:cs="Times New Roman"/>
          <w:szCs w:val="24"/>
          <w:lang w:val="de-DE"/>
        </w:rPr>
        <w:fldChar w:fldCharType="end"/>
      </w:r>
      <w:r w:rsidRPr="00944E0B">
        <w:rPr>
          <w:rFonts w:cs="Times New Roman"/>
          <w:szCs w:val="24"/>
          <w:lang w:val="de-DE"/>
        </w:rPr>
        <w:t xml:space="preserve">. </w:t>
      </w:r>
      <w:bookmarkEnd w:id="57"/>
      <w:r w:rsidRPr="00944E0B">
        <w:rPr>
          <w:rFonts w:cs="Times New Roman"/>
          <w:szCs w:val="24"/>
          <w:lang w:val="de-DE"/>
        </w:rPr>
        <w:t xml:space="preserve">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r w:rsidR="005567CB">
        <w:rPr>
          <w:rFonts w:cs="Times New Roman"/>
          <w:szCs w:val="24"/>
          <w:lang w:val="en-GB"/>
        </w:rPr>
        <w:t>ekstraksi fitur</w:t>
      </w:r>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mengeliminasi variabel-variabel </w:t>
      </w:r>
      <w:r w:rsidRPr="00944E0B">
        <w:rPr>
          <w:rFonts w:cs="Times New Roman"/>
          <w:szCs w:val="24"/>
          <w:lang w:val="de-DE"/>
        </w:rPr>
        <w:lastRenderedPageBreak/>
        <w:t>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r w:rsidR="005567CB">
        <w:rPr>
          <w:rFonts w:cs="Times New Roman"/>
          <w:szCs w:val="24"/>
          <w:lang w:val="en-GB"/>
        </w:rPr>
        <w:t xml:space="preserve">ekstraksi fitur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End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2406B3" w:rsidRPr="002406B3">
            <w:rPr>
              <w:rFonts w:cs="Times New Roman"/>
              <w:noProof/>
              <w:szCs w:val="24"/>
            </w:rPr>
            <w:t>[2]</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27DBFE90"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58" w:name="_Hlk59806652"/>
      <w:r w:rsidRPr="00944E0B">
        <w:rPr>
          <w:rFonts w:cs="Times New Roman"/>
          <w:szCs w:val="24"/>
          <w:lang w:val="de-DE"/>
        </w:rPr>
        <w:t xml:space="preserve">Salah satu metode </w:t>
      </w:r>
      <w:r w:rsidR="005567CB">
        <w:rPr>
          <w:rFonts w:cs="Times New Roman"/>
          <w:szCs w:val="24"/>
          <w:lang w:val="en-GB"/>
        </w:rPr>
        <w:t xml:space="preserve">ekstraksi fitur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r w:rsidR="00BA7638">
        <w:rPr>
          <w:rFonts w:cs="Times New Roman"/>
          <w:szCs w:val="24"/>
          <w:shd w:val="clear" w:color="auto" w:fill="FFFFFF"/>
        </w:rPr>
        <w:t>dapat dipisahkan secara linier</w:t>
      </w:r>
      <w:r w:rsidR="00BA7638">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6]","plainTextFormattedCitation":"[26]","previouslyFormattedCitation":"[26]"},"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6]</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r w:rsidR="00BA7638">
        <w:rPr>
          <w:rFonts w:cs="Times New Roman"/>
          <w:szCs w:val="24"/>
          <w:shd w:val="clear" w:color="auto" w:fill="FFFFFF"/>
        </w:rPr>
        <w:t>dapat dipisahkan secara linier</w:t>
      </w:r>
      <w:r w:rsidRPr="00944E0B">
        <w:rPr>
          <w:rFonts w:cs="Times New Roman"/>
          <w:szCs w:val="24"/>
          <w:lang w:val="de-DE"/>
        </w:rPr>
        <w:t xml:space="preserve">, salah satunya adalah dengan menggunakan metode kernel. </w:t>
      </w:r>
    </w:p>
    <w:bookmarkEnd w:id="58"/>
    <w:p w14:paraId="3C21B403" w14:textId="73889BDD"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2]</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C07458"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5E7B8377"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lastRenderedPageBreak/>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224F8AA4"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20258800"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C07458"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3F4D050A"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2B50">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068B6D46" w:rsidR="00763939" w:rsidRPr="00EC4BDE" w:rsidRDefault="002C3DBD" w:rsidP="002C3DBD">
      <w:pPr>
        <w:pStyle w:val="Heading2"/>
        <w:numPr>
          <w:ilvl w:val="0"/>
          <w:numId w:val="0"/>
        </w:numPr>
        <w:ind w:left="180"/>
        <w:rPr>
          <w:lang w:val="de-DE"/>
        </w:rPr>
      </w:pPr>
      <w:bookmarkStart w:id="59" w:name="_Toc61224105"/>
      <w:r>
        <w:rPr>
          <w:lang w:val="de-DE"/>
        </w:rPr>
        <w:t>III.6.</w:t>
      </w:r>
      <w:r w:rsidR="00491646">
        <w:rPr>
          <w:lang w:val="de-DE"/>
        </w:rPr>
        <w:t xml:space="preserve"> </w:t>
      </w:r>
      <w:r w:rsidR="00C46F25">
        <w:rPr>
          <w:lang w:val="de-DE"/>
        </w:rPr>
        <w:t>Penskalaan</w:t>
      </w:r>
      <w:bookmarkEnd w:id="59"/>
    </w:p>
    <w:p w14:paraId="2B52299E" w14:textId="4DF0D820" w:rsidR="0057174E" w:rsidRPr="00EF494A" w:rsidRDefault="00C46F25" w:rsidP="00763939">
      <w:pPr>
        <w:spacing w:after="0" w:line="360" w:lineRule="auto"/>
        <w:ind w:firstLine="428"/>
        <w:rPr>
          <w:rFonts w:cs="Times New Roman"/>
        </w:rPr>
      </w:pPr>
      <w:bookmarkStart w:id="60" w:name="_Hlk59806891"/>
      <w:r>
        <w:rPr>
          <w:rFonts w:cs="Times New Roman"/>
          <w:iCs/>
        </w:rPr>
        <w:t>Penskalaan</w:t>
      </w:r>
      <w:r w:rsidR="00763939">
        <w:rPr>
          <w:rFonts w:cs="Times New Roman"/>
          <w:i/>
        </w:rPr>
        <w:t xml:space="preserve"> </w:t>
      </w:r>
      <w:r w:rsidR="00763939">
        <w:rPr>
          <w:rFonts w:cs="Times New Roman"/>
        </w:rPr>
        <w:t>merupakan metode yang biasanya dilakukan pada tahap pra-proses data</w:t>
      </w:r>
      <w:r w:rsidR="002E5FBF">
        <w:rPr>
          <w:rFonts w:cs="Times New Roman"/>
        </w:rPr>
        <w:t xml:space="preserve">. Dengan menggunakan </w:t>
      </w:r>
      <w:r>
        <w:rPr>
          <w:rFonts w:cs="Times New Roman"/>
        </w:rPr>
        <w:t>penskalaan</w:t>
      </w:r>
      <w:r w:rsidR="002E5FBF">
        <w:rPr>
          <w:rFonts w:cs="Times New Roman"/>
        </w:rPr>
        <w:t xml:space="preserve">, maka </w:t>
      </w:r>
      <w:r w:rsidR="00763939" w:rsidRPr="002E5FBF">
        <w:rPr>
          <w:rFonts w:cs="Times New Roman"/>
        </w:rPr>
        <w:t>nilai</w:t>
      </w:r>
      <w:r w:rsidR="00763939">
        <w:rPr>
          <w:rFonts w:cs="Times New Roman"/>
        </w:rPr>
        <w:t xml:space="preserve"> tiap variabel pada sebuah data diubah menjadi memiliki rentang yang sama sehingga semua variabel memiliki proporsi yang sama</w:t>
      </w:r>
      <w:r w:rsidR="0057174E">
        <w:rPr>
          <w:rFonts w:cs="Times New Roman"/>
        </w:rPr>
        <w:t>.</w:t>
      </w:r>
      <w:bookmarkEnd w:id="60"/>
      <w:r w:rsidR="0057174E">
        <w:rPr>
          <w:rFonts w:cs="Times New Roman"/>
        </w:rPr>
        <w:t xml:space="preserve"> </w:t>
      </w:r>
      <w:r>
        <w:rPr>
          <w:rFonts w:cs="Times New Roman"/>
        </w:rPr>
        <w:t xml:space="preserve">Penskalaan </w:t>
      </w:r>
      <w:r w:rsidR="0057174E">
        <w:rPr>
          <w:rFonts w:cs="Times New Roman"/>
        </w:rPr>
        <w:t xml:space="preserve">dilakukan pada kumpulan data yang memiliki rentang </w:t>
      </w:r>
      <w:r>
        <w:rPr>
          <w:rFonts w:cs="Times New Roman"/>
        </w:rPr>
        <w:t>fitur</w:t>
      </w:r>
      <w:r w:rsidR="0057174E">
        <w:rPr>
          <w:rFonts w:cs="Times New Roman"/>
          <w:i/>
          <w:iCs/>
        </w:rPr>
        <w:t xml:space="preserve"> </w:t>
      </w:r>
      <w:r w:rsidR="0057174E">
        <w:rPr>
          <w:rFonts w:cs="Times New Roman"/>
        </w:rPr>
        <w:t>yang beragam</w:t>
      </w:r>
      <w:r w:rsidR="008A1513">
        <w:rPr>
          <w:rFonts w:cs="Times New Roman"/>
        </w:rPr>
        <w:t>, a</w:t>
      </w:r>
      <w:r w:rsidR="0057174E">
        <w:rPr>
          <w:rFonts w:cs="Times New Roman"/>
        </w:rPr>
        <w:t>pabila pada</w:t>
      </w:r>
      <w:r w:rsidR="00AD7BBA">
        <w:rPr>
          <w:rFonts w:cs="Times New Roman"/>
        </w:rPr>
        <w:t xml:space="preserve"> sebuah</w:t>
      </w:r>
      <w:r w:rsidR="0057174E">
        <w:rPr>
          <w:rFonts w:cs="Times New Roman"/>
        </w:rPr>
        <w:t xml:space="preserve"> kumpulan data tidak dilakukan </w:t>
      </w:r>
      <w:r>
        <w:rPr>
          <w:rFonts w:cs="Times New Roman"/>
        </w:rPr>
        <w:t>penskalaan fitur</w:t>
      </w:r>
      <w:r w:rsidR="0057174E">
        <w:rPr>
          <w:rFonts w:cs="Times New Roman"/>
        </w:rPr>
        <w:t xml:space="preserve">, maka </w:t>
      </w:r>
      <w:r>
        <w:rPr>
          <w:rFonts w:cs="Times New Roman"/>
        </w:rPr>
        <w:t>fitur</w:t>
      </w:r>
      <w:r>
        <w:rPr>
          <w:rFonts w:cs="Times New Roman"/>
          <w:i/>
          <w:iCs/>
        </w:rPr>
        <w:t xml:space="preserve"> </w:t>
      </w:r>
      <w:r w:rsidR="0057174E">
        <w:rPr>
          <w:rFonts w:cs="Times New Roman"/>
        </w:rPr>
        <w:t xml:space="preserve">yang berentang pada bilangan </w:t>
      </w:r>
      <w:r w:rsidR="00AD7BBA">
        <w:rPr>
          <w:rFonts w:cs="Times New Roman"/>
        </w:rPr>
        <w:t>lebih besar</w:t>
      </w:r>
      <w:r w:rsidR="0057174E">
        <w:rPr>
          <w:rFonts w:cs="Times New Roman"/>
        </w:rPr>
        <w:t xml:space="preserve"> akan mendominasi </w:t>
      </w:r>
      <w:r w:rsidR="00AD7BBA">
        <w:rPr>
          <w:rFonts w:cs="Times New Roman"/>
        </w:rPr>
        <w:t>fitur yang memiliki rentang pada bilangan lebih kecil</w:t>
      </w:r>
      <w:r w:rsidR="008A1513">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AD7BBA" w:rsidRPr="008A1513">
        <w:rPr>
          <w:rFonts w:cs="Times New Roman"/>
          <w:color w:val="FF0000"/>
        </w:rPr>
        <w:t xml:space="preserve">. </w:t>
      </w:r>
      <w:r w:rsidR="00EF494A">
        <w:rPr>
          <w:rFonts w:cs="Times New Roman"/>
        </w:rPr>
        <w:t xml:space="preserve">Dengan melakukan </w:t>
      </w:r>
      <w:r>
        <w:rPr>
          <w:rFonts w:cs="Times New Roman"/>
        </w:rPr>
        <w:t>penskalaan</w:t>
      </w:r>
      <w:r w:rsidR="00EF494A">
        <w:rPr>
          <w:rFonts w:cs="Times New Roman"/>
        </w:rPr>
        <w:t xml:space="preserve">, </w:t>
      </w:r>
      <w:r w:rsidR="00AD7BBA">
        <w:rPr>
          <w:rFonts w:cs="Times New Roman"/>
        </w:rPr>
        <w:t>semua</w:t>
      </w:r>
      <w:r w:rsidR="00EF494A">
        <w:rPr>
          <w:rFonts w:cs="Times New Roman"/>
        </w:rPr>
        <w:t xml:space="preserve"> </w:t>
      </w:r>
      <w:r>
        <w:rPr>
          <w:rFonts w:cs="Times New Roman"/>
        </w:rPr>
        <w:t>fitur</w:t>
      </w:r>
      <w:r>
        <w:rPr>
          <w:rFonts w:cs="Times New Roman"/>
          <w:i/>
          <w:iCs/>
        </w:rPr>
        <w:t xml:space="preserve"> </w:t>
      </w:r>
      <w:r w:rsidR="00EF494A">
        <w:rPr>
          <w:rFonts w:cs="Times New Roman"/>
        </w:rPr>
        <w:t>akan memiliki rentang yang sama</w:t>
      </w:r>
      <w:r w:rsidR="00AD7BBA">
        <w:rPr>
          <w:rFonts w:cs="Times New Roman"/>
        </w:rPr>
        <w:t xml:space="preserve"> pada bilangan yang sama</w:t>
      </w:r>
      <w:r w:rsidR="00EF494A">
        <w:rPr>
          <w:rFonts w:cs="Times New Roman"/>
        </w:rPr>
        <w:t xml:space="preserve">, sehingga tidak ada </w:t>
      </w:r>
      <w:r>
        <w:rPr>
          <w:rFonts w:cs="Times New Roman"/>
        </w:rPr>
        <w:t>fitur</w:t>
      </w:r>
      <w:r>
        <w:rPr>
          <w:rFonts w:cs="Times New Roman"/>
          <w:i/>
          <w:iCs/>
        </w:rPr>
        <w:t xml:space="preserve"> </w:t>
      </w:r>
      <w:r w:rsidR="00EF494A">
        <w:rPr>
          <w:rFonts w:cs="Times New Roman"/>
        </w:rPr>
        <w:t>yang mendominasi.</w:t>
      </w:r>
    </w:p>
    <w:p w14:paraId="6E683402" w14:textId="2CD6A70C" w:rsidR="00763939" w:rsidRDefault="00763939" w:rsidP="00763939">
      <w:pPr>
        <w:spacing w:after="0" w:line="360" w:lineRule="auto"/>
        <w:ind w:firstLine="428"/>
        <w:rPr>
          <w:rFonts w:cs="Times New Roman"/>
        </w:rPr>
      </w:pPr>
      <w:r>
        <w:rPr>
          <w:rFonts w:cs="Times New Roman"/>
        </w:rPr>
        <w:t xml:space="preserve">Diasumsikan himpunan data </w:t>
      </w:r>
      <w:r w:rsidRPr="00660B23">
        <w:rPr>
          <w:rFonts w:cs="Times New Roman"/>
          <w:i/>
        </w:rPr>
        <w:t>X</w:t>
      </w:r>
      <w:r>
        <w:rPr>
          <w:rFonts w:cs="Times New Roman"/>
          <w:i/>
        </w:rPr>
        <w:t xml:space="preserve"> </w:t>
      </w:r>
      <w:r>
        <w:rPr>
          <w:rFonts w:cs="Times New Roman"/>
        </w:rPr>
        <w:t xml:space="preserve">yang memiliki </w:t>
      </w:r>
      <w:r w:rsidRPr="00660B23">
        <w:rPr>
          <w:rFonts w:cs="Times New Roman"/>
          <w:i/>
        </w:rPr>
        <w:t>m</w:t>
      </w:r>
      <w:r>
        <w:rPr>
          <w:rFonts w:cs="Times New Roman"/>
        </w:rPr>
        <w:t xml:space="preserve"> sampel dan </w:t>
      </w:r>
      <w:r w:rsidRPr="00660B23">
        <w:rPr>
          <w:rFonts w:cs="Times New Roman"/>
          <w:i/>
        </w:rPr>
        <w:t>n</w:t>
      </w:r>
      <w:r>
        <w:rPr>
          <w:rFonts w:cs="Times New Roman"/>
        </w:rPr>
        <w:t xml:space="preserve"> variabel, variabel pada </w:t>
      </w:r>
      <w:r>
        <w:rPr>
          <w:rFonts w:cs="Times New Roman"/>
          <w:i/>
        </w:rPr>
        <w:t xml:space="preserve">X </w:t>
      </w:r>
      <w:r>
        <w:rPr>
          <w:rFonts w:cs="Times New Roman"/>
        </w:rPr>
        <w:t xml:space="preserve">dinotasikan dengan </w:t>
      </w:r>
      <w:r w:rsidRPr="00660B23">
        <w:rPr>
          <w:rFonts w:cs="Times New Roman"/>
          <w:i/>
        </w:rPr>
        <w:t>f</w:t>
      </w:r>
      <w:r w:rsidR="002E5FBF">
        <w:rPr>
          <w:rFonts w:cs="Times New Roman"/>
        </w:rPr>
        <w:t xml:space="preserve">, dengan </w:t>
      </w:r>
      <w:r w:rsidRPr="00660B23">
        <w:rPr>
          <w:rFonts w:cs="Times New Roman"/>
          <w:i/>
        </w:rPr>
        <w:t>f</w:t>
      </w:r>
      <w:r w:rsidRPr="00660B23">
        <w:rPr>
          <w:rFonts w:cs="Times New Roman"/>
          <w:i/>
          <w:vertAlign w:val="subscript"/>
        </w:rPr>
        <w:t>i</w:t>
      </w:r>
      <w:r>
        <w:rPr>
          <w:rFonts w:cs="Times New Roman"/>
          <w:vertAlign w:val="subscript"/>
        </w:rPr>
        <w:t xml:space="preserve"> </w:t>
      </w:r>
      <w:r>
        <w:rPr>
          <w:rFonts w:cs="Times New Roman"/>
        </w:rPr>
        <w:t xml:space="preserve">merupakan vektor berukuran </w:t>
      </w:r>
      <w:r w:rsidRPr="00660B23">
        <w:rPr>
          <w:rFonts w:cs="Times New Roman"/>
          <w:i/>
        </w:rPr>
        <w:t>m</w:t>
      </w:r>
      <w:r>
        <w:rPr>
          <w:rFonts w:cs="Times New Roman"/>
        </w:rPr>
        <w:t xml:space="preserve">. Hasil rentang nilai serta satuan-satuan yang digunakan bergantung pada </w:t>
      </w:r>
      <w:r w:rsidR="00C46F25">
        <w:rPr>
          <w:rFonts w:cs="Times New Roman"/>
        </w:rPr>
        <w:t xml:space="preserve">penskalaan </w:t>
      </w:r>
      <w:r>
        <w:rPr>
          <w:rFonts w:cs="Times New Roman"/>
        </w:rPr>
        <w:t xml:space="preserve">yang digunakan. Beberapa contoh dan persamaan dari </w:t>
      </w:r>
      <w:r>
        <w:rPr>
          <w:rFonts w:cs="Times New Roman"/>
          <w:i/>
        </w:rPr>
        <w:t>scaler</w:t>
      </w:r>
      <w:r>
        <w:rPr>
          <w:rFonts w:cs="Times New Roman"/>
        </w:rPr>
        <w:t>, adalah:</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79DEA37" w:rsidR="00763939" w:rsidRDefault="00763939" w:rsidP="00763939">
      <w:pPr>
        <w:pStyle w:val="ListParagraph"/>
        <w:spacing w:after="0" w:line="360" w:lineRule="auto"/>
        <w:ind w:left="1440" w:firstLine="720"/>
        <w:rPr>
          <w:rFonts w:cs="Times New Roman"/>
        </w:rPr>
      </w:pPr>
      <w:r w:rsidRPr="008D6B12">
        <w:rPr>
          <w:rFonts w:cs="Times New Roman"/>
          <w:i/>
        </w:rPr>
        <w:lastRenderedPageBreak/>
        <w:t xml:space="preserve">Standard </w:t>
      </w:r>
      <w:r w:rsidR="00B0742F">
        <w:rPr>
          <w:rFonts w:cs="Times New Roman"/>
          <w:i/>
        </w:rPr>
        <w:t>s</w:t>
      </w:r>
      <w:r w:rsidRPr="008D6B12">
        <w:rPr>
          <w:rFonts w:cs="Times New Roman"/>
          <w:i/>
        </w:rPr>
        <w:t>caler</w:t>
      </w:r>
      <w:r>
        <w:rPr>
          <w:rFonts w:cs="Times New Roman"/>
        </w:rPr>
        <w:t xml:space="preserve"> cocok untuk data yang terdistribusi normal, namun tidak dianjurkan untuk data yang tidak terdistribusi normal. </w:t>
      </w:r>
      <w:r w:rsidRPr="008D6B12">
        <w:rPr>
          <w:rFonts w:cs="Times New Roman"/>
          <w:i/>
        </w:rPr>
        <w:t>Standard scaler</w:t>
      </w:r>
      <w:r>
        <w:rPr>
          <w:rFonts w:cs="Times New Roman"/>
        </w:rPr>
        <w:t xml:space="preserve"> mengubah nilai tiap variabel menjadi memiliki mean 0 dan standar deviasi 1, sehingga nilai memiliki rentang -1 sampai 1. </w:t>
      </w:r>
      <w:r w:rsidRPr="008D6B12">
        <w:rPr>
          <w:rFonts w:cs="Times New Roman"/>
          <w:i/>
        </w:rPr>
        <w:t>Standard scaler</w:t>
      </w:r>
      <w:r>
        <w:rPr>
          <w:rFonts w:cs="Times New Roman"/>
        </w:rPr>
        <w:t xml:space="preserve"> dapat digunakan dengan persamaan</w:t>
      </w:r>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4A3DB828" w:rsidR="00763939" w:rsidRPr="00D12386" w:rsidRDefault="00C07458" w:rsidP="0086616F">
            <w:pPr>
              <w:spacing w:line="360" w:lineRule="auto"/>
              <w:jc w:val="center"/>
              <w:rPr>
                <w:rFonts w:eastAsiaTheme="minorEastAsia"/>
                <w:szCs w:val="24"/>
                <w:lang w:val="de-DE"/>
              </w:rPr>
            </w:pPr>
            <m:oMathPara>
              <m:oMathParaPr>
                <m:jc m:val="center"/>
              </m:oMathParaPr>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5C6D2D5A"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732B50">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5FC70464"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w:t>
      </w:r>
      <w:r w:rsidR="00452F03">
        <w:rPr>
          <w:rFonts w:cs="Times New Roman"/>
          <w:i/>
          <w:iCs/>
        </w:rPr>
        <w:t>m</w:t>
      </w:r>
      <w:r w:rsidRPr="00B0742F">
        <w:rPr>
          <w:rFonts w:cs="Times New Roman"/>
          <w:i/>
          <w:iCs/>
        </w:rPr>
        <w:t>in Scaler</w:t>
      </w:r>
    </w:p>
    <w:p w14:paraId="6FE96050" w14:textId="226CDEB8"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dapat digunakan apabila data tidak terdistribusi normal. </w:t>
      </w:r>
      <w:r w:rsidRPr="008D6B12">
        <w:rPr>
          <w:rFonts w:cs="Times New Roman"/>
          <w:i/>
        </w:rPr>
        <w:t>Max-min Scaler</w:t>
      </w:r>
      <w:r>
        <w:rPr>
          <w:rFonts w:cs="Times New Roman"/>
          <w:i/>
        </w:rPr>
        <w:t xml:space="preserve"> </w:t>
      </w:r>
      <w:r>
        <w:rPr>
          <w:rFonts w:cs="Times New Roman"/>
        </w:rPr>
        <w:t xml:space="preserve">mengubah nilai tiap variabel menjadi berentang 0 sampai 1, atau -1 atau 1 apabila terdapat nilai negatif. Namun </w:t>
      </w:r>
      <w:r w:rsidR="00452F03">
        <w:rPr>
          <w:rFonts w:cs="Times New Roman"/>
          <w:i/>
        </w:rPr>
        <w:t>m</w:t>
      </w:r>
      <w:r w:rsidRPr="008D6B12">
        <w:rPr>
          <w:rFonts w:cs="Times New Roman"/>
          <w:i/>
        </w:rPr>
        <w:t xml:space="preserve">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sensitif terhadap </w:t>
      </w:r>
      <w:r>
        <w:rPr>
          <w:rFonts w:cs="Times New Roman"/>
          <w:i/>
        </w:rPr>
        <w:t>outlier</w:t>
      </w:r>
      <w:r>
        <w:t xml:space="preserve">, sehingga apabila terdapat </w:t>
      </w:r>
      <w:r>
        <w:rPr>
          <w:i/>
        </w:rPr>
        <w:t xml:space="preserve">outlier </w:t>
      </w:r>
      <w:r>
        <w:t xml:space="preserve">pada data, disarankan menghilangkan data </w:t>
      </w:r>
      <w:r>
        <w:rPr>
          <w:i/>
        </w:rPr>
        <w:t xml:space="preserve">outlier </w:t>
      </w:r>
      <w:r>
        <w:t xml:space="preserve">tersebut atau menggunakan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dapat digunakan dengan persamaan</w:t>
      </w:r>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0F9D0940" w:rsidR="00763939" w:rsidRDefault="00C07458"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1C0EA4F1"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732B50">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bookmarkStart w:id="61" w:name="_Hlk59806906"/>
      <w:r>
        <w:rPr>
          <w:rFonts w:cs="Times New Roman"/>
        </w:rPr>
        <w:t>Robust Scaler</w:t>
      </w:r>
    </w:p>
    <w:p w14:paraId="5E37B1BF" w14:textId="76070854"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r>
        <w:rPr>
          <w:rFonts w:cs="Times New Roman"/>
        </w:rPr>
        <w:t xml:space="preserve">mengubah data dengan </w:t>
      </w:r>
      <w:r w:rsidR="00620250">
        <w:rPr>
          <w:rFonts w:cs="Times New Roman"/>
        </w:rPr>
        <w:t>cara</w:t>
      </w:r>
      <w:r>
        <w:rPr>
          <w:rFonts w:cs="Times New Roman"/>
        </w:rPr>
        <w:t xml:space="preserve"> sama dengan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tetapi </w:t>
      </w:r>
      <w:r>
        <w:rPr>
          <w:rFonts w:cs="Times New Roman"/>
          <w:i/>
        </w:rPr>
        <w:t xml:space="preserve">robust scaler </w:t>
      </w:r>
      <w:r>
        <w:rPr>
          <w:rFonts w:cs="Times New Roman"/>
        </w:rPr>
        <w:t xml:space="preserve">tidak sensitif terhadap </w:t>
      </w:r>
      <w:r>
        <w:rPr>
          <w:rFonts w:cs="Times New Roman"/>
          <w:i/>
        </w:rPr>
        <w:t>outlier</w:t>
      </w:r>
      <w:r>
        <w:rPr>
          <w:rFonts w:cs="Times New Roman"/>
        </w:rPr>
        <w:t xml:space="preserve">. Alih alih menggunakan nilai maksimal dan minimum, </w:t>
      </w:r>
      <w:r>
        <w:rPr>
          <w:rFonts w:cs="Times New Roman"/>
          <w:i/>
        </w:rPr>
        <w:t xml:space="preserve">robust scaler </w:t>
      </w:r>
      <w:r>
        <w:rPr>
          <w:rFonts w:cs="Times New Roman"/>
        </w:rPr>
        <w:t>menggunakan jangkauan antar kuartil sehingga persamaannya menjadi</w:t>
      </w:r>
      <w:r w:rsidR="008A1513">
        <w:rPr>
          <w:rFonts w:cs="Times New Roman"/>
        </w:rPr>
        <w:t xml:space="preserve"> </w:t>
      </w:r>
      <w:r w:rsidR="00AB50F9">
        <w:rPr>
          <w:rFonts w:cs="Times New Roman"/>
        </w:rPr>
        <w:fldChar w:fldCharType="begin" w:fldLock="1"/>
      </w:r>
      <w:r w:rsidR="00BE70A5">
        <w:rPr>
          <w:rFonts w:cs="Times New Roman"/>
        </w:rPr>
        <w:instrText>ADDIN CSL_CITATION {"citationItems":[{"id":"ITEM-1","itemData":{"DOI":"10.1109/ICSSIT48917.2020.9214160","ISBN":"9781728158211","abstract":"Recent developments in analytical technologies helped in developing applications for real-time problems faced by industries. These applications are often found to consume more time in the training phase. To reduce this pre-treatment of data in the training phase is pointed out to be an appropriate methodology. Normalization is the best technique for pre-processing data before the training phase of application. Normalization using metrics with criteria is found to be very important to attain good predictive results with less amount of time. This paper depicts the improvement in predictive accuracies with the help of normalization techniques. Various criteria needed to achieve such data normalization are also described. In this paper, will be having a glance on three different machine learning classifier i.e., Radial SVM, KNN, Sigmoid SVM and seven different standardization techniques i.e., StandardScaler, Scale, RobustScaler, QuantileTransform, PowerTransform, MinMaxS caler and MaxAbsS caler.","author":[{"dropping-particle":"","family":"Raju","given":"V. N.Ganapathi","non-dropping-particle":"","parse-names":false,"suffix":""},{"dropping-particle":"","family":"Lakshmi","given":"K. Prasanna","non-dropping-particle":"","parse-names":false,"suffix":""},{"dropping-particle":"","family":"Jain","given":"Vinod Mahesh","non-dropping-particle":"","parse-names":false,"suffix":""},{"dropping-particle":"","family":"Kalidindi","given":"Archana","non-dropping-particle":"","parse-names":false,"suffix":""},{"dropping-particle":"","family":"Padma","given":"V.","non-dropping-particle":"","parse-names":false,"suffix":""}],"container-title":"Proceedings of the 3rd International Conference on Smart Systems and Inventive Technology, ICSSIT 2020","id":"ITEM-1","issue":"Icssit","issued":{"date-parts":[["2020"]]},"page":"729-735","title":"Study the Influence of Normalization/Transformation process on the Accuracy of Supervised Classification","type":"article-journal"},"uris":["http://www.mendeley.com/documents/?uuid=f65fd1b0-4b91-421d-86a5-66c6a22af684"]}],"mendeley":{"formattedCitation":"[28]","plainTextFormattedCitation":"[28]","previouslyFormattedCitation":"[28]"},"properties":{"noteIndex":0},"schema":"https://github.com/citation-style-language/schema/raw/master/csl-citation.json"}</w:instrText>
      </w:r>
      <w:r w:rsidR="00AB50F9">
        <w:rPr>
          <w:rFonts w:cs="Times New Roman"/>
        </w:rPr>
        <w:fldChar w:fldCharType="separate"/>
      </w:r>
      <w:r w:rsidR="00AC5A66" w:rsidRPr="00AC5A66">
        <w:rPr>
          <w:rFonts w:cs="Times New Roman"/>
          <w:noProof/>
        </w:rPr>
        <w:t>[28]</w:t>
      </w:r>
      <w:r w:rsidR="00AB50F9">
        <w:rPr>
          <w:rFonts w:cs="Times New Roman"/>
        </w:rPr>
        <w:fldChar w:fldCharType="end"/>
      </w:r>
      <w:r w:rsidR="00AB50F9">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291E4742" w:rsidR="00763939" w:rsidRDefault="00C07458"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71BDDD09"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732B50">
              <w:rPr>
                <w:rFonts w:eastAsiaTheme="minorEastAsia"/>
                <w:noProof/>
                <w:szCs w:val="24"/>
                <w:lang w:val="de-DE"/>
              </w:rPr>
              <w:t>26</w:t>
            </w:r>
            <w:r>
              <w:rPr>
                <w:szCs w:val="24"/>
                <w:lang w:val="de-DE"/>
              </w:rPr>
              <w:fldChar w:fldCharType="end"/>
            </w:r>
            <w:r>
              <w:rPr>
                <w:rFonts w:eastAsiaTheme="minorEastAsia"/>
                <w:szCs w:val="24"/>
                <w:lang w:val="de-DE"/>
              </w:rPr>
              <w:t>)</w:t>
            </w:r>
          </w:p>
        </w:tc>
      </w:tr>
      <w:bookmarkEnd w:id="61"/>
    </w:tbl>
    <w:p w14:paraId="14A62AFA" w14:textId="183B176D" w:rsidR="00C704F7" w:rsidRDefault="00C704F7" w:rsidP="00C704F7">
      <w:pPr>
        <w:spacing w:after="0" w:line="360" w:lineRule="auto"/>
        <w:rPr>
          <w:rFonts w:eastAsia="Times New Roman" w:cs="Times New Roman"/>
          <w:szCs w:val="24"/>
          <w:lang w:val="en-ID" w:eastAsia="en-ID"/>
        </w:rPr>
      </w:pPr>
    </w:p>
    <w:p w14:paraId="2DFE6EB7" w14:textId="77777777" w:rsidR="00BF0384" w:rsidRPr="00C704F7" w:rsidRDefault="00BF0384" w:rsidP="00C704F7">
      <w:pPr>
        <w:spacing w:after="0" w:line="360" w:lineRule="auto"/>
        <w:rPr>
          <w:rFonts w:eastAsia="Times New Roman" w:cs="Times New Roman"/>
          <w:szCs w:val="24"/>
          <w:lang w:val="en-ID" w:eastAsia="en-ID"/>
        </w:rPr>
      </w:pPr>
    </w:p>
    <w:p w14:paraId="3885931E" w14:textId="2BBF8233" w:rsidR="00EB0B0C" w:rsidRDefault="00491646" w:rsidP="002C3DBD">
      <w:pPr>
        <w:pStyle w:val="Heading2"/>
        <w:numPr>
          <w:ilvl w:val="0"/>
          <w:numId w:val="0"/>
        </w:numPr>
        <w:ind w:left="180"/>
        <w:rPr>
          <w:lang w:val="de-DE"/>
        </w:rPr>
      </w:pPr>
      <w:bookmarkStart w:id="62" w:name="_Toc61224106"/>
      <w:r>
        <w:rPr>
          <w:lang w:val="de-DE"/>
        </w:rPr>
        <w:lastRenderedPageBreak/>
        <w:t>III</w:t>
      </w:r>
      <w:r w:rsidR="00EB0B0C" w:rsidRPr="00944E0B">
        <w:rPr>
          <w:lang w:val="de-DE"/>
        </w:rPr>
        <w:t>.</w:t>
      </w:r>
      <w:r>
        <w:rPr>
          <w:lang w:val="de-DE"/>
        </w:rPr>
        <w:t>7.</w:t>
      </w:r>
      <w:r w:rsidR="00EB0B0C" w:rsidRPr="00944E0B">
        <w:rPr>
          <w:lang w:val="de-DE"/>
        </w:rPr>
        <w:t xml:space="preserve"> </w:t>
      </w:r>
      <w:r w:rsidR="00C00DCC">
        <w:rPr>
          <w:lang w:val="de-DE"/>
        </w:rPr>
        <w:t>Deteksi dan Diagnosis Kesalahan</w:t>
      </w:r>
      <w:bookmarkEnd w:id="62"/>
    </w:p>
    <w:p w14:paraId="2B8C4E43" w14:textId="7E54D9F9" w:rsidR="00EB0B0C" w:rsidRDefault="00EB0B0C" w:rsidP="00BF0384">
      <w:pPr>
        <w:spacing w:after="0" w:line="360" w:lineRule="auto"/>
        <w:rPr>
          <w:rFonts w:cs="Times New Roman"/>
          <w:szCs w:val="24"/>
          <w:lang w:val="de-DE"/>
        </w:rPr>
      </w:pPr>
      <w:r>
        <w:rPr>
          <w:rFonts w:cs="Times New Roman"/>
          <w:b/>
          <w:szCs w:val="24"/>
          <w:lang w:val="de-DE"/>
        </w:rPr>
        <w:tab/>
      </w:r>
    </w:p>
    <w:p w14:paraId="40A32041" w14:textId="58DBCC1A" w:rsidR="00EB0B0C" w:rsidRPr="001A1A01" w:rsidRDefault="00EB0B0C" w:rsidP="00EB0B0C">
      <w:pPr>
        <w:spacing w:after="0" w:line="360" w:lineRule="auto"/>
        <w:rPr>
          <w:rFonts w:cs="Times New Roman"/>
          <w:szCs w:val="24"/>
          <w:lang w:val="de-DE"/>
        </w:rPr>
      </w:pPr>
      <w:r>
        <w:rPr>
          <w:rFonts w:cs="Times New Roman"/>
          <w:szCs w:val="24"/>
          <w:lang w:val="de-DE"/>
        </w:rPr>
        <w:tab/>
      </w:r>
      <w:r w:rsidRPr="00A12FE3">
        <w:t>Kesalahan</w:t>
      </w:r>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3419A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3419AF" w:rsidRPr="003419AF">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r w:rsidR="00DE6192">
        <w:t>Kesalahan</w:t>
      </w:r>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5C2EDB">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iCs/>
          <w:lang w:val="de-DE"/>
        </w:rPr>
        <w:fldChar w:fldCharType="separate"/>
      </w:r>
      <w:r w:rsidR="005C2EDB" w:rsidRPr="005C2EDB">
        <w:rPr>
          <w:iCs/>
          <w:noProof/>
          <w:lang w:val="de-DE"/>
        </w:rPr>
        <w:t>[3]</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531CDC26"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lastRenderedPageBreak/>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BE70A5">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9]","plainTextFormattedCitation":"[29]","previouslyFormattedCitation":"[29]"},"properties":{"noteIndex":0},"schema":"https://github.com/citation-style-language/schema/raw/master/csl-citation.json"}</w:instrText>
      </w:r>
      <w:r w:rsidR="00E568F2">
        <w:rPr>
          <w:rFonts w:cs="Times New Roman"/>
          <w:szCs w:val="24"/>
          <w:lang w:val="de-DE"/>
        </w:rPr>
        <w:fldChar w:fldCharType="separate"/>
      </w:r>
      <w:r w:rsidR="00AC5A66" w:rsidRPr="00AC5A66">
        <w:rPr>
          <w:rFonts w:cs="Times New Roman"/>
          <w:noProof/>
          <w:szCs w:val="24"/>
          <w:lang w:val="de-DE"/>
        </w:rPr>
        <w:t>[29]</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616A09">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plainTextFormattedCitation":"[2]","previouslyFormattedCitation":"[2]"},"properties":{"noteIndex":0},"schema":"https://github.com/citation-style-language/schema/raw/master/csl-citation.json"}</w:instrText>
      </w:r>
      <w:r w:rsidR="00E568F2">
        <w:rPr>
          <w:rFonts w:cs="Times New Roman"/>
          <w:szCs w:val="24"/>
          <w:lang w:val="de-DE"/>
        </w:rPr>
        <w:fldChar w:fldCharType="separate"/>
      </w:r>
      <w:r w:rsidR="00616A09" w:rsidRPr="00616A09">
        <w:rPr>
          <w:rFonts w:cs="Times New Roman"/>
          <w:noProof/>
          <w:szCs w:val="24"/>
          <w:lang w:val="de-DE"/>
        </w:rPr>
        <w:t>[2]</w:t>
      </w:r>
      <w:r w:rsidR="00E568F2">
        <w:rPr>
          <w:rFonts w:cs="Times New Roman"/>
          <w:szCs w:val="24"/>
          <w:lang w:val="de-DE"/>
        </w:rPr>
        <w:fldChar w:fldCharType="end"/>
      </w:r>
      <w:r w:rsidRPr="00944E0B">
        <w:rPr>
          <w:rFonts w:cs="Times New Roman"/>
          <w:szCs w:val="24"/>
          <w:lang w:val="de-DE"/>
        </w:rPr>
        <w:t xml:space="preserve">. </w:t>
      </w:r>
    </w:p>
    <w:p w14:paraId="33AF5F1F" w14:textId="14EA2C36" w:rsidR="00135923" w:rsidRPr="00151882" w:rsidRDefault="00135923" w:rsidP="00151882">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2406B3" w:rsidRPr="002406B3">
            <w:rPr>
              <w:rFonts w:cs="Times New Roman"/>
              <w:noProof/>
              <w:szCs w:val="24"/>
            </w:rPr>
            <w:t>[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02F1BC2" w14:textId="3077ED2F" w:rsidR="00EB0B0C" w:rsidRDefault="009569EC" w:rsidP="002C3DBD">
      <w:pPr>
        <w:pStyle w:val="Heading2"/>
        <w:numPr>
          <w:ilvl w:val="0"/>
          <w:numId w:val="0"/>
        </w:numPr>
        <w:ind w:left="180"/>
      </w:pPr>
      <w:bookmarkStart w:id="63" w:name="_Toc61224107"/>
      <w:r w:rsidRPr="001E3B93">
        <w:rPr>
          <w:rFonts w:cs="Times New Roman"/>
          <w:noProof/>
          <w:color w:val="C00000"/>
        </w:rPr>
        <mc:AlternateContent>
          <mc:Choice Requires="wpg">
            <w:drawing>
              <wp:anchor distT="0" distB="0" distL="114300" distR="114300" simplePos="0" relativeHeight="251653120" behindDoc="0" locked="0" layoutInCell="1" allowOverlap="1" wp14:anchorId="2CD8A33C" wp14:editId="6C870303">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7F3D30C1" w:rsidR="00DD4DF5" w:rsidRPr="006E17BB" w:rsidRDefault="00DD4DF5" w:rsidP="0061073D">
                              <w:pPr>
                                <w:pStyle w:val="Caption"/>
                                <w:rPr>
                                  <w:noProof/>
                                  <w:color w:val="1F3864" w:themeColor="accent1" w:themeShade="80"/>
                                </w:rPr>
                              </w:pPr>
                              <w:r>
                                <w:t xml:space="preserve">Gambar </w:t>
                              </w:r>
                              <w:fldSimple w:instr=" STYLEREF 1 \s ">
                                <w:r w:rsidR="00732B50">
                                  <w:rPr>
                                    <w:noProof/>
                                  </w:rPr>
                                  <w:t>III</w:t>
                                </w:r>
                              </w:fldSimple>
                              <w:r>
                                <w:t xml:space="preserve">.5 </w:t>
                              </w:r>
                              <w:r w:rsidRPr="00804956">
                                <w:t>Skema Kerja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1E5C4FA7" w:rsidR="00DD4DF5" w:rsidRPr="00D6614C" w:rsidRDefault="00C07458" w:rsidP="0061073D">
                                <w:pPr>
                                  <w:jc w:val="center"/>
                                  <w:rPr>
                                    <w:szCs w:val="24"/>
                                  </w:rPr>
                                </w:pPr>
                                <w:sdt>
                                  <w:sdtPr>
                                    <w:rPr>
                                      <w:szCs w:val="24"/>
                                    </w:rPr>
                                    <w:id w:val="-685358931"/>
                                    <w:citation/>
                                  </w:sdtPr>
                                  <w:sdtEndPr/>
                                  <w:sdtContent>
                                    <w:r w:rsidR="00DD4DF5" w:rsidRPr="00D6614C">
                                      <w:rPr>
                                        <w:szCs w:val="24"/>
                                      </w:rPr>
                                      <w:fldChar w:fldCharType="begin"/>
                                    </w:r>
                                    <w:r w:rsidR="00DD4DF5" w:rsidRPr="00D6614C">
                                      <w:rPr>
                                        <w:szCs w:val="24"/>
                                      </w:rPr>
                                      <w:instrText xml:space="preserve"> CITATION Max20 \l 1033 </w:instrText>
                                    </w:r>
                                    <w:r w:rsidR="00DD4DF5" w:rsidRPr="00D6614C">
                                      <w:rPr>
                                        <w:szCs w:val="24"/>
                                      </w:rPr>
                                      <w:fldChar w:fldCharType="separate"/>
                                    </w:r>
                                    <w:r w:rsidR="00DD4DF5" w:rsidRPr="002406B3">
                                      <w:rPr>
                                        <w:noProof/>
                                        <w:szCs w:val="24"/>
                                      </w:rPr>
                                      <w:t>[20]</w:t>
                                    </w:r>
                                    <w:r w:rsidR="00DD4DF5" w:rsidRPr="00D6614C">
                                      <w:rPr>
                                        <w:szCs w:val="24"/>
                                      </w:rPr>
                                      <w:fldChar w:fldCharType="end"/>
                                    </w:r>
                                  </w:sdtContent>
                                </w:sdt>
                              </w:p>
                              <w:p w14:paraId="129E017B" w14:textId="3C32EF6E" w:rsidR="00DD4DF5" w:rsidRDefault="00DD4DF5"/>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4" style="position:absolute;left:0;text-align:left;margin-left:5.45pt;margin-top:27.95pt;width:396.8pt;height:252.8pt;z-index:251653120;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">
                <v:shape id="Text Box 58" o:spid="_x0000_s1045"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7F3D30C1" w:rsidR="00DD4DF5" w:rsidRPr="006E17BB" w:rsidRDefault="00DD4DF5" w:rsidP="0061073D">
                        <w:pPr>
                          <w:pStyle w:val="Caption"/>
                          <w:rPr>
                            <w:noProof/>
                            <w:color w:val="1F3864" w:themeColor="accent1" w:themeShade="80"/>
                          </w:rPr>
                        </w:pPr>
                        <w:r>
                          <w:t xml:space="preserve">Gambar </w:t>
                        </w:r>
                        <w:fldSimple w:instr=" STYLEREF 1 \s ">
                          <w:r w:rsidR="00732B50">
                            <w:rPr>
                              <w:noProof/>
                            </w:rPr>
                            <w:t>III</w:t>
                          </w:r>
                        </w:fldSimple>
                        <w:r>
                          <w:t xml:space="preserve">.5 </w:t>
                        </w:r>
                        <w:r w:rsidRPr="00804956">
                          <w:t>Skema Kerja MQTT</w:t>
                        </w:r>
                      </w:p>
                    </w:txbxContent>
                  </v:textbox>
                </v:shape>
                <v:group id="Group 60" o:spid="_x0000_s1046"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7"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8" o:title=""/>
                  </v:shape>
                  <v:shape id="_x0000_s1048"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1E5C4FA7" w:rsidR="00DD4DF5" w:rsidRPr="00D6614C" w:rsidRDefault="00C07458" w:rsidP="0061073D">
                          <w:pPr>
                            <w:jc w:val="center"/>
                            <w:rPr>
                              <w:szCs w:val="24"/>
                            </w:rPr>
                          </w:pPr>
                          <w:sdt>
                            <w:sdtPr>
                              <w:rPr>
                                <w:szCs w:val="24"/>
                              </w:rPr>
                              <w:id w:val="-685358931"/>
                              <w:citation/>
                            </w:sdtPr>
                            <w:sdtEndPr/>
                            <w:sdtContent>
                              <w:r w:rsidR="00DD4DF5" w:rsidRPr="00D6614C">
                                <w:rPr>
                                  <w:szCs w:val="24"/>
                                </w:rPr>
                                <w:fldChar w:fldCharType="begin"/>
                              </w:r>
                              <w:r w:rsidR="00DD4DF5" w:rsidRPr="00D6614C">
                                <w:rPr>
                                  <w:szCs w:val="24"/>
                                </w:rPr>
                                <w:instrText xml:space="preserve"> CITATION Max20 \l 1033 </w:instrText>
                              </w:r>
                              <w:r w:rsidR="00DD4DF5" w:rsidRPr="00D6614C">
                                <w:rPr>
                                  <w:szCs w:val="24"/>
                                </w:rPr>
                                <w:fldChar w:fldCharType="separate"/>
                              </w:r>
                              <w:r w:rsidR="00DD4DF5" w:rsidRPr="002406B3">
                                <w:rPr>
                                  <w:noProof/>
                                  <w:szCs w:val="24"/>
                                </w:rPr>
                                <w:t>[20]</w:t>
                              </w:r>
                              <w:r w:rsidR="00DD4DF5" w:rsidRPr="00D6614C">
                                <w:rPr>
                                  <w:szCs w:val="24"/>
                                </w:rPr>
                                <w:fldChar w:fldCharType="end"/>
                              </w:r>
                            </w:sdtContent>
                          </w:sdt>
                        </w:p>
                        <w:p w14:paraId="129E017B" w14:textId="3C32EF6E" w:rsidR="00DD4DF5" w:rsidRDefault="00DD4DF5"/>
                      </w:txbxContent>
                    </v:textbox>
                  </v:shape>
                </v:group>
                <w10:wrap type="topAndBottom"/>
              </v:group>
            </w:pict>
          </mc:Fallback>
        </mc:AlternateContent>
      </w:r>
      <w:r w:rsidR="00491646">
        <w:t xml:space="preserve">III.8. </w:t>
      </w:r>
      <w:r w:rsidR="0069496B">
        <w:rPr>
          <w:i/>
        </w:rPr>
        <w:t>Message Queue Telemetry Transport</w:t>
      </w:r>
      <w:bookmarkEnd w:id="63"/>
      <w:r w:rsidR="0069496B">
        <w:rPr>
          <w:i/>
        </w:rPr>
        <w:t xml:space="preserve"> </w:t>
      </w:r>
    </w:p>
    <w:p w14:paraId="36BB5D86" w14:textId="222626DF" w:rsidR="006B1421" w:rsidRPr="006820BA" w:rsidRDefault="00DE63C5" w:rsidP="006820BA">
      <w:pPr>
        <w:spacing w:after="0" w:line="360" w:lineRule="auto"/>
      </w:pPr>
      <w:r>
        <w:rPr>
          <w:b/>
        </w:rPr>
        <w:tab/>
      </w:r>
      <w:r w:rsidR="002A2EA7">
        <w:t xml:space="preserve">Protokol </w:t>
      </w:r>
      <w:r w:rsidR="002A2EA7">
        <w:rPr>
          <w:i/>
        </w:rPr>
        <w:t xml:space="preserve">Message Queue Telemetry Transport </w:t>
      </w:r>
      <w:r w:rsidR="002A2EA7">
        <w:t>(MQTT) merupakan protocol pesan yang ringan (</w:t>
      </w:r>
      <w:r w:rsidR="002A2EA7">
        <w:rPr>
          <w:i/>
        </w:rPr>
        <w:t>lightweight</w:t>
      </w:r>
      <w:r w:rsidR="002A2EA7">
        <w:t xml:space="preserve">) dengan arsitektur </w:t>
      </w:r>
      <w:r w:rsidR="002A2EA7">
        <w:rPr>
          <w:i/>
        </w:rPr>
        <w:t>publish</w:t>
      </w:r>
      <w:r w:rsidR="002A2EA7">
        <w:t>/</w:t>
      </w:r>
      <w:r w:rsidR="002A2EA7">
        <w:rPr>
          <w:i/>
        </w:rPr>
        <w:t xml:space="preserve">subscribe </w:t>
      </w:r>
      <w:r w:rsidR="002A2EA7">
        <w:t xml:space="preserve">yang </w:t>
      </w:r>
      <w:r w:rsidR="002A2EA7">
        <w:lastRenderedPageBreak/>
        <w:t xml:space="preserve">digunakan diatas protokol komunikasi TCP/IP. </w:t>
      </w:r>
      <w:r w:rsidR="00224A19">
        <w:t xml:space="preserve">Dengan arsitektur tersebut, MQTT didesain untuk bersifat terbuka dan mudah untuk diaplikasikan, serta dapat menangani ribuan </w:t>
      </w:r>
      <w:r w:rsidR="00224A19">
        <w:rPr>
          <w:i/>
        </w:rPr>
        <w:t xml:space="preserve">client </w:t>
      </w:r>
      <w:r w:rsidR="00224A19">
        <w:t xml:space="preserve">hanya dengan menggunakan 1 server. Karakteristik tersebut membuat MQTT ideal untuk digunakan dalam kondisi sulit, seperti </w:t>
      </w:r>
      <w:r w:rsidR="002E5FBF">
        <w:t>apabila</w:t>
      </w:r>
      <w:r w:rsidR="00224A19">
        <w:t xml:space="preserve"> </w:t>
      </w:r>
      <w:r w:rsidR="00224A19">
        <w:rPr>
          <w:i/>
        </w:rPr>
        <w:t xml:space="preserve">bandwidth </w:t>
      </w:r>
      <w:r w:rsidR="00224A19">
        <w:t>jaringan rendah atau dengan perangkat yang memiliki kapabilitas komputasi dan memori yang terbatas</w:t>
      </w:r>
      <w:r w:rsidR="0023242F">
        <w:t xml:space="preserve"> </w:t>
      </w:r>
      <w:r w:rsidR="0023242F">
        <w:fldChar w:fldCharType="begin" w:fldLock="1"/>
      </w:r>
      <w:r w:rsidR="00BE70A5">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30]","plainTextFormattedCitation":"[30]","previouslyFormattedCitation":"[30]"},"properties":{"noteIndex":0},"schema":"https://github.com/citation-style-language/schema/raw/master/csl-citation.json"}</w:instrText>
      </w:r>
      <w:r w:rsidR="0023242F">
        <w:fldChar w:fldCharType="separate"/>
      </w:r>
      <w:r w:rsidR="00AC5A66" w:rsidRPr="00AC5A66">
        <w:rPr>
          <w:noProof/>
        </w:rPr>
        <w:t>[30]</w:t>
      </w:r>
      <w:r w:rsidR="0023242F">
        <w:fldChar w:fldCharType="end"/>
      </w:r>
      <w:r w:rsidR="00DF2617">
        <w:t>.</w:t>
      </w:r>
      <w:r w:rsidR="00224A19">
        <w:t xml:space="preserve"> Protokol MQTT memudahkan komunikasi </w:t>
      </w:r>
      <w:r w:rsidR="00DF2617">
        <w:rPr>
          <w:i/>
        </w:rPr>
        <w:t>machine-to-machine</w:t>
      </w:r>
      <w:r w:rsidR="00DF2617">
        <w:t>, yaitu komunikasi antar perangkat yang menjadi semakin umum dengan berkembangnya teknologi.</w:t>
      </w:r>
    </w:p>
    <w:p w14:paraId="60AD5A72" w14:textId="325BF5CD" w:rsidR="00D6614C" w:rsidRDefault="00E64EB8" w:rsidP="006820BA">
      <w:pPr>
        <w:spacing w:after="0" w:line="360" w:lineRule="auto"/>
      </w:pPr>
      <w:r>
        <w:rPr>
          <w:rFonts w:cs="Times New Roman"/>
          <w:szCs w:val="24"/>
          <w:lang w:val="de-DE"/>
        </w:rPr>
        <w:tab/>
      </w:r>
      <w:r w:rsidR="00514E3C">
        <w:t xml:space="preserve">Untuk komunikasi dengan protokol MQTT dapat dilakukan, maka dibutuhkan perangkat sebagai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r w:rsidR="00514E3C">
        <w:t xml:space="preserve">merupakan perangkat yang terhubung dengan server pengiriman pesan, dan menggunakan </w:t>
      </w:r>
      <w:r w:rsidR="00514E3C">
        <w:rPr>
          <w:i/>
        </w:rPr>
        <w:t xml:space="preserve">topic </w:t>
      </w:r>
      <w:r w:rsidR="00514E3C">
        <w:t>untuk mem-</w:t>
      </w:r>
      <w:r w:rsidR="00514E3C">
        <w:rPr>
          <w:i/>
        </w:rPr>
        <w:t>publish</w:t>
      </w:r>
      <w:r w:rsidR="00514E3C">
        <w:t xml:space="preserve"> pesan sehingga </w:t>
      </w:r>
      <w:r w:rsidR="00514E3C">
        <w:rPr>
          <w:i/>
        </w:rPr>
        <w:t xml:space="preserve">client </w:t>
      </w:r>
      <w:r w:rsidR="00514E3C">
        <w:t xml:space="preserve">lain menerima pesan tersebut. MQTT </w:t>
      </w:r>
      <w:r w:rsidR="00514E3C">
        <w:rPr>
          <w:i/>
        </w:rPr>
        <w:t xml:space="preserve">client </w:t>
      </w:r>
      <w:r w:rsidR="00514E3C">
        <w:t xml:space="preserve">juga dapat </w:t>
      </w:r>
      <w:r w:rsidR="00514E3C">
        <w:rPr>
          <w:i/>
        </w:rPr>
        <w:t xml:space="preserve">subscribe </w:t>
      </w:r>
      <w:r w:rsidR="00514E3C">
        <w:t xml:space="preserve">pada sebuah </w:t>
      </w:r>
      <w:r w:rsidR="00514E3C">
        <w:rPr>
          <w:i/>
        </w:rPr>
        <w:t xml:space="preserve">topic </w:t>
      </w:r>
      <w:r w:rsidR="00514E3C">
        <w:t>sehingga dapat menerima pesan apabila sebuah informasi telah di-</w:t>
      </w:r>
      <w:r w:rsidR="00514E3C">
        <w:rPr>
          <w:i/>
        </w:rPr>
        <w:t xml:space="preserve">publish </w:t>
      </w:r>
      <w:r w:rsidR="00514E3C">
        <w:t xml:space="preserve">pada </w:t>
      </w:r>
      <w:r w:rsidR="00514E3C">
        <w:rPr>
          <w:i/>
        </w:rPr>
        <w:t xml:space="preserve">topic </w:t>
      </w:r>
      <w:r w:rsidR="00514E3C">
        <w:t xml:space="preserve">tersebut. MQTT </w:t>
      </w:r>
      <w:r w:rsidR="00514E3C">
        <w:rPr>
          <w:i/>
        </w:rPr>
        <w:t xml:space="preserve">broker </w:t>
      </w:r>
      <w:r w:rsidR="00514E3C">
        <w:t xml:space="preserve">merupakan bertindak sebagai sebuah </w:t>
      </w:r>
      <w:r w:rsidR="00514E3C">
        <w:rPr>
          <w:i/>
        </w:rPr>
        <w:t xml:space="preserve">server </w:t>
      </w:r>
      <w:r w:rsidR="00514E3C">
        <w:t xml:space="preserve">yang mengimplementasikan protokol MQTT sehingga mampu memfasilitasi komunikasi antar berbagai MQTT </w:t>
      </w:r>
      <w:r w:rsidR="00514E3C">
        <w:rPr>
          <w:i/>
        </w:rPr>
        <w:t>client</w:t>
      </w:r>
      <w:bookmarkStart w:id="64" w:name="_Hlk54790128"/>
      <w:bookmarkEnd w:id="41"/>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w:lastRenderedPageBreak/>
        <mc:AlternateContent>
          <mc:Choice Requires="wps">
            <w:drawing>
              <wp:anchor distT="0" distB="0" distL="114300" distR="114300" simplePos="0" relativeHeight="251736064" behindDoc="0" locked="0" layoutInCell="1" allowOverlap="1" wp14:anchorId="52EDB4F3" wp14:editId="128B6F79">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17D66A" id="Rectangle 196" o:spid="_x0000_s1026" style="position:absolute;margin-left:380.95pt;margin-top:-81.15pt;width:22.55pt;height:20.4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65" w:name="_Toc61224108"/>
      <w:r w:rsidR="002D1E6F" w:rsidRPr="00D6614C">
        <w:t>PELAKSANAAN PENELITIAN</w:t>
      </w:r>
      <w:bookmarkEnd w:id="65"/>
    </w:p>
    <w:p w14:paraId="353B771D" w14:textId="77777777" w:rsidR="002D1E6F" w:rsidRDefault="002D1E6F" w:rsidP="002D1E6F">
      <w:pPr>
        <w:pStyle w:val="Heading2"/>
        <w:numPr>
          <w:ilvl w:val="0"/>
          <w:numId w:val="0"/>
        </w:numPr>
        <w:spacing w:line="360" w:lineRule="auto"/>
        <w:ind w:left="180"/>
        <w:rPr>
          <w:rFonts w:cs="Times New Roman"/>
        </w:rPr>
      </w:pPr>
      <w:bookmarkStart w:id="66" w:name="_Toc61224109"/>
      <w:r>
        <w:rPr>
          <w:rFonts w:cs="Times New Roman"/>
        </w:rPr>
        <w:t xml:space="preserve">IV.1. Alat dan Bahan </w:t>
      </w:r>
      <w:r w:rsidRPr="00944E0B">
        <w:rPr>
          <w:rFonts w:cs="Times New Roman"/>
        </w:rPr>
        <w:t>Penelitian</w:t>
      </w:r>
      <w:bookmarkEnd w:id="66"/>
    </w:p>
    <w:p w14:paraId="3CBE978F" w14:textId="76C929AE" w:rsidR="00D6614C" w:rsidRPr="00874A06" w:rsidRDefault="002D1E6F" w:rsidP="002D1E6F">
      <w:pPr>
        <w:ind w:firstLine="180"/>
        <w:rPr>
          <w:b/>
          <w:bCs/>
        </w:rPr>
      </w:pPr>
      <w:r w:rsidRPr="00874A06">
        <w:rPr>
          <w:b/>
          <w:bCs/>
        </w:rPr>
        <w:t>IV.1.1. Alat Penelitian</w:t>
      </w:r>
    </w:p>
    <w:p w14:paraId="56E7976A" w14:textId="26B71354" w:rsidR="00D6614C" w:rsidRDefault="00D6614C" w:rsidP="00D6614C">
      <w:pPr>
        <w:pStyle w:val="Caption"/>
      </w:pPr>
      <w:bookmarkStart w:id="67" w:name="_Toc60962636"/>
      <w:r>
        <w:t xml:space="preserve">Tabel </w:t>
      </w:r>
      <w:fldSimple w:instr=" STYLEREF 1 \s ">
        <w:r w:rsidR="00732B50">
          <w:rPr>
            <w:noProof/>
          </w:rPr>
          <w:t>IV</w:t>
        </w:r>
      </w:fldSimple>
      <w:r w:rsidR="00403385">
        <w:t>.</w:t>
      </w:r>
      <w:fldSimple w:instr=" SEQ Tabel \* ARABIC \s 1 ">
        <w:r w:rsidR="00732B50">
          <w:rPr>
            <w:noProof/>
          </w:rPr>
          <w:t>1</w:t>
        </w:r>
      </w:fldSimple>
      <w:r w:rsidR="00491646">
        <w:t xml:space="preserve">. </w:t>
      </w:r>
      <w:r>
        <w:rPr>
          <w:noProof/>
        </w:rPr>
        <w:t>Perangkat Keras Penelitian</w:t>
      </w:r>
      <w:bookmarkEnd w:id="67"/>
    </w:p>
    <w:tbl>
      <w:tblPr>
        <w:tblStyle w:val="TableGrid"/>
        <w:tblW w:w="0" w:type="auto"/>
        <w:tblInd w:w="392" w:type="dxa"/>
        <w:tblLook w:val="04A0" w:firstRow="1" w:lastRow="0" w:firstColumn="1" w:lastColumn="0" w:noHBand="0" w:noVBand="1"/>
      </w:tblPr>
      <w:tblGrid>
        <w:gridCol w:w="3365"/>
        <w:gridCol w:w="4170"/>
      </w:tblGrid>
      <w:tr w:rsidR="0061073D" w14:paraId="40F8916D" w14:textId="77777777" w:rsidTr="00617EA3">
        <w:tc>
          <w:tcPr>
            <w:tcW w:w="7535"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617EA3">
        <w:tc>
          <w:tcPr>
            <w:tcW w:w="3365"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170"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617EA3">
        <w:tc>
          <w:tcPr>
            <w:tcW w:w="3365"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170"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bl>
    <w:p w14:paraId="7BBD30B7" w14:textId="77777777" w:rsidR="00D6614C" w:rsidRPr="00D6614C" w:rsidRDefault="00D6614C" w:rsidP="00D6614C"/>
    <w:p w14:paraId="73E5E136" w14:textId="2AF0432B" w:rsidR="006E680C" w:rsidRDefault="006E680C" w:rsidP="006E680C">
      <w:pPr>
        <w:pStyle w:val="Caption"/>
      </w:pPr>
      <w:bookmarkStart w:id="68" w:name="_Toc60962637"/>
      <w:r>
        <w:t xml:space="preserve">Tabel </w:t>
      </w:r>
      <w:fldSimple w:instr=" STYLEREF 1 \s ">
        <w:r w:rsidR="00732B50">
          <w:rPr>
            <w:noProof/>
          </w:rPr>
          <w:t>IV</w:t>
        </w:r>
      </w:fldSimple>
      <w:r w:rsidR="00403385">
        <w:t>.</w:t>
      </w:r>
      <w:fldSimple w:instr=" SEQ Tabel \* ARABIC \s 1 ">
        <w:r w:rsidR="00732B50">
          <w:rPr>
            <w:noProof/>
          </w:rPr>
          <w:t>2</w:t>
        </w:r>
      </w:fldSimple>
      <w:r>
        <w:t xml:space="preserve"> Perangkat Lunak Penelitian</w:t>
      </w:r>
      <w:bookmarkEnd w:id="68"/>
    </w:p>
    <w:tbl>
      <w:tblPr>
        <w:tblStyle w:val="TableGrid"/>
        <w:tblW w:w="0" w:type="auto"/>
        <w:tblInd w:w="392" w:type="dxa"/>
        <w:tblLook w:val="04A0" w:firstRow="1" w:lastRow="0" w:firstColumn="1" w:lastColumn="0" w:noHBand="0" w:noVBand="1"/>
      </w:tblPr>
      <w:tblGrid>
        <w:gridCol w:w="3315"/>
        <w:gridCol w:w="4220"/>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5CC24413" w:rsidR="002D1E6F" w:rsidRDefault="002D1E6F" w:rsidP="00B329EC">
      <w:pPr>
        <w:spacing w:after="0" w:line="360" w:lineRule="auto"/>
        <w:ind w:firstLine="567"/>
        <w:rPr>
          <w:rFonts w:cs="Times New Roman"/>
        </w:rPr>
      </w:pPr>
      <w:r>
        <w:rPr>
          <w:rFonts w:cs="Times New Roman"/>
        </w:rPr>
        <w:t xml:space="preserve">Visual Studio Code merupakan perangkat lunak </w:t>
      </w:r>
      <w:r>
        <w:rPr>
          <w:rFonts w:cs="Times New Roman"/>
          <w:i/>
        </w:rPr>
        <w:t xml:space="preserve">code editor </w:t>
      </w:r>
      <w:r>
        <w:rPr>
          <w:rFonts w:cs="Times New Roman"/>
        </w:rPr>
        <w:t xml:space="preserve">yang bersifat </w:t>
      </w:r>
      <w:r>
        <w:rPr>
          <w:rFonts w:cs="Times New Roman"/>
          <w:i/>
        </w:rPr>
        <w:t>open</w:t>
      </w:r>
      <w:r w:rsidR="00E65E86">
        <w:rPr>
          <w:rFonts w:cs="Times New Roman"/>
          <w:i/>
        </w:rPr>
        <w:t xml:space="preserve"> </w:t>
      </w:r>
      <w:r>
        <w:rPr>
          <w:rFonts w:cs="Times New Roman"/>
          <w:i/>
        </w:rPr>
        <w:t>source</w:t>
      </w:r>
      <w:r>
        <w:rPr>
          <w:rFonts w:cs="Times New Roman"/>
        </w:rPr>
        <w:t xml:space="preserve"> dan</w:t>
      </w:r>
      <w:r w:rsidR="008D0B48">
        <w:rPr>
          <w:rFonts w:cs="Times New Roman"/>
        </w:rPr>
        <w:t xml:space="preserve"> </w:t>
      </w:r>
      <w:r>
        <w:rPr>
          <w:rFonts w:cs="Times New Roman"/>
        </w:rPr>
        <w:t xml:space="preserve">lintas platform milik Microsoft. Visual Studio Code memiliki beragam fitur yang memudahkan penulis untuk membuat dan menyunting </w:t>
      </w:r>
      <w:r>
        <w:rPr>
          <w:rFonts w:cs="Times New Roman"/>
          <w:i/>
        </w:rPr>
        <w:t>code</w:t>
      </w:r>
      <w:r>
        <w:rPr>
          <w:rFonts w:cs="Times New Roman"/>
        </w:rPr>
        <w:t xml:space="preserve">, seperti fitur IntelliSense yang dapat membantu pembuatan </w:t>
      </w:r>
      <w:r>
        <w:rPr>
          <w:rFonts w:cs="Times New Roman"/>
          <w:i/>
        </w:rPr>
        <w:t>code</w:t>
      </w:r>
      <w:r>
        <w:rPr>
          <w:rFonts w:cs="Times New Roman"/>
        </w:rPr>
        <w:t xml:space="preserve">, </w:t>
      </w:r>
      <w:r>
        <w:rPr>
          <w:rFonts w:cs="Times New Roman"/>
          <w:i/>
        </w:rPr>
        <w:t xml:space="preserve">bracket-matching </w:t>
      </w:r>
      <w:r>
        <w:rPr>
          <w:rFonts w:cs="Times New Roman"/>
        </w:rPr>
        <w:t>yang dapat menyeimbangkan tanda kurung,</w:t>
      </w:r>
      <w:r>
        <w:rPr>
          <w:rFonts w:cs="Times New Roman"/>
          <w:i/>
        </w:rPr>
        <w:t xml:space="preserve"> auto-identation, syntax highlighting </w:t>
      </w:r>
      <w:r>
        <w:rPr>
          <w:rFonts w:cs="Times New Roman"/>
        </w:rPr>
        <w:t xml:space="preserve">serta banyak fitur lain. Karena bersifat </w:t>
      </w:r>
      <w:r>
        <w:rPr>
          <w:rFonts w:cs="Times New Roman"/>
          <w:i/>
        </w:rPr>
        <w:t xml:space="preserve">open-source, </w:t>
      </w:r>
      <w:r>
        <w:rPr>
          <w:rFonts w:cs="Times New Roman"/>
        </w:rPr>
        <w:t xml:space="preserve">pengguna juga dapat mengunduh </w:t>
      </w:r>
      <w:r>
        <w:rPr>
          <w:rFonts w:cs="Times New Roman"/>
          <w:i/>
        </w:rPr>
        <w:t xml:space="preserve">extension </w:t>
      </w:r>
      <w:r>
        <w:rPr>
          <w:rFonts w:cs="Times New Roman"/>
        </w:rPr>
        <w:t xml:space="preserve">buatan pengguna lain untuk mengoptimasi dan personalisasi </w:t>
      </w:r>
      <w:r>
        <w:rPr>
          <w:rFonts w:cs="Times New Roman"/>
        </w:rPr>
        <w:lastRenderedPageBreak/>
        <w:t xml:space="preserve">Visual Studio Code. Pada penelitian ini, Visual Studio Code digunakan untuk membuat dan menyunting program untuk mengolah data dengan bahasa pemrograman </w:t>
      </w:r>
      <w:r>
        <w:rPr>
          <w:rFonts w:cs="Times New Roman"/>
          <w:i/>
        </w:rPr>
        <w:t>Python</w:t>
      </w:r>
      <w:r>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r>
        <w:rPr>
          <w:rFonts w:cs="Times New Roman"/>
          <w:szCs w:val="24"/>
        </w:rPr>
        <w:t>pustaka</w:t>
      </w:r>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r w:rsidR="003914E3" w:rsidRPr="00283688">
        <w:rPr>
          <w:rFonts w:cs="Times New Roman"/>
          <w:iCs/>
          <w:szCs w:val="24"/>
          <w:lang w:val="en-GB"/>
        </w:rPr>
        <w:t>pembelajaran mesin</w:t>
      </w:r>
      <w:r>
        <w:rPr>
          <w:rFonts w:cs="Times New Roman"/>
          <w:i/>
          <w:lang w:val="sv-SE"/>
        </w:rPr>
        <w:t xml:space="preserve"> </w:t>
      </w:r>
      <w:r>
        <w:rPr>
          <w:rFonts w:cs="Times New Roman"/>
          <w:lang w:val="sv-SE"/>
        </w:rPr>
        <w:t xml:space="preserve">dengan 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r w:rsidR="000F17D4" w:rsidRPr="000F17D4">
        <w:rPr>
          <w:rFonts w:cs="Times New Roman"/>
        </w:rPr>
        <w:t>pra-pemrosesan</w:t>
      </w:r>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lastRenderedPageBreak/>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IV.1.2. Bahan Penelitian</w:t>
      </w:r>
    </w:p>
    <w:p w14:paraId="59BFDED2" w14:textId="397EB4B9" w:rsidR="002D1E6F" w:rsidRDefault="002D1E6F" w:rsidP="00041805">
      <w:pPr>
        <w:spacing w:after="0" w:line="360" w:lineRule="auto"/>
        <w:ind w:firstLine="567"/>
        <w:rPr>
          <w:rFonts w:cs="Times New Roman"/>
        </w:rPr>
      </w:pPr>
      <w:r w:rsidRPr="00307963">
        <w:rPr>
          <w:rFonts w:cs="Times New Roman"/>
        </w:rPr>
        <w:t xml:space="preserve">Digunakan 2 kumpulan data pada penelitian ini, yakni kumpulan data dari Tennessee Eastman Chemical Company dan </w:t>
      </w:r>
      <w:r w:rsidRPr="006A4BEA">
        <w:rPr>
          <w:rFonts w:cs="Times New Roman"/>
        </w:rPr>
        <w:t>data dari penelitian Brooks</w:t>
      </w:r>
      <w:r w:rsidRPr="00307963">
        <w:rPr>
          <w:rFonts w:cs="Times New Roman"/>
        </w:rPr>
        <w:t>.</w:t>
      </w:r>
      <w:r>
        <w:rPr>
          <w:rFonts w:cs="Times New Roman"/>
        </w:rPr>
        <w:t xml:space="preserve"> Kumpulan data dari Tennessee Eastman Chemical Company memiliki 52 variabel dan digunakan untuk membangun program </w:t>
      </w:r>
      <w:r w:rsidR="00DE6192">
        <w:rPr>
          <w:rFonts w:cs="Times New Roman"/>
        </w:rPr>
        <w:t>deteksi kesalahan</w:t>
      </w:r>
      <w:r>
        <w:rPr>
          <w:rFonts w:cs="Times New Roman"/>
          <w:i/>
          <w:iCs/>
        </w:rPr>
        <w:t xml:space="preserve"> </w:t>
      </w:r>
      <w:r>
        <w:rPr>
          <w:rFonts w:cs="Times New Roman"/>
        </w:rPr>
        <w:t>pada penelitian ini, s</w:t>
      </w:r>
      <w:r w:rsidRPr="006A4BEA">
        <w:rPr>
          <w:rFonts w:cs="Times New Roman"/>
        </w:rPr>
        <w:t>edangkan kumpulan data dari penelitian Brooks memiliki 20 variabel digunakan sebagai validasi dari program yang sudah dibangun.</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r w:rsidR="0051799C">
        <w:rPr>
          <w:rFonts w:cs="Times New Roman"/>
        </w:rPr>
        <w:t>Latih</w:t>
      </w:r>
    </w:p>
    <w:p w14:paraId="67BB7CE3" w14:textId="43665C34"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73248" behindDoc="0" locked="0" layoutInCell="1" allowOverlap="1" wp14:anchorId="40668886" wp14:editId="3AE521C2">
                <wp:simplePos x="0" y="0"/>
                <wp:positionH relativeFrom="column">
                  <wp:posOffset>217170</wp:posOffset>
                </wp:positionH>
                <wp:positionV relativeFrom="paragraph">
                  <wp:posOffset>2636520</wp:posOffset>
                </wp:positionV>
                <wp:extent cx="4932680" cy="3543935"/>
                <wp:effectExtent l="0" t="0" r="1270" b="0"/>
                <wp:wrapTopAndBottom/>
                <wp:docPr id="192" name="Group 192"/>
                <wp:cNvGraphicFramePr/>
                <a:graphic xmlns:a="http://schemas.openxmlformats.org/drawingml/2006/main">
                  <a:graphicData uri="http://schemas.microsoft.com/office/word/2010/wordprocessingGroup">
                    <wpg:wgp>
                      <wpg:cNvGrpSpPr/>
                      <wpg:grpSpPr>
                        <a:xfrm>
                          <a:off x="0" y="0"/>
                          <a:ext cx="4932680" cy="3543935"/>
                          <a:chOff x="0" y="336613"/>
                          <a:chExt cx="4933315" cy="3544507"/>
                        </a:xfrm>
                      </wpg:grpSpPr>
                      <pic:pic xmlns:pic="http://schemas.openxmlformats.org/drawingml/2006/picture">
                        <pic:nvPicPr>
                          <pic:cNvPr id="24" name="Picture 24"/>
                          <pic:cNvPicPr>
                            <a:picLocks noChangeAspect="1"/>
                          </pic:cNvPicPr>
                        </pic:nvPicPr>
                        <pic:blipFill>
                          <a:blip r:embed="rId49" cstate="print">
                            <a:extLst>
                              <a:ext uri="{28A0092B-C50C-407E-A947-70E740481C1C}">
                                <a14:useLocalDpi xmlns:a14="http://schemas.microsoft.com/office/drawing/2010/main" val="0"/>
                              </a:ext>
                            </a:extLst>
                          </a:blip>
                          <a:srcRect/>
                          <a:stretch/>
                        </pic:blipFill>
                        <pic:spPr>
                          <a:xfrm>
                            <a:off x="493606" y="336613"/>
                            <a:ext cx="3952745" cy="3279650"/>
                          </a:xfrm>
                          <a:prstGeom prst="rect">
                            <a:avLst/>
                          </a:prstGeom>
                        </pic:spPr>
                      </pic:pic>
                      <wps:wsp>
                        <wps:cNvPr id="63" name="Text Box 63"/>
                        <wps:cNvSpPr txBox="1"/>
                        <wps:spPr>
                          <a:xfrm>
                            <a:off x="0" y="3705860"/>
                            <a:ext cx="4933315" cy="175260"/>
                          </a:xfrm>
                          <a:prstGeom prst="rect">
                            <a:avLst/>
                          </a:prstGeom>
                          <a:solidFill>
                            <a:prstClr val="white"/>
                          </a:solidFill>
                          <a:ln>
                            <a:noFill/>
                          </a:ln>
                        </wps:spPr>
                        <wps:txbx>
                          <w:txbxContent>
                            <w:p w14:paraId="1F3C2E13" w14:textId="52B5E2F0" w:rsidR="00DD4DF5" w:rsidRPr="00CC4856" w:rsidRDefault="00DD4DF5" w:rsidP="00823561">
                              <w:pPr>
                                <w:pStyle w:val="Caption"/>
                                <w:rPr>
                                  <w:noProof/>
                                </w:rPr>
                              </w:pPr>
                              <w:bookmarkStart w:id="69" w:name="_Toc60962571"/>
                              <w:r>
                                <w:t xml:space="preserve">Gambar </w:t>
                              </w:r>
                              <w:fldSimple w:instr=" STYLEREF 1 \s ">
                                <w:r w:rsidR="00732B50">
                                  <w:rPr>
                                    <w:noProof/>
                                  </w:rPr>
                                  <w:t>IV</w:t>
                                </w:r>
                              </w:fldSimple>
                              <w:r>
                                <w:t>.</w:t>
                              </w:r>
                              <w:fldSimple w:instr=" SEQ Gambar \* ARABIC \s 1 ">
                                <w:r w:rsidR="00732B50">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69"/>
                              <w:r w:rsidRPr="00AC5A66">
                                <w:rPr>
                                  <w:rFonts w:cs="Times New Roman"/>
                                  <w:noProof/>
                                </w:rPr>
                                <w:t>[31]</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668886" id="Group 192" o:spid="_x0000_s1049" style="position:absolute;left:0;text-align:left;margin-left:17.1pt;margin-top:207.6pt;width:388.4pt;height:279.05pt;z-index:251573248;mso-height-relative:margin" coordorigin=",3366" coordsize="49333,35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">
                <v:shape id="Picture 24" o:spid="_x0000_s1050" type="#_x0000_t75" style="position:absolute;left:4936;top:3366;width:39527;height:3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">
                  <v:imagedata r:id="rId50" o:title=""/>
                </v:shape>
                <v:shape id="Text Box 63" o:spid="_x0000_s1051" type="#_x0000_t202" style="position:absolute;top:37058;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52B5E2F0" w:rsidR="00DD4DF5" w:rsidRPr="00CC4856" w:rsidRDefault="00DD4DF5" w:rsidP="00823561">
                        <w:pPr>
                          <w:pStyle w:val="Caption"/>
                          <w:rPr>
                            <w:noProof/>
                          </w:rPr>
                        </w:pPr>
                        <w:bookmarkStart w:id="70" w:name="_Toc60962571"/>
                        <w:r>
                          <w:t xml:space="preserve">Gambar </w:t>
                        </w:r>
                        <w:fldSimple w:instr=" STYLEREF 1 \s ">
                          <w:r w:rsidR="00732B50">
                            <w:rPr>
                              <w:noProof/>
                            </w:rPr>
                            <w:t>IV</w:t>
                          </w:r>
                        </w:fldSimple>
                        <w:r>
                          <w:t>.</w:t>
                        </w:r>
                        <w:fldSimple w:instr=" SEQ Gambar \* ARABIC \s 1 ">
                          <w:r w:rsidR="00732B50">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70"/>
                        <w:r w:rsidRPr="00AC5A66">
                          <w:rPr>
                            <w:rFonts w:cs="Times New Roman"/>
                            <w:noProof/>
                          </w:rPr>
                          <w:t>[31]</w:t>
                        </w:r>
                        <w:r>
                          <w:rPr>
                            <w:rFonts w:cs="Times New Roman"/>
                          </w:rPr>
                          <w:fldChar w:fldCharType="end"/>
                        </w:r>
                      </w:p>
                    </w:txbxContent>
                  </v:textbox>
                </v:shape>
                <w10:wrap type="topAndBottom"/>
              </v:group>
            </w:pict>
          </mc:Fallback>
        </mc:AlternateContent>
      </w:r>
      <w:r w:rsidR="002D1E6F">
        <w:rPr>
          <w:rFonts w:cs="Times New Roman"/>
        </w:rPr>
        <w:t>Data Tennessee Eastman Chemical Company merupakan kumpulan data simulasi dari proses pabrik yang telah dipublikasikan oleh Eastman Chemical Company pada tahun 1991 sehingga dapat digunakan oleh publik pada berbagai topik yang relevan, seperti desain strategi kendali, optimasi, kendali prediktif, edukasi, dan topik-topik lain</w:t>
      </w:r>
      <w:r w:rsidR="008944F3">
        <w:rPr>
          <w:rFonts w:cs="Times New Roman"/>
        </w:rPr>
        <w:t xml:space="preserve"> </w:t>
      </w:r>
      <w:r w:rsidR="008944F3">
        <w:rPr>
          <w:rFonts w:cs="Times New Roman"/>
        </w:rPr>
        <w:fldChar w:fldCharType="begin" w:fldLock="1"/>
      </w:r>
      <w:r w:rsidR="00BE70A5">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sidR="008944F3">
        <w:rPr>
          <w:rFonts w:cs="Times New Roman"/>
        </w:rPr>
        <w:fldChar w:fldCharType="separate"/>
      </w:r>
      <w:r w:rsidR="00AC5A66" w:rsidRPr="00AC5A66">
        <w:rPr>
          <w:rFonts w:cs="Times New Roman"/>
          <w:noProof/>
        </w:rPr>
        <w:t>[31]</w:t>
      </w:r>
      <w:r w:rsidR="008944F3">
        <w:rPr>
          <w:rFonts w:cs="Times New Roman"/>
        </w:rPr>
        <w:fldChar w:fldCharType="end"/>
      </w:r>
      <w:r w:rsidR="002D1E6F">
        <w:rPr>
          <w:rFonts w:cs="Times New Roman"/>
        </w:rPr>
        <w:t xml:space="preserve">. Berdasarkan proses pabrik dan data-data yang tertera pada publikasi tersebut, seorang peneliti dapat mensimulasikan proses pabrik Tennessee Eastman dan mengolah data yang didapatkan pada topik yang diinginkan. </w:t>
      </w:r>
      <w:r w:rsidR="002D1E6F" w:rsidRPr="00143342">
        <w:rPr>
          <w:rFonts w:cs="Times New Roman"/>
        </w:rPr>
        <w:t>Pada penelitian ini, kumpulan data dari Tennessee Eastman akan digunakan untuk menentukan parameter-parameter pada program yang akan dirancang.</w:t>
      </w:r>
    </w:p>
    <w:p w14:paraId="1EB2EE21" w14:textId="1481FE63"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r>
        <w:rPr>
          <w:rFonts w:cs="Times New Roman"/>
        </w:rPr>
        <w:t xml:space="preserve">merupakan diagram perpipaan dan instrumentrasi dari Tennessee Eastman Chemical Company yang menggambarkan baik alur proses maupun peralatan kendali dari pabrik kimia tersebut. </w:t>
      </w:r>
      <w:bookmarkStart w:id="71" w:name="_Hlk59573755"/>
      <w:r>
        <w:rPr>
          <w:rFonts w:cs="Times New Roman"/>
        </w:rPr>
        <w:t>Proses Tennessee Eastman memiliki 5</w:t>
      </w:r>
      <w:r w:rsidR="00004C96">
        <w:rPr>
          <w:rFonts w:cs="Times New Roman"/>
        </w:rPr>
        <w:t xml:space="preserve"> </w:t>
      </w:r>
      <w:r>
        <w:rPr>
          <w:rFonts w:cs="Times New Roman"/>
        </w:rPr>
        <w:t>unit</w:t>
      </w:r>
      <w:r w:rsidR="008944F3">
        <w:rPr>
          <w:rFonts w:cs="Times New Roman"/>
        </w:rPr>
        <w:t xml:space="preserve"> </w:t>
      </w:r>
      <w:r>
        <w:rPr>
          <w:rFonts w:cs="Times New Roman"/>
        </w:rPr>
        <w:t>operasi utama, yakni</w:t>
      </w:r>
      <w:bookmarkEnd w:id="71"/>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72" w:name="_Hlk59573779"/>
      <w:r>
        <w:rPr>
          <w:rFonts w:cs="Times New Roman"/>
        </w:rPr>
        <w:t>Reaktor: Reaktan (A, D, E) diumpankan dalam bentuk gas ke dalam reaktor, di</w:t>
      </w:r>
      <w:r w:rsidR="002E5FBF">
        <w:rPr>
          <w:rFonts w:cs="Times New Roman"/>
        </w:rPr>
        <w:t xml:space="preserve"> </w:t>
      </w:r>
      <w:r>
        <w:rPr>
          <w:rFonts w:cs="Times New Roman"/>
        </w:rPr>
        <w:t xml:space="preserve">mana reaktan kemudian akan bereaksi. Produk akan keluar dari reaktor dalam bentuk uap bersamaan dengan </w:t>
      </w:r>
      <w:r w:rsidRPr="0071196B">
        <w:rPr>
          <w:rFonts w:cs="Times New Roman"/>
        </w:rPr>
        <w:t>umpan</w:t>
      </w:r>
      <w:r w:rsidRPr="0071196B">
        <w:rPr>
          <w:rFonts w:cs="Times New Roman"/>
          <w:i/>
          <w:iCs/>
        </w:rPr>
        <w:t xml:space="preserve"> </w:t>
      </w:r>
      <w:r>
        <w:rPr>
          <w:rFonts w:cs="Times New Roman"/>
        </w:rPr>
        <w:t>yang tidak bereaksi.</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r>
        <w:rPr>
          <w:rFonts w:cs="Times New Roman"/>
        </w:rPr>
        <w:lastRenderedPageBreak/>
        <w:t xml:space="preserve">Kondensor: Produk dari reaktor masuk ke dalam kondensor </w:t>
      </w:r>
      <w:r w:rsidR="002E5FBF">
        <w:rPr>
          <w:rFonts w:cs="Times New Roman"/>
        </w:rPr>
        <w:t>yang menyebabkan</w:t>
      </w:r>
      <w:r>
        <w:rPr>
          <w:rFonts w:cs="Times New Roman"/>
        </w:rPr>
        <w:t xml:space="preserve"> produk akan dikondensasikan menjadi campuran uap dan cairan.</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r>
        <w:rPr>
          <w:rFonts w:cs="Times New Roman"/>
        </w:rPr>
        <w:t>Pemisah (</w:t>
      </w:r>
      <w:r>
        <w:rPr>
          <w:rFonts w:cs="Times New Roman"/>
          <w:i/>
          <w:iCs/>
        </w:rPr>
        <w:t>s</w:t>
      </w:r>
      <w:r w:rsidRPr="009A43A3">
        <w:rPr>
          <w:rFonts w:cs="Times New Roman"/>
          <w:i/>
          <w:iCs/>
        </w:rPr>
        <w:t>eparator</w:t>
      </w:r>
      <w:r>
        <w:rPr>
          <w:rFonts w:cs="Times New Roman"/>
        </w:rPr>
        <w:t xml:space="preserve">): Campuran uap dan cairan dipisahkan didalam </w:t>
      </w:r>
      <w:r w:rsidRPr="00143C8D">
        <w:rPr>
          <w:rFonts w:cs="Times New Roman"/>
          <w:i/>
          <w:iCs/>
        </w:rPr>
        <w:t>separator</w:t>
      </w:r>
      <w:r>
        <w:rPr>
          <w:rFonts w:cs="Times New Roman"/>
        </w:rPr>
        <w:t xml:space="preserve"> menjadi komponen uap dan cairan dan dimasukkan kedalam proses yang berbeda. Produk sampingan (F) dan bahan inert (B) dibersihkan oleh pemisah dalam bentuk uap.</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r>
        <w:rPr>
          <w:rFonts w:cs="Times New Roman"/>
        </w:rPr>
        <w:t>Kompresor daur ulang: kompresor akan menerima komponen uap dari separator untuk kemudian dikirimkan kembali kedalam reaktor sebagai umpan.</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r w:rsidRPr="00156235">
        <w:rPr>
          <w:rFonts w:cs="Times New Roman"/>
        </w:rPr>
        <w:t>Pemisah (</w:t>
      </w:r>
      <w:r w:rsidRPr="00156235">
        <w:rPr>
          <w:rFonts w:cs="Times New Roman"/>
          <w:i/>
          <w:iCs/>
        </w:rPr>
        <w:t>stripper</w:t>
      </w:r>
      <w:r w:rsidRPr="00156235">
        <w:rPr>
          <w:rFonts w:cs="Times New Roman"/>
        </w:rPr>
        <w:t xml:space="preserve">): Komponen cairan dari </w:t>
      </w:r>
      <w:r w:rsidRPr="00156235">
        <w:rPr>
          <w:rFonts w:cs="Times New Roman"/>
          <w:i/>
          <w:iCs/>
        </w:rPr>
        <w:t xml:space="preserve">separator </w:t>
      </w:r>
      <w:r w:rsidRPr="00156235">
        <w:rPr>
          <w:rFonts w:cs="Times New Roman"/>
        </w:rPr>
        <w:t xml:space="preserve">akan masuk ke </w:t>
      </w:r>
      <w:r w:rsidRPr="00156235">
        <w:rPr>
          <w:rFonts w:cs="Times New Roman"/>
          <w:i/>
          <w:iCs/>
        </w:rPr>
        <w:t xml:space="preserve">stripper </w:t>
      </w:r>
      <w:r w:rsidRPr="00156235">
        <w:rPr>
          <w:rFonts w:cs="Times New Roman"/>
        </w:rPr>
        <w:t>untuk dipisahkan dari sisa reaktan menggunakan umpan C dan menghasilkan produk (G, H)</w:t>
      </w:r>
      <w:r w:rsidR="002E5FBF">
        <w:rPr>
          <w:rFonts w:cs="Times New Roman"/>
        </w:rPr>
        <w:t>, dengan rasio</w:t>
      </w:r>
      <w:r w:rsidRPr="00156235">
        <w:rPr>
          <w:rFonts w:cs="Times New Roman"/>
        </w:rPr>
        <w:t xml:space="preserve"> massa G dan H dari produk ditentukan oleh permintaan dari pasar atau keterbatasan kapasitas. </w:t>
      </w:r>
    </w:p>
    <w:bookmarkEnd w:id="72"/>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73" w:name="_Hlk59573889"/>
      <w:r>
        <w:rPr>
          <w:rFonts w:cs="Times New Roman"/>
        </w:rPr>
        <w:t xml:space="preserve">Tennessee Eastman Chemical Company memiliki 52 variabel atau fitur yang tediri dari 22 variabel proses, 11 variabel yang dimanipulasi, serta 19 variabel dari pengukuran komposisi. </w:t>
      </w:r>
      <w:bookmarkEnd w:id="73"/>
      <w:r w:rsidRPr="00024483">
        <w:rPr>
          <w:rFonts w:cs="Times New Roman"/>
        </w:rPr>
        <w:t>Tabel IV.</w:t>
      </w:r>
      <w:r w:rsidR="00024483" w:rsidRPr="00024483">
        <w:rPr>
          <w:rFonts w:cs="Times New Roman"/>
        </w:rPr>
        <w:t>3</w:t>
      </w:r>
      <w:r w:rsidRPr="00024483">
        <w:rPr>
          <w:rFonts w:cs="Times New Roman"/>
        </w:rPr>
        <w:t xml:space="preserve"> </w:t>
      </w:r>
      <w:r>
        <w:rPr>
          <w:rFonts w:cs="Times New Roman"/>
        </w:rPr>
        <w:t>berisi nama dan satuan dari tiap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5A08CA32" w:rsidR="002E5FBF" w:rsidRDefault="002E5FBF" w:rsidP="002E5FBF">
      <w:pPr>
        <w:spacing w:after="0" w:line="360" w:lineRule="auto"/>
        <w:rPr>
          <w:rFonts w:cs="Times New Roman"/>
        </w:rPr>
      </w:pPr>
    </w:p>
    <w:p w14:paraId="1E41BCC7" w14:textId="5AF3E540" w:rsidR="00004C96" w:rsidRDefault="00004C96" w:rsidP="002E5FBF">
      <w:pPr>
        <w:spacing w:after="0" w:line="360" w:lineRule="auto"/>
        <w:rPr>
          <w:rFonts w:cs="Times New Roman"/>
        </w:rPr>
      </w:pPr>
    </w:p>
    <w:p w14:paraId="59AEA29D" w14:textId="7ACBDB5F" w:rsidR="00004C96" w:rsidRDefault="00004C96" w:rsidP="002E5FBF">
      <w:pPr>
        <w:spacing w:after="0" w:line="360" w:lineRule="auto"/>
        <w:rPr>
          <w:rFonts w:cs="Times New Roman"/>
        </w:rPr>
      </w:pPr>
    </w:p>
    <w:p w14:paraId="79ABB3E2" w14:textId="3F01D775" w:rsidR="00E03DE3" w:rsidRDefault="00E03DE3" w:rsidP="002E5FBF">
      <w:pPr>
        <w:spacing w:after="0" w:line="360" w:lineRule="auto"/>
        <w:rPr>
          <w:rFonts w:cs="Times New Roman"/>
        </w:rPr>
      </w:pPr>
    </w:p>
    <w:p w14:paraId="44B372DA" w14:textId="77777777" w:rsidR="00E03DE3" w:rsidRPr="00850060" w:rsidRDefault="00E03DE3" w:rsidP="002E5FBF">
      <w:pPr>
        <w:spacing w:after="0" w:line="360" w:lineRule="auto"/>
        <w:rPr>
          <w:rFonts w:cs="Times New Roman"/>
        </w:rPr>
      </w:pPr>
    </w:p>
    <w:p w14:paraId="784CE8B0" w14:textId="12D647A0" w:rsidR="00823561" w:rsidRDefault="00823561" w:rsidP="00823561">
      <w:pPr>
        <w:pStyle w:val="Caption"/>
      </w:pPr>
      <w:bookmarkStart w:id="74" w:name="_Toc60962638"/>
      <w:r>
        <w:lastRenderedPageBreak/>
        <w:t xml:space="preserve">Tabel </w:t>
      </w:r>
      <w:fldSimple w:instr=" STYLEREF 1 \s ">
        <w:r w:rsidR="00732B50">
          <w:rPr>
            <w:noProof/>
          </w:rPr>
          <w:t>IV</w:t>
        </w:r>
      </w:fldSimple>
      <w:r w:rsidR="00403385">
        <w:t>.</w:t>
      </w:r>
      <w:fldSimple w:instr=" SEQ Tabel \* ARABIC \s 1 ">
        <w:r w:rsidR="00732B50">
          <w:rPr>
            <w:noProof/>
          </w:rPr>
          <w:t>3</w:t>
        </w:r>
      </w:fldSimple>
      <w:r>
        <w:t xml:space="preserve"> </w:t>
      </w:r>
      <w:r>
        <w:rPr>
          <w:noProof/>
        </w:rPr>
        <w:t>Variabel pada Tennessee Eastman Process</w:t>
      </w:r>
      <w:bookmarkEnd w:id="74"/>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353FA8E1"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49FB9DF3"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el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A (aliran 1)</w:t>
            </w:r>
          </w:p>
        </w:tc>
        <w:tc>
          <w:tcPr>
            <w:tcW w:w="1051" w:type="dxa"/>
          </w:tcPr>
          <w:p w14:paraId="03519910" w14:textId="77777777" w:rsidR="002D1E6F" w:rsidRPr="003911C2"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r w:rsidRPr="003911C2">
              <w:rPr>
                <w:rFonts w:cs="Times New Roman"/>
                <w:i/>
                <w:iCs/>
                <w:sz w:val="18"/>
                <w:szCs w:val="18"/>
              </w:rPr>
              <w:t>seperator</w:t>
            </w:r>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D (aliran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ekanan </w:t>
            </w:r>
            <w:r w:rsidRPr="003911C2">
              <w:rPr>
                <w:rFonts w:cs="Times New Roman"/>
                <w:i/>
                <w:iCs/>
                <w:sz w:val="18"/>
                <w:szCs w:val="18"/>
              </w:rPr>
              <w:t>seperator</w:t>
            </w:r>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E (aliran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aju aliran bawah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otal Umpan (aliran 4)</w:t>
            </w:r>
          </w:p>
        </w:tc>
        <w:tc>
          <w:tcPr>
            <w:tcW w:w="1051" w:type="dxa"/>
          </w:tcPr>
          <w:p w14:paraId="25B5F0F7"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Aliran daur ulang (aliran 8)</w:t>
            </w:r>
          </w:p>
        </w:tc>
        <w:tc>
          <w:tcPr>
            <w:tcW w:w="1051" w:type="dxa"/>
          </w:tcPr>
          <w:p w14:paraId="579DE0F0"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Tekanan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umpan reaktor (aliran 6)</w:t>
            </w:r>
          </w:p>
        </w:tc>
        <w:tc>
          <w:tcPr>
            <w:tcW w:w="1051" w:type="dxa"/>
          </w:tcPr>
          <w:p w14:paraId="791D32A3"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bawah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ekanan reaktor</w:t>
            </w:r>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evel reaktor</w:t>
            </w:r>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uap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Suhu reaktor</w:t>
            </w:r>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Usaha kompresor</w:t>
            </w:r>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pembersihan (aliran 9)</w:t>
            </w:r>
          </w:p>
        </w:tc>
        <w:tc>
          <w:tcPr>
            <w:tcW w:w="1051" w:type="dxa"/>
          </w:tcPr>
          <w:p w14:paraId="37611E0D" w14:textId="77777777" w:rsidR="002D1E6F" w:rsidRPr="00FC55C5"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Suhu keluaran pendingin reaktor</w:t>
            </w:r>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Suhu </w:t>
            </w:r>
            <w:r w:rsidRPr="003911C2">
              <w:rPr>
                <w:rFonts w:cs="Times New Roman"/>
                <w:i/>
                <w:iCs/>
                <w:sz w:val="18"/>
                <w:szCs w:val="18"/>
              </w:rPr>
              <w:t>seperator</w:t>
            </w:r>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keluaran pendingin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le yang dimanipulasi</w:t>
            </w:r>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D (aliran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E (aliran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A (aliran 1)</w:t>
            </w:r>
          </w:p>
        </w:tc>
        <w:tc>
          <w:tcPr>
            <w:tcW w:w="1051" w:type="dxa"/>
          </w:tcPr>
          <w:p w14:paraId="6EBCEE05"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Katub aliran uap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total (aliran 4)</w:t>
            </w:r>
          </w:p>
        </w:tc>
        <w:tc>
          <w:tcPr>
            <w:tcW w:w="1051" w:type="dxa"/>
          </w:tcPr>
          <w:p w14:paraId="0D9AE42A"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Katub pendingin reaktor</w:t>
            </w:r>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kompresor daur ulang</w:t>
            </w:r>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ndingin kondensor</w:t>
            </w:r>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mbersihan (aliran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Pengukuran Komposisi</w:t>
            </w:r>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r>
        <w:rPr>
          <w:rFonts w:cs="Times New Roman"/>
        </w:rPr>
        <w:t xml:space="preserve">Digunakan kumpulan data sebanyak 2420 sampel dengan rincian data normal sebanyak 500 sampel, data </w:t>
      </w:r>
      <w:r w:rsidR="00DE6192">
        <w:rPr>
          <w:rFonts w:cs="Times New Roman"/>
        </w:rPr>
        <w:t xml:space="preserve">salah </w:t>
      </w:r>
      <w:r>
        <w:rPr>
          <w:rFonts w:cs="Times New Roman"/>
        </w:rPr>
        <w:t xml:space="preserve">tipe 2 sebanyak 480 normal, data </w:t>
      </w:r>
      <w:r w:rsidR="00DE6192">
        <w:rPr>
          <w:rFonts w:cs="Times New Roman"/>
        </w:rPr>
        <w:t xml:space="preserve">salah </w:t>
      </w:r>
      <w:r>
        <w:rPr>
          <w:rFonts w:cs="Times New Roman"/>
        </w:rPr>
        <w:t xml:space="preserve">tipe 5 sebanyak 480 sampel, data </w:t>
      </w:r>
      <w:r w:rsidR="00DE6192">
        <w:rPr>
          <w:rFonts w:cs="Times New Roman"/>
        </w:rPr>
        <w:t xml:space="preserve">salah </w:t>
      </w:r>
      <w:r>
        <w:rPr>
          <w:rFonts w:cs="Times New Roman"/>
        </w:rPr>
        <w:t xml:space="preserve">tipe 7 sebanyak 480 sampel, dan data </w:t>
      </w:r>
      <w:r w:rsidR="00DE6192">
        <w:rPr>
          <w:rFonts w:cs="Times New Roman"/>
        </w:rPr>
        <w:t xml:space="preserve">salah </w:t>
      </w:r>
      <w:r>
        <w:rPr>
          <w:rFonts w:cs="Times New Roman"/>
        </w:rPr>
        <w:t xml:space="preserve">tipe 14 sebanyak 480 sampel. Rincian data yang digunakan dapat dilihat </w:t>
      </w:r>
      <w:r w:rsidRPr="00024483">
        <w:rPr>
          <w:rFonts w:cs="Times New Roman"/>
        </w:rPr>
        <w:t>pada Tabel IV</w:t>
      </w:r>
      <w:r w:rsidR="00024483" w:rsidRPr="00024483">
        <w:rPr>
          <w:rFonts w:cs="Times New Roman"/>
        </w:rPr>
        <w:t>.4</w:t>
      </w:r>
      <w:r w:rsidRPr="00024483">
        <w:rPr>
          <w:rFonts w:cs="Times New Roman"/>
        </w:rPr>
        <w:t>.</w:t>
      </w:r>
    </w:p>
    <w:p w14:paraId="5A0CB13E" w14:textId="5AD29629" w:rsidR="00823561" w:rsidRDefault="00823561" w:rsidP="00823561">
      <w:pPr>
        <w:pStyle w:val="Caption"/>
      </w:pPr>
      <w:bookmarkStart w:id="75" w:name="_Toc60962639"/>
      <w:r>
        <w:t xml:space="preserve">Tabel </w:t>
      </w:r>
      <w:fldSimple w:instr=" STYLEREF 1 \s ">
        <w:r w:rsidR="00732B50">
          <w:rPr>
            <w:noProof/>
          </w:rPr>
          <w:t>IV</w:t>
        </w:r>
      </w:fldSimple>
      <w:r w:rsidR="00403385">
        <w:t>.</w:t>
      </w:r>
      <w:fldSimple w:instr=" SEQ Tabel \* ARABIC \s 1 ">
        <w:r w:rsidR="00732B50">
          <w:rPr>
            <w:noProof/>
          </w:rPr>
          <w:t>4</w:t>
        </w:r>
      </w:fldSimple>
      <w:r>
        <w:t xml:space="preserve"> </w:t>
      </w:r>
      <w:r>
        <w:rPr>
          <w:noProof/>
        </w:rPr>
        <w:t>Deskripsi Jenis Data pada Data Latih</w:t>
      </w:r>
      <w:bookmarkEnd w:id="75"/>
    </w:p>
    <w:tbl>
      <w:tblPr>
        <w:tblStyle w:val="TableGrid"/>
        <w:tblW w:w="0" w:type="auto"/>
        <w:tblInd w:w="1209" w:type="dxa"/>
        <w:tblLook w:val="04A0" w:firstRow="1" w:lastRow="0" w:firstColumn="1" w:lastColumn="0" w:noHBand="0" w:noVBand="1"/>
      </w:tblPr>
      <w:tblGrid>
        <w:gridCol w:w="1962"/>
        <w:gridCol w:w="4756"/>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r>
              <w:rPr>
                <w:rFonts w:cs="Times New Roman"/>
              </w:rPr>
              <w:t>Jenis Data</w:t>
            </w:r>
          </w:p>
        </w:tc>
        <w:tc>
          <w:tcPr>
            <w:tcW w:w="4769" w:type="dxa"/>
          </w:tcPr>
          <w:p w14:paraId="328F4DF0" w14:textId="77777777" w:rsidR="002D1E6F" w:rsidRDefault="002D1E6F" w:rsidP="00312B4C">
            <w:pPr>
              <w:spacing w:after="0" w:line="360" w:lineRule="auto"/>
              <w:rPr>
                <w:rFonts w:cs="Times New Roman"/>
              </w:rPr>
            </w:pPr>
            <w:r>
              <w:rPr>
                <w:rFonts w:cs="Times New Roman"/>
              </w:rPr>
              <w:t>Deskripsi</w:t>
            </w:r>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r>
              <w:rPr>
                <w:rFonts w:cs="Times New Roman"/>
              </w:rPr>
              <w:t>Pabrik beroperasi dalam keadaan standar</w:t>
            </w:r>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2</w:t>
            </w:r>
          </w:p>
        </w:tc>
        <w:tc>
          <w:tcPr>
            <w:tcW w:w="4769" w:type="dxa"/>
          </w:tcPr>
          <w:p w14:paraId="1EBF272F" w14:textId="77777777" w:rsidR="002D1E6F" w:rsidRDefault="002D1E6F" w:rsidP="00312B4C">
            <w:pPr>
              <w:spacing w:after="0" w:line="360" w:lineRule="auto"/>
              <w:rPr>
                <w:rFonts w:cs="Times New Roman"/>
              </w:rPr>
            </w:pPr>
            <w:r>
              <w:rPr>
                <w:rFonts w:cs="Times New Roman"/>
              </w:rPr>
              <w:t>Perubahan komposisi B, rasio A/C konstan</w:t>
            </w:r>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5</w:t>
            </w:r>
          </w:p>
        </w:tc>
        <w:tc>
          <w:tcPr>
            <w:tcW w:w="4769" w:type="dxa"/>
          </w:tcPr>
          <w:p w14:paraId="71ED0586" w14:textId="77777777" w:rsidR="002D1E6F" w:rsidRDefault="002D1E6F" w:rsidP="00312B4C">
            <w:pPr>
              <w:spacing w:after="0" w:line="360" w:lineRule="auto"/>
              <w:rPr>
                <w:rFonts w:cs="Times New Roman"/>
              </w:rPr>
            </w:pPr>
            <w:r>
              <w:rPr>
                <w:rFonts w:cs="Times New Roman"/>
              </w:rPr>
              <w:t>Perubahan suhu pada masukan pendingin kondensor</w:t>
            </w:r>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6</w:t>
            </w:r>
          </w:p>
        </w:tc>
        <w:tc>
          <w:tcPr>
            <w:tcW w:w="4769" w:type="dxa"/>
          </w:tcPr>
          <w:p w14:paraId="0AA537F6" w14:textId="77777777" w:rsidR="002D1E6F" w:rsidRDefault="002D1E6F" w:rsidP="00312B4C">
            <w:pPr>
              <w:spacing w:after="0" w:line="360" w:lineRule="auto"/>
              <w:rPr>
                <w:rFonts w:cs="Times New Roman"/>
              </w:rPr>
            </w:pPr>
            <w:r>
              <w:rPr>
                <w:rFonts w:cs="Times New Roman"/>
              </w:rPr>
              <w:t>Penurunan aliran umpan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7</w:t>
            </w:r>
          </w:p>
        </w:tc>
        <w:tc>
          <w:tcPr>
            <w:tcW w:w="4769" w:type="dxa"/>
          </w:tcPr>
          <w:p w14:paraId="4F95199F" w14:textId="77777777" w:rsidR="002D1E6F" w:rsidRPr="00C548AA" w:rsidRDefault="002D1E6F" w:rsidP="00312B4C">
            <w:pPr>
              <w:spacing w:after="0" w:line="360" w:lineRule="auto"/>
              <w:rPr>
                <w:rFonts w:cs="Times New Roman"/>
              </w:rPr>
            </w:pPr>
            <w:r>
              <w:rPr>
                <w:rFonts w:cs="Times New Roman"/>
              </w:rPr>
              <w:t>Penurunan tekanan umpan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r>
        <w:rPr>
          <w:rFonts w:cs="Times New Roman"/>
        </w:rPr>
        <w:t xml:space="preserve">tipe 2 hingga tipe 7 didapatkan dengan cara memberikan perubahan berupa </w:t>
      </w:r>
      <w:r>
        <w:rPr>
          <w:rFonts w:cs="Times New Roman"/>
          <w:i/>
          <w:iCs/>
        </w:rPr>
        <w:t xml:space="preserve">step </w:t>
      </w:r>
      <w:r>
        <w:rPr>
          <w:rFonts w:cs="Times New Roman"/>
        </w:rPr>
        <w:t xml:space="preserve">pada variabel proses tertentu. Dengan memberikan gangguan berupa perubahan tertentu pada variabel, data yang didapatkan tentu akan berbeda dengan apabila digunakan keadaan </w:t>
      </w:r>
      <w:r w:rsidR="00BD7734">
        <w:rPr>
          <w:rFonts w:cs="Times New Roman"/>
        </w:rPr>
        <w:t xml:space="preserve">normal. </w:t>
      </w:r>
      <w:r>
        <w:rPr>
          <w:rFonts w:cs="Times New Roman"/>
        </w:rPr>
        <w:t xml:space="preserve">Program </w:t>
      </w:r>
      <w:r w:rsidR="00DE6192">
        <w:rPr>
          <w:rFonts w:cs="Times New Roman"/>
        </w:rPr>
        <w:t>deteksi kesalahan</w:t>
      </w:r>
      <w:r>
        <w:rPr>
          <w:rFonts w:cs="Times New Roman"/>
          <w:i/>
          <w:iCs/>
        </w:rPr>
        <w:t xml:space="preserve"> </w:t>
      </w:r>
      <w:r>
        <w:rPr>
          <w:rFonts w:cs="Times New Roman"/>
        </w:rPr>
        <w:t>yang dirancang diharapkan dapat menangkap perbedaan dari data tersebut, dan mengklasifikasikan data dengan sesuai.</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r w:rsidR="0051799C">
        <w:rPr>
          <w:rFonts w:cs="Times New Roman"/>
        </w:rPr>
        <w:t>Validasi</w:t>
      </w:r>
    </w:p>
    <w:p w14:paraId="77AFA30B" w14:textId="404294F8" w:rsidR="002D1E6F" w:rsidRDefault="002D1E6F" w:rsidP="00041805">
      <w:pPr>
        <w:pStyle w:val="ListParagraph"/>
        <w:spacing w:after="0" w:line="360" w:lineRule="auto"/>
        <w:ind w:left="426" w:firstLine="425"/>
        <w:rPr>
          <w:rFonts w:cs="Times New Roman"/>
        </w:rPr>
      </w:pPr>
      <w:bookmarkStart w:id="76" w:name="_Hlk59574793"/>
      <w:r>
        <w:rPr>
          <w:rFonts w:cs="Times New Roman"/>
        </w:rPr>
        <w:t xml:space="preserve">Salah satu penelitian yang dilakukan oleh Brooks pada tahun 2018 bertujuan untuk menguji performa metode </w:t>
      </w:r>
      <w:r>
        <w:rPr>
          <w:rFonts w:cs="Times New Roman"/>
          <w:i/>
          <w:iCs/>
        </w:rPr>
        <w:t xml:space="preserve">data-driven </w:t>
      </w:r>
      <w:r>
        <w:rPr>
          <w:rFonts w:cs="Times New Roman"/>
        </w:rPr>
        <w:t xml:space="preserve">dari sebuah paket perangkat lunak komersil untuk melakukan </w:t>
      </w:r>
      <w:r w:rsidR="00DE6192">
        <w:rPr>
          <w:rFonts w:cs="Times New Roman"/>
        </w:rPr>
        <w:t>deteksi kesalahan</w:t>
      </w:r>
      <w:r>
        <w:rPr>
          <w:rFonts w:cs="Times New Roman"/>
          <w:i/>
          <w:iCs/>
        </w:rPr>
        <w:t xml:space="preserve"> </w:t>
      </w:r>
      <w:r>
        <w:rPr>
          <w:rFonts w:cs="Times New Roman"/>
        </w:rPr>
        <w:t>dan rekonstruksi data pada sebuah kumpulan data sensor pabrik</w:t>
      </w:r>
      <w:r w:rsidR="008944F3">
        <w:rPr>
          <w:rFonts w:cs="Times New Roman"/>
        </w:rPr>
        <w:t xml:space="preserve"> </w:t>
      </w:r>
      <w:bookmarkEnd w:id="76"/>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Pada penelitian ini, data tersebut akan digunakan untuk menguji program yang telah dibangun berdasarkan data </w:t>
      </w:r>
      <w:r>
        <w:rPr>
          <w:bCs/>
        </w:rPr>
        <w:t xml:space="preserve">Tennessee </w:t>
      </w:r>
      <w:r>
        <w:rPr>
          <w:rFonts w:cs="Times New Roman"/>
        </w:rPr>
        <w:t>Eastman Process untuk melihat apakah program bersifat universal.</w:t>
      </w:r>
    </w:p>
    <w:p w14:paraId="280EDAF4" w14:textId="0B84485E" w:rsidR="002D1E6F" w:rsidRDefault="00823561" w:rsidP="00041805">
      <w:pPr>
        <w:pStyle w:val="ListParagraph"/>
        <w:spacing w:after="0" w:line="360" w:lineRule="auto"/>
        <w:ind w:left="426" w:firstLine="425"/>
        <w:rPr>
          <w:rFonts w:cs="Times New Roman"/>
        </w:rPr>
      </w:pPr>
      <w:r w:rsidRPr="00024483">
        <w:rPr>
          <w:rFonts w:cs="Times New Roman"/>
          <w:noProof/>
        </w:rPr>
        <w:lastRenderedPageBreak/>
        <mc:AlternateContent>
          <mc:Choice Requires="wpg">
            <w:drawing>
              <wp:anchor distT="0" distB="0" distL="114300" distR="114300" simplePos="0" relativeHeight="251563008" behindDoc="0" locked="0" layoutInCell="1" allowOverlap="1" wp14:anchorId="3D71D709" wp14:editId="49438F78">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0"/>
                          <a:ext cx="5039360" cy="2940540"/>
                          <a:chOff x="0" y="5359"/>
                          <a:chExt cx="5800725" cy="3433166"/>
                        </a:xfrm>
                      </wpg:grpSpPr>
                      <pic:pic xmlns:pic="http://schemas.openxmlformats.org/drawingml/2006/picture">
                        <pic:nvPicPr>
                          <pic:cNvPr id="6" name="Picture 6"/>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a:xfrm>
                            <a:off x="0" y="5359"/>
                            <a:ext cx="5800725" cy="3199207"/>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001B6B1E" w:rsidR="00DD4DF5" w:rsidRPr="00511D68" w:rsidRDefault="00DD4DF5" w:rsidP="00823561">
                              <w:pPr>
                                <w:pStyle w:val="Caption"/>
                                <w:rPr>
                                  <w:noProof/>
                                </w:rPr>
                              </w:pPr>
                              <w:bookmarkStart w:id="77" w:name="_Toc60962572"/>
                              <w:r>
                                <w:t xml:space="preserve">Gambar </w:t>
                              </w:r>
                              <w:fldSimple w:instr=" STYLEREF 1 \s ">
                                <w:r w:rsidR="00732B50">
                                  <w:rPr>
                                    <w:noProof/>
                                  </w:rPr>
                                  <w:t>IV</w:t>
                                </w:r>
                              </w:fldSimple>
                              <w:r>
                                <w:t>.</w:t>
                              </w:r>
                              <w:fldSimple w:instr=" SEQ Gambar \* ARABIC \s 1 ">
                                <w:r w:rsidR="00732B50">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7"/>
                              <w:r w:rsidRPr="00AC5A66">
                                <w:rPr>
                                  <w:rFonts w:cs="Times New Roman"/>
                                  <w:noProof/>
                                </w:rPr>
                                <w:t>[32]</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52" style="position:absolute;left:0;text-align:left;margin-left:6.3pt;margin-top:-2.1pt;width:396.8pt;height:231.9pt;z-index:251563008;mso-width-relative:margin;mso-height-relative:margin" coordorigin=",53" coordsize="58007,343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">
                <v:shape id="Picture 6" o:spid="_x0000_s1053" type="#_x0000_t75" style="position:absolute;top:53;width:58007;height:3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">
                  <v:imagedata r:id="rId52" o:title=""/>
                </v:shape>
                <v:shape id="Text Box 193" o:spid="_x0000_s1054"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001B6B1E" w:rsidR="00DD4DF5" w:rsidRPr="00511D68" w:rsidRDefault="00DD4DF5" w:rsidP="00823561">
                        <w:pPr>
                          <w:pStyle w:val="Caption"/>
                          <w:rPr>
                            <w:noProof/>
                          </w:rPr>
                        </w:pPr>
                        <w:bookmarkStart w:id="78" w:name="_Toc60962572"/>
                        <w:r>
                          <w:t xml:space="preserve">Gambar </w:t>
                        </w:r>
                        <w:fldSimple w:instr=" STYLEREF 1 \s ">
                          <w:r w:rsidR="00732B50">
                            <w:rPr>
                              <w:noProof/>
                            </w:rPr>
                            <w:t>IV</w:t>
                          </w:r>
                        </w:fldSimple>
                        <w:r>
                          <w:t>.</w:t>
                        </w:r>
                        <w:fldSimple w:instr=" SEQ Gambar \* ARABIC \s 1 ">
                          <w:r w:rsidR="00732B50">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8"/>
                        <w:r w:rsidRPr="00AC5A66">
                          <w:rPr>
                            <w:rFonts w:cs="Times New Roman"/>
                            <w:noProof/>
                          </w:rPr>
                          <w:t>[32]</w:t>
                        </w:r>
                        <w:r>
                          <w:rPr>
                            <w:rFonts w:cs="Times New Roman"/>
                          </w:rPr>
                          <w:fldChar w:fldCharType="end"/>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r w:rsidR="002D1E6F">
        <w:rPr>
          <w:rFonts w:cs="Times New Roman"/>
        </w:rPr>
        <w:t xml:space="preserve">merupakan diagram perpipaan dan instrumentasi dari kumpulan data pabrik pada penelitian oleh </w:t>
      </w:r>
      <w:r w:rsidR="002D1E6F">
        <w:rPr>
          <w:rFonts w:cs="Times New Roman"/>
          <w:i/>
          <w:iCs/>
        </w:rPr>
        <w:t>Brooks</w:t>
      </w:r>
      <w:r w:rsidR="002D1E6F">
        <w:rPr>
          <w:rFonts w:cs="Times New Roman"/>
        </w:rPr>
        <w:t xml:space="preserve">. </w:t>
      </w:r>
      <w:bookmarkStart w:id="79" w:name="_Hlk59575222"/>
      <w:r w:rsidR="002D1E6F">
        <w:rPr>
          <w:rFonts w:cs="Times New Roman"/>
        </w:rPr>
        <w:t xml:space="preserve">Diagram menjelaskan alur proses dan instrumentasi dari pabrik tersebut. Proses terdiri dari 4 </w:t>
      </w:r>
      <w:r w:rsidR="002D1E6F">
        <w:rPr>
          <w:rFonts w:cs="Times New Roman"/>
          <w:i/>
          <w:iCs/>
        </w:rPr>
        <w:t xml:space="preserve">flotation cell </w:t>
      </w:r>
      <w:r w:rsidR="002D1E6F">
        <w:rPr>
          <w:rFonts w:cs="Times New Roman"/>
        </w:rPr>
        <w:t xml:space="preserve">yang berfungsi untuk memisahkan bijih seng sulfida dari mineral lain. </w:t>
      </w:r>
      <w:bookmarkStart w:id="80" w:name="_Hlk61263329"/>
      <w:r w:rsidR="002D1E6F">
        <w:rPr>
          <w:rFonts w:cs="Times New Roman"/>
        </w:rPr>
        <w:t xml:space="preserve">4 sel tersebut membentuk apa yang disebut sebagai </w:t>
      </w:r>
      <w:r w:rsidR="002D1E6F">
        <w:rPr>
          <w:rFonts w:cs="Times New Roman"/>
          <w:i/>
          <w:iCs/>
        </w:rPr>
        <w:t>rougher bank</w:t>
      </w:r>
      <w:r w:rsidR="002D1E6F">
        <w:rPr>
          <w:rFonts w:cs="Times New Roman"/>
        </w:rPr>
        <w:t>. Pada tiap sel, dengan mengalirkan air bersamaan dengan bijih yang telah dihancurkan ke</w:t>
      </w:r>
      <w:r w:rsidR="00CF73C5">
        <w:rPr>
          <w:rFonts w:cs="Times New Roman"/>
        </w:rPr>
        <w:t xml:space="preserve"> </w:t>
      </w:r>
      <w:r w:rsidR="002D1E6F">
        <w:rPr>
          <w:rFonts w:cs="Times New Roman"/>
        </w:rPr>
        <w:t xml:space="preserve">dalam </w:t>
      </w:r>
      <w:r w:rsidR="00CF73C5">
        <w:rPr>
          <w:rFonts w:cs="Times New Roman"/>
        </w:rPr>
        <w:t>umpan</w:t>
      </w:r>
      <w:r w:rsidR="002D1E6F">
        <w:rPr>
          <w:rFonts w:cs="Times New Roman"/>
        </w:rPr>
        <w:t xml:space="preserve">, </w:t>
      </w:r>
      <w:r w:rsidR="002D1E6F">
        <w:rPr>
          <w:rFonts w:cs="Times New Roman"/>
          <w:i/>
          <w:iCs/>
        </w:rPr>
        <w:t>r</w:t>
      </w:r>
      <w:r w:rsidR="002D1E6F" w:rsidRPr="009C18D7">
        <w:rPr>
          <w:rFonts w:cs="Times New Roman"/>
          <w:i/>
          <w:iCs/>
        </w:rPr>
        <w:t xml:space="preserve">ougher bank </w:t>
      </w:r>
      <w:r w:rsidR="002D1E6F" w:rsidRPr="009C18D7">
        <w:rPr>
          <w:rFonts w:cs="Times New Roman"/>
        </w:rPr>
        <w:t xml:space="preserve">akan melakukan potongan kasar </w:t>
      </w:r>
      <w:r w:rsidR="002D1E6F">
        <w:rPr>
          <w:rFonts w:cs="Times New Roman"/>
        </w:rPr>
        <w:t>dan memisahkan</w:t>
      </w:r>
      <w:r w:rsidR="002D1E6F" w:rsidRPr="009C18D7">
        <w:rPr>
          <w:rFonts w:cs="Times New Roman"/>
        </w:rPr>
        <w:t xml:space="preserve"> komponen yang mengapung</w:t>
      </w:r>
      <w:r w:rsidR="002D1E6F">
        <w:rPr>
          <w:rFonts w:cs="Times New Roman"/>
        </w:rPr>
        <w:t xml:space="preserve"> sehingga terbentuk </w:t>
      </w:r>
      <w:r w:rsidR="002D1E6F">
        <w:rPr>
          <w:rFonts w:cs="Times New Roman"/>
          <w:i/>
          <w:iCs/>
        </w:rPr>
        <w:t>slurry</w:t>
      </w:r>
      <w:r w:rsidR="002D1E6F">
        <w:rPr>
          <w:rFonts w:cs="Times New Roman"/>
        </w:rPr>
        <w:t xml:space="preserve">. Cairan surfaktan berupa sodium ethyl xanthate (SEX) dicampurkan kedalam </w:t>
      </w:r>
      <w:r w:rsidR="002D1E6F">
        <w:rPr>
          <w:rFonts w:cs="Times New Roman"/>
          <w:i/>
          <w:iCs/>
        </w:rPr>
        <w:t xml:space="preserve">slurry </w:t>
      </w:r>
      <w:r w:rsidR="002D1E6F">
        <w:rPr>
          <w:rFonts w:cs="Times New Roman"/>
        </w:rPr>
        <w:t>untuk menurunkan tegangan permukaan, bersamaan dengan CuSO</w:t>
      </w:r>
      <w:r w:rsidR="002D1E6F">
        <w:rPr>
          <w:rFonts w:cs="Times New Roman"/>
          <w:vertAlign w:val="subscript"/>
        </w:rPr>
        <w:t xml:space="preserve">4 </w:t>
      </w:r>
      <w:r w:rsidR="002D1E6F">
        <w:rPr>
          <w:rFonts w:cs="Times New Roman"/>
        </w:rPr>
        <w:t xml:space="preserve">dan naphthalene sulphonate (NS). Udara dialirkan kedalam </w:t>
      </w:r>
      <w:r w:rsidR="002D1E6F">
        <w:rPr>
          <w:rFonts w:cs="Times New Roman"/>
          <w:i/>
          <w:iCs/>
        </w:rPr>
        <w:t xml:space="preserve">slurry </w:t>
      </w:r>
      <w:r w:rsidR="002D1E6F">
        <w:rPr>
          <w:rFonts w:cs="Times New Roman"/>
        </w:rPr>
        <w:t xml:space="preserve">untuk membentuk gelembung udara, partikel-partikel yang terikat dengan gelembung udara akan mengapung ke permukaan dan membentuk buih. Buih akan dipisahkan sebagai konsentrat dan diproses secara lebih lanjut melalui </w:t>
      </w:r>
      <w:r w:rsidR="002D1E6F">
        <w:rPr>
          <w:rFonts w:cs="Times New Roman"/>
          <w:i/>
          <w:iCs/>
        </w:rPr>
        <w:t>pump box</w:t>
      </w:r>
      <w:r w:rsidR="002D1E6F">
        <w:rPr>
          <w:rFonts w:cs="Times New Roman"/>
        </w:rPr>
        <w:t xml:space="preserve">. Sisa </w:t>
      </w:r>
      <w:r w:rsidR="002D1E6F">
        <w:rPr>
          <w:rFonts w:cs="Times New Roman"/>
          <w:i/>
          <w:iCs/>
        </w:rPr>
        <w:t xml:space="preserve">slurry </w:t>
      </w:r>
      <w:r w:rsidR="002D1E6F">
        <w:rPr>
          <w:rFonts w:cs="Times New Roman"/>
        </w:rPr>
        <w:t>akan masuk ke sel selanjutnya di</w:t>
      </w:r>
      <w:r w:rsidR="00FB7512">
        <w:rPr>
          <w:rFonts w:cs="Times New Roman"/>
        </w:rPr>
        <w:t xml:space="preserve"> </w:t>
      </w:r>
      <w:r w:rsidR="002D1E6F">
        <w:rPr>
          <w:rFonts w:cs="Times New Roman"/>
        </w:rPr>
        <w:t xml:space="preserve">mana </w:t>
      </w:r>
      <w:r w:rsidR="002D1E6F">
        <w:rPr>
          <w:rFonts w:cs="Times New Roman"/>
          <w:i/>
          <w:iCs/>
        </w:rPr>
        <w:t xml:space="preserve">slurry </w:t>
      </w:r>
      <w:r w:rsidR="002D1E6F">
        <w:rPr>
          <w:rFonts w:cs="Times New Roman"/>
        </w:rPr>
        <w:t>akan diproses seperti pada sel sebelumnya.</w:t>
      </w:r>
    </w:p>
    <w:bookmarkEnd w:id="79"/>
    <w:bookmarkEnd w:id="80"/>
    <w:p w14:paraId="5CF28327" w14:textId="1CB12431" w:rsidR="002D1E6F" w:rsidRDefault="002D1E6F" w:rsidP="00041805">
      <w:pPr>
        <w:pStyle w:val="ListParagraph"/>
        <w:spacing w:after="0" w:line="360" w:lineRule="auto"/>
        <w:ind w:left="426" w:firstLine="425"/>
        <w:rPr>
          <w:rFonts w:cs="Times New Roman"/>
        </w:rPr>
      </w:pPr>
      <w:r>
        <w:rPr>
          <w:rFonts w:cs="Times New Roman"/>
        </w:rPr>
        <w:t xml:space="preserve">Data dari proses ini dihasilkan oleh 14 sensor dengan penjelasan yang dapat dilihat pada </w:t>
      </w:r>
      <w:r w:rsidR="00173B17">
        <w:rPr>
          <w:rFonts w:cs="Times New Roman"/>
        </w:rPr>
        <w:t>Tabel</w:t>
      </w:r>
      <w:r>
        <w:rPr>
          <w:rFonts w:cs="Times New Roman"/>
        </w:rPr>
        <w:t xml:space="preserve"> </w:t>
      </w:r>
      <w:r w:rsidR="00024483" w:rsidRPr="00024483">
        <w:rPr>
          <w:rFonts w:cs="Times New Roman"/>
        </w:rPr>
        <w:t>IV.5</w:t>
      </w:r>
      <w:r>
        <w:rPr>
          <w:rFonts w:cs="Times New Roman"/>
        </w:rPr>
        <w:t xml:space="preserve">, </w:t>
      </w:r>
      <w:r w:rsidR="00FB7512">
        <w:rPr>
          <w:rFonts w:cs="Times New Roman"/>
        </w:rPr>
        <w:t>dengan</w:t>
      </w:r>
      <w:r>
        <w:rPr>
          <w:rFonts w:cs="Times New Roman"/>
        </w:rPr>
        <w:t xml:space="preserve"> AI1, AI2, dan AI3 masing-masing menghasilkan 3 pengukuran persen konsentrasi dari Zn, Pb, dan Fe, sehingga kumpulan data memiliki 20 hasil pengukuran. Data memiliki 6029 sampel dengan pengumpulan data selama 6 minggu dengan rerata pencuplikan 10 </w:t>
      </w:r>
      <w:r>
        <w:rPr>
          <w:rFonts w:cs="Times New Roman"/>
        </w:rPr>
        <w:lastRenderedPageBreak/>
        <w:t xml:space="preserve">menit. </w:t>
      </w:r>
      <w:bookmarkStart w:id="81" w:name="_Hlk59575358"/>
      <w:r>
        <w:rPr>
          <w:rFonts w:cs="Times New Roman"/>
        </w:rPr>
        <w:t>Diamati bahwa terdapat beberapa kejadian di</w:t>
      </w:r>
      <w:r w:rsidR="00FB7512">
        <w:rPr>
          <w:rFonts w:cs="Times New Roman"/>
        </w:rPr>
        <w:t xml:space="preserve"> </w:t>
      </w:r>
      <w:r>
        <w:rPr>
          <w:rFonts w:cs="Times New Roman"/>
        </w:rPr>
        <w:t xml:space="preserve">mana satu atau lebih sensor mengalami kegagalan, sehingga tidak menghasilkan hasil pengukuran, ditandai dengan nilai 0. </w:t>
      </w:r>
      <w:bookmarkEnd w:id="81"/>
      <w:r>
        <w:rPr>
          <w:rFonts w:cs="Times New Roman"/>
        </w:rPr>
        <w:t xml:space="preserve">Penelitian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sidR="008944F3">
        <w:rPr>
          <w:rFonts w:cs="Times New Roman"/>
        </w:rPr>
        <w:t xml:space="preserve"> </w:t>
      </w:r>
      <w:r>
        <w:rPr>
          <w:rFonts w:cs="Times New Roman"/>
        </w:rPr>
        <w:t xml:space="preserve">bertujuan untuk mendeteksi kegagalan sensor tersebut dan melakukan rekonstruksi data berdasarkan data yang sudah dipelajari sebelumnya, namun pada penelitian ini, program yang dirancang harus dapat mendeteksi kegagalan sensor berdasarkan perbedaan dari data referensi yang telah dikumpulkan pada awal program dijalankan. </w:t>
      </w:r>
    </w:p>
    <w:p w14:paraId="5E9E5811" w14:textId="27BC142C" w:rsidR="002D1E6F" w:rsidRDefault="002D1E6F" w:rsidP="00041805">
      <w:pPr>
        <w:pStyle w:val="ListParagraph"/>
        <w:spacing w:after="0" w:line="360" w:lineRule="auto"/>
        <w:ind w:left="426" w:firstLine="425"/>
        <w:rPr>
          <w:rFonts w:cs="Times New Roman"/>
        </w:rPr>
      </w:pPr>
      <w:r>
        <w:rPr>
          <w:rFonts w:cs="Times New Roman"/>
        </w:rPr>
        <w:t xml:space="preserve">Pada penelitian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digunakan 301 sampel kontiyu sebagai </w:t>
      </w:r>
      <w:r w:rsidR="000F17D4">
        <w:rPr>
          <w:rFonts w:cs="Times New Roman"/>
        </w:rPr>
        <w:t xml:space="preserve">data latih </w:t>
      </w:r>
      <w:r>
        <w:rPr>
          <w:rFonts w:cs="Times New Roman"/>
        </w:rPr>
        <w:t>dan 701 sampel</w:t>
      </w:r>
      <w:r w:rsidRPr="00A353E7">
        <w:rPr>
          <w:rFonts w:cs="Times New Roman"/>
        </w:rPr>
        <w:t xml:space="preserve"> </w:t>
      </w:r>
      <w:r>
        <w:rPr>
          <w:rFonts w:cs="Times New Roman"/>
        </w:rPr>
        <w:t xml:space="preserve">kontiyu sebagai </w:t>
      </w:r>
      <w:r w:rsidR="000F17D4">
        <w:rPr>
          <w:rFonts w:cs="Times New Roman"/>
        </w:rPr>
        <w:t>data uji</w:t>
      </w:r>
      <w:r>
        <w:rPr>
          <w:rFonts w:cs="Times New Roman"/>
        </w:rPr>
        <w:t xml:space="preserve">. Data kontiyu tersebut dimulai dari tanggal 29 September 2015 pukul 02.00 hingga 1 Oktober 2015 pukul 04.00 untuk </w:t>
      </w:r>
      <w:r w:rsidR="00061525">
        <w:rPr>
          <w:rFonts w:cs="Times New Roman"/>
        </w:rPr>
        <w:t>data latih</w:t>
      </w:r>
      <w:r>
        <w:rPr>
          <w:rFonts w:cs="Times New Roman"/>
        </w:rPr>
        <w:t xml:space="preserve">, data tersebut dipilih karena memiliki rentang panjang </w:t>
      </w:r>
      <w:r w:rsidR="00FB7512">
        <w:rPr>
          <w:rFonts w:cs="Times New Roman"/>
        </w:rPr>
        <w:t>yang</w:t>
      </w:r>
      <w:r>
        <w:rPr>
          <w:rFonts w:cs="Times New Roman"/>
        </w:rPr>
        <w:t xml:space="preserve"> tidak terdapat kegagalan sensor. Sedangkan untuk </w:t>
      </w:r>
      <w:r w:rsidR="00061525">
        <w:rPr>
          <w:rFonts w:cs="Times New Roman"/>
        </w:rPr>
        <w:t>data uji</w:t>
      </w:r>
      <w:r>
        <w:rPr>
          <w:rFonts w:cs="Times New Roman"/>
        </w:rPr>
        <w:t xml:space="preserve">, digunakan data dimulai dari 18 Oktober 2015 pukul 03.32 hingga 23 Oktober 2015 pukul 00:12, </w:t>
      </w:r>
      <w:r w:rsidR="00FB7512">
        <w:rPr>
          <w:rFonts w:cs="Times New Roman"/>
        </w:rPr>
        <w:t>yang</w:t>
      </w:r>
      <w:r>
        <w:rPr>
          <w:rFonts w:cs="Times New Roman"/>
        </w:rPr>
        <w:t xml:space="preserve"> banyak terjadi kegagalan sensor AI3 dengan rentang yang panjang. Pada penelitian ini, kelompok data</w:t>
      </w:r>
      <w:r w:rsidR="00DE6192">
        <w:rPr>
          <w:rFonts w:cs="Times New Roman"/>
        </w:rPr>
        <w:t xml:space="preserve"> latih</w:t>
      </w:r>
      <w:r>
        <w:rPr>
          <w:rFonts w:cs="Times New Roman"/>
          <w:i/>
          <w:iCs/>
        </w:rPr>
        <w:t xml:space="preserve"> </w:t>
      </w:r>
      <w:r>
        <w:rPr>
          <w:rFonts w:cs="Times New Roman"/>
        </w:rPr>
        <w:t xml:space="preserve">digunakan untuk mengumpulkan data referensi, kelompok data </w:t>
      </w:r>
      <w:r w:rsidR="00DE6192">
        <w:rPr>
          <w:rFonts w:cs="Times New Roman"/>
        </w:rPr>
        <w:t>uji</w:t>
      </w:r>
      <w:r>
        <w:rPr>
          <w:rFonts w:cs="Times New Roman"/>
          <w:i/>
          <w:iCs/>
        </w:rPr>
        <w:t xml:space="preserve"> </w:t>
      </w:r>
      <w:r>
        <w:rPr>
          <w:rFonts w:cs="Times New Roman"/>
        </w:rPr>
        <w:t xml:space="preserve">digunakan untuk menguji apakah program dapat mendeteksi </w:t>
      </w:r>
      <w:r w:rsidR="00DE6192">
        <w:rPr>
          <w:rFonts w:cs="Times New Roman"/>
        </w:rPr>
        <w:t>kesalahan</w:t>
      </w:r>
      <w:r>
        <w:rPr>
          <w:rFonts w:cs="Times New Roman"/>
        </w:rPr>
        <w:t xml:space="preserve">. </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23C5D078" w:rsidR="00041805" w:rsidRDefault="00041805" w:rsidP="00041805">
      <w:pPr>
        <w:pStyle w:val="ListParagraph"/>
        <w:spacing w:after="0" w:line="360" w:lineRule="auto"/>
        <w:ind w:left="426" w:firstLine="425"/>
        <w:rPr>
          <w:rFonts w:cs="Times New Roman"/>
        </w:rPr>
      </w:pPr>
    </w:p>
    <w:p w14:paraId="76DB638E" w14:textId="5987483A" w:rsidR="00252956" w:rsidRDefault="00252956" w:rsidP="00041805">
      <w:pPr>
        <w:pStyle w:val="ListParagraph"/>
        <w:spacing w:after="0" w:line="360" w:lineRule="auto"/>
        <w:ind w:left="426" w:firstLine="425"/>
        <w:rPr>
          <w:rFonts w:cs="Times New Roman"/>
        </w:rPr>
      </w:pPr>
    </w:p>
    <w:p w14:paraId="35297702" w14:textId="383E3BB1" w:rsidR="00252956" w:rsidRDefault="00252956" w:rsidP="00041805">
      <w:pPr>
        <w:pStyle w:val="ListParagraph"/>
        <w:spacing w:after="0" w:line="360" w:lineRule="auto"/>
        <w:ind w:left="426" w:firstLine="425"/>
        <w:rPr>
          <w:rFonts w:cs="Times New Roman"/>
        </w:rPr>
      </w:pPr>
    </w:p>
    <w:p w14:paraId="4684D4C2" w14:textId="10FF2866" w:rsidR="00252956" w:rsidRDefault="00252956" w:rsidP="00041805">
      <w:pPr>
        <w:pStyle w:val="ListParagraph"/>
        <w:spacing w:after="0" w:line="360" w:lineRule="auto"/>
        <w:ind w:left="426" w:firstLine="425"/>
        <w:rPr>
          <w:rFonts w:cs="Times New Roman"/>
        </w:rPr>
      </w:pPr>
    </w:p>
    <w:p w14:paraId="27BD81C3" w14:textId="2C27CBDD" w:rsidR="00E03DE3" w:rsidRDefault="00E03DE3" w:rsidP="00041805">
      <w:pPr>
        <w:pStyle w:val="ListParagraph"/>
        <w:spacing w:after="0" w:line="360" w:lineRule="auto"/>
        <w:ind w:left="426" w:firstLine="425"/>
        <w:rPr>
          <w:rFonts w:cs="Times New Roman"/>
        </w:rPr>
      </w:pPr>
    </w:p>
    <w:p w14:paraId="0DC4B5B4" w14:textId="77777777" w:rsidR="00E03DE3" w:rsidRPr="006A4BEA" w:rsidRDefault="00E03DE3" w:rsidP="00041805">
      <w:pPr>
        <w:pStyle w:val="ListParagraph"/>
        <w:spacing w:after="0" w:line="360" w:lineRule="auto"/>
        <w:ind w:left="426" w:firstLine="425"/>
        <w:rPr>
          <w:rFonts w:cs="Times New Roman"/>
        </w:rPr>
      </w:pPr>
    </w:p>
    <w:p w14:paraId="1A13609B" w14:textId="7245BA34" w:rsidR="00383CCD" w:rsidRDefault="00383CCD" w:rsidP="00383CCD">
      <w:pPr>
        <w:pStyle w:val="Caption"/>
      </w:pPr>
      <w:bookmarkStart w:id="82" w:name="_Toc60962640"/>
      <w:r>
        <w:lastRenderedPageBreak/>
        <w:t xml:space="preserve">Tabel </w:t>
      </w:r>
      <w:fldSimple w:instr=" STYLEREF 1 \s ">
        <w:r w:rsidR="00732B50">
          <w:rPr>
            <w:noProof/>
          </w:rPr>
          <w:t>IV</w:t>
        </w:r>
      </w:fldSimple>
      <w:r w:rsidR="00403385">
        <w:t>.</w:t>
      </w:r>
      <w:fldSimple w:instr=" SEQ Tabel \* ARABIC \s 1 ">
        <w:r w:rsidR="00732B50">
          <w:rPr>
            <w:noProof/>
          </w:rPr>
          <w:t>5</w:t>
        </w:r>
      </w:fldSimple>
      <w:r>
        <w:t xml:space="preserve"> </w:t>
      </w:r>
      <w:r>
        <w:rPr>
          <w:noProof/>
        </w:rPr>
        <w:t>Variabel pada Data Validasi</w:t>
      </w:r>
      <w:bookmarkEnd w:id="82"/>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Deskripsi Variabel</w:t>
            </w:r>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Satuan</w:t>
            </w:r>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tambahan tembaga sulfat</w:t>
            </w:r>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Naphtalene sulfat ke sel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volumetric umpan</w:t>
            </w:r>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XRF konsentrat</w:t>
            </w:r>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83" w:name="_Toc61224110"/>
      <w:r>
        <w:rPr>
          <w:rFonts w:cs="Times New Roman"/>
        </w:rPr>
        <w:t xml:space="preserve">IV.2. </w:t>
      </w:r>
      <w:r w:rsidRPr="00944E0B">
        <w:rPr>
          <w:rFonts w:cs="Times New Roman"/>
        </w:rPr>
        <w:t>Tata Laksana Penelitian</w:t>
      </w:r>
      <w:bookmarkEnd w:id="83"/>
    </w:p>
    <w:p w14:paraId="335D9DA3" w14:textId="539328CF" w:rsidR="002D1E6F" w:rsidRDefault="002D1E6F" w:rsidP="00041805">
      <w:pPr>
        <w:spacing w:after="0" w:line="360" w:lineRule="auto"/>
        <w:ind w:firstLine="567"/>
        <w:rPr>
          <w:rFonts w:cs="Times New Roman"/>
        </w:rPr>
      </w:pPr>
      <w:bookmarkStart w:id="84" w:name="_Hlk59576075"/>
      <w:r w:rsidRPr="0078088C">
        <w:rPr>
          <w:rFonts w:cs="Times New Roman"/>
        </w:rPr>
        <w:t xml:space="preserve">Penelitian ini dilakukan </w:t>
      </w:r>
      <w:r>
        <w:rPr>
          <w:rFonts w:cs="Times New Roman"/>
        </w:rPr>
        <w:t xml:space="preserve">dengan beberapa tahapan, yaitu pengujian KFDA dan SVM sebagai metode </w:t>
      </w:r>
      <w:r w:rsidR="00DE6192">
        <w:rPr>
          <w:rFonts w:cs="Times New Roman"/>
          <w:iCs/>
        </w:rPr>
        <w:t>deteksi kesalahan</w:t>
      </w:r>
      <w:r>
        <w:rPr>
          <w:rFonts w:cs="Times New Roman"/>
        </w:rPr>
        <w:t xml:space="preserve">, </w:t>
      </w:r>
      <w:r w:rsidR="0028333F">
        <w:rPr>
          <w:rFonts w:cs="Times New Roman"/>
        </w:rPr>
        <w:t>perancangan</w:t>
      </w:r>
      <w:r>
        <w:rPr>
          <w:rFonts w:cs="Times New Roman"/>
        </w:rPr>
        <w:t xml:space="preserve"> program, pembangunan program,</w:t>
      </w:r>
      <w:r w:rsidR="0033333A">
        <w:rPr>
          <w:rFonts w:cs="Times New Roman"/>
        </w:rPr>
        <w:t xml:space="preserve"> pengujian program menggunakan data latih</w:t>
      </w:r>
      <w:r>
        <w:rPr>
          <w:rFonts w:cs="Times New Roman"/>
        </w:rPr>
        <w:t xml:space="preserve"> dan </w:t>
      </w:r>
      <w:r w:rsidR="0028333F">
        <w:rPr>
          <w:rFonts w:cs="Times New Roman"/>
        </w:rPr>
        <w:t>pengujian program</w:t>
      </w:r>
      <w:r w:rsidR="0058001A">
        <w:rPr>
          <w:rFonts w:cs="Times New Roman"/>
        </w:rPr>
        <w:t xml:space="preserve"> menggunakan data validasi</w:t>
      </w:r>
      <w:r>
        <w:rPr>
          <w:rFonts w:cs="Times New Roman"/>
        </w:rPr>
        <w:t>.</w:t>
      </w:r>
    </w:p>
    <w:p w14:paraId="2AA15F56" w14:textId="5E3A2EA2" w:rsidR="002D1E6F" w:rsidRPr="00B52A1B" w:rsidRDefault="002D1E6F" w:rsidP="005B44C3">
      <w:pPr>
        <w:pStyle w:val="Heading3"/>
        <w:numPr>
          <w:ilvl w:val="0"/>
          <w:numId w:val="0"/>
        </w:numPr>
        <w:rPr>
          <w:i/>
        </w:rPr>
      </w:pPr>
      <w:bookmarkStart w:id="85" w:name="_Toc61224111"/>
      <w:bookmarkEnd w:id="84"/>
      <w:r w:rsidRPr="00B52A1B">
        <w:t>I</w:t>
      </w:r>
      <w:r>
        <w:t>V</w:t>
      </w:r>
      <w:r w:rsidRPr="00B52A1B">
        <w:t>.</w:t>
      </w:r>
      <w:r>
        <w:t>2</w:t>
      </w:r>
      <w:r w:rsidRPr="00B52A1B">
        <w:t>.</w:t>
      </w:r>
      <w:r w:rsidR="00892FF6">
        <w:t>1</w:t>
      </w:r>
      <w:r w:rsidRPr="00B52A1B">
        <w:t>. Pengujian KFDA dan SVM</w:t>
      </w:r>
      <w:bookmarkEnd w:id="85"/>
    </w:p>
    <w:p w14:paraId="0BD3208A" w14:textId="393E68AF" w:rsidR="002D1E6F" w:rsidRDefault="002D1E6F" w:rsidP="00041805">
      <w:pPr>
        <w:spacing w:after="0" w:line="360" w:lineRule="auto"/>
        <w:ind w:firstLine="567"/>
        <w:rPr>
          <w:rFonts w:cs="Times New Roman"/>
        </w:rPr>
      </w:pPr>
      <w:bookmarkStart w:id="86" w:name="_Hlk59576353"/>
      <w:r>
        <w:rPr>
          <w:rFonts w:cs="Times New Roman"/>
        </w:rPr>
        <w:t xml:space="preserve">Tahap ini dilakukan dengan menggunakan rangka kerja yang dibangun melalui studi literatur untuk menguji performa KFDA-SVM dalam mendeteksi kesalahan pada data pabrik. Pada tahap ini dilakukan </w:t>
      </w:r>
      <w:r w:rsidR="000F17D4">
        <w:rPr>
          <w:rFonts w:cs="Times New Roman"/>
          <w:iCs/>
        </w:rPr>
        <w:t>pelatihan model</w:t>
      </w:r>
      <w:r>
        <w:rPr>
          <w:rFonts w:cs="Times New Roman"/>
          <w:i/>
        </w:rPr>
        <w:t xml:space="preserve"> </w:t>
      </w:r>
      <w:r>
        <w:rPr>
          <w:rFonts w:cs="Times New Roman"/>
        </w:rPr>
        <w:t xml:space="preserve">dan </w:t>
      </w:r>
      <w:r w:rsidR="000F17D4">
        <w:rPr>
          <w:rFonts w:cs="Times New Roman"/>
          <w:iCs/>
        </w:rPr>
        <w:t>pengujian model</w:t>
      </w:r>
      <w:r>
        <w:rPr>
          <w:rFonts w:cs="Times New Roman"/>
          <w:i/>
        </w:rPr>
        <w:t xml:space="preserve"> </w:t>
      </w:r>
      <w:r>
        <w:rPr>
          <w:rFonts w:cs="Times New Roman"/>
        </w:rPr>
        <w:t xml:space="preserve">yang diiterasi untuk mencari nilai optimal dari parameter KFDA sehingga didapatkan akurasi klasifikasi SVM yang optimal pula. </w:t>
      </w:r>
    </w:p>
    <w:bookmarkEnd w:id="86"/>
    <w:p w14:paraId="3D940DBF" w14:textId="76216DFB" w:rsidR="002D1E6F" w:rsidRPr="0005774D" w:rsidRDefault="002D1E6F" w:rsidP="00041805">
      <w:pPr>
        <w:spacing w:after="0" w:line="360" w:lineRule="auto"/>
        <w:ind w:firstLine="567"/>
        <w:rPr>
          <w:rFonts w:cs="Times New Roman"/>
        </w:rPr>
      </w:pPr>
      <w:r>
        <w:rPr>
          <w:rFonts w:cs="Times New Roman"/>
        </w:rPr>
        <w:t xml:space="preserve">Sebagian besar dari algoritma ini merupakan tahap </w:t>
      </w:r>
      <w:r w:rsidR="000F17D4">
        <w:rPr>
          <w:rFonts w:cs="Times New Roman"/>
          <w:iCs/>
        </w:rPr>
        <w:t>pelatihan model</w:t>
      </w:r>
      <w:r>
        <w:rPr>
          <w:rFonts w:cs="Times New Roman"/>
          <w:i/>
        </w:rPr>
        <w:t xml:space="preserve"> </w:t>
      </w:r>
      <w:r>
        <w:rPr>
          <w:rFonts w:cs="Times New Roman"/>
        </w:rPr>
        <w:t xml:space="preserve">dan tahap </w:t>
      </w:r>
      <w:r w:rsidR="000F17D4">
        <w:rPr>
          <w:rFonts w:cs="Times New Roman"/>
          <w:iCs/>
        </w:rPr>
        <w:t>pengujian model</w:t>
      </w:r>
      <w:r>
        <w:rPr>
          <w:rFonts w:cs="Times New Roman"/>
        </w:rPr>
        <w:t xml:space="preserve">. </w:t>
      </w:r>
      <w:r w:rsidR="000F17D4">
        <w:rPr>
          <w:rFonts w:cs="Times New Roman"/>
          <w:iCs/>
        </w:rPr>
        <w:t>Pelatihan model</w:t>
      </w:r>
      <w:r w:rsidR="000F17D4">
        <w:rPr>
          <w:rFonts w:cs="Times New Roman"/>
          <w:i/>
        </w:rPr>
        <w:t xml:space="preserve"> </w:t>
      </w:r>
      <w:r>
        <w:rPr>
          <w:rFonts w:cs="Times New Roman"/>
        </w:rPr>
        <w:t xml:space="preserve">merupakan tahap untuk mengonstruksi </w:t>
      </w:r>
      <w:r>
        <w:rPr>
          <w:rFonts w:cs="Times New Roman"/>
          <w:i/>
        </w:rPr>
        <w:t xml:space="preserve">scaler, </w:t>
      </w:r>
      <w:r>
        <w:rPr>
          <w:rFonts w:cs="Times New Roman"/>
        </w:rPr>
        <w:t xml:space="preserve">matriks proyeksi KFDA, serta SVM menggunakan data latih untuk kemudian di uji </w:t>
      </w:r>
      <w:r>
        <w:rPr>
          <w:rFonts w:cs="Times New Roman"/>
        </w:rPr>
        <w:lastRenderedPageBreak/>
        <w:t xml:space="preserve">menggunakan data uji pada tahap </w:t>
      </w:r>
      <w:r w:rsidR="000F17D4" w:rsidRPr="000F17D4">
        <w:rPr>
          <w:rFonts w:cs="Times New Roman"/>
          <w:iCs/>
        </w:rPr>
        <w:t>pengujian model</w:t>
      </w:r>
      <w:r>
        <w:rPr>
          <w:rFonts w:cs="Times New Roman"/>
        </w:rPr>
        <w:t xml:space="preserve">. </w:t>
      </w:r>
      <w:r w:rsidR="0005774D">
        <w:rPr>
          <w:rFonts w:cs="Times New Roman"/>
        </w:rPr>
        <w:t xml:space="preserve">Pada tahap ini akan diuji apakah rangka kerja KFDA-SVM dapat melakukan deteksi kesalahan secara </w:t>
      </w:r>
      <w:r w:rsidR="0005774D">
        <w:rPr>
          <w:rFonts w:cs="Times New Roman"/>
          <w:i/>
          <w:iCs/>
        </w:rPr>
        <w:t xml:space="preserve">supervised </w:t>
      </w:r>
      <w:r w:rsidR="0005774D">
        <w:rPr>
          <w:rFonts w:cs="Times New Roman"/>
        </w:rPr>
        <w:t>pada data latih yang digunakan.</w:t>
      </w:r>
    </w:p>
    <w:p w14:paraId="676C0851" w14:textId="3526AE2D" w:rsidR="002D1E6F" w:rsidRPr="00B52A1B" w:rsidRDefault="002D1E6F" w:rsidP="005B44C3">
      <w:pPr>
        <w:pStyle w:val="Heading3"/>
        <w:numPr>
          <w:ilvl w:val="0"/>
          <w:numId w:val="0"/>
        </w:numPr>
      </w:pPr>
      <w:bookmarkStart w:id="87" w:name="_Toc61224112"/>
      <w:r w:rsidRPr="00B52A1B">
        <w:t>I</w:t>
      </w:r>
      <w:r>
        <w:t>V</w:t>
      </w:r>
      <w:r w:rsidRPr="00B52A1B">
        <w:t>.</w:t>
      </w:r>
      <w:r>
        <w:t>2</w:t>
      </w:r>
      <w:r w:rsidRPr="00B52A1B">
        <w:t>.</w:t>
      </w:r>
      <w:r w:rsidR="00892FF6">
        <w:t>2</w:t>
      </w:r>
      <w:r w:rsidRPr="00B52A1B">
        <w:t>. Perancangan Program</w:t>
      </w:r>
      <w:bookmarkEnd w:id="87"/>
    </w:p>
    <w:p w14:paraId="3687ED0F" w14:textId="1AE49D93" w:rsidR="002D1E6F" w:rsidRDefault="002D1E6F" w:rsidP="00041805">
      <w:pPr>
        <w:spacing w:after="0" w:line="360" w:lineRule="auto"/>
        <w:ind w:firstLine="567"/>
        <w:rPr>
          <w:rFonts w:cs="Times New Roman"/>
        </w:rPr>
      </w:pPr>
      <w:bookmarkStart w:id="88" w:name="_Hlk59576554"/>
      <w:r>
        <w:rPr>
          <w:rFonts w:cs="Times New Roman"/>
        </w:rPr>
        <w:t>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w:t>
      </w:r>
      <w:r w:rsidR="00FB7512">
        <w:rPr>
          <w:rFonts w:cs="Times New Roman"/>
        </w:rPr>
        <w:t xml:space="preserve"> </w:t>
      </w:r>
      <w:r>
        <w:rPr>
          <w:rFonts w:cs="Times New Roman"/>
        </w:rPr>
        <w:t xml:space="preserve">mana pada tahap Pengujian KFDA dan SVM, </w:t>
      </w:r>
      <w:r w:rsidR="000F17D4">
        <w:rPr>
          <w:rFonts w:cs="Times New Roman"/>
          <w:iCs/>
        </w:rPr>
        <w:t>data latih</w:t>
      </w:r>
      <w:r w:rsidR="000F17D4">
        <w:rPr>
          <w:rFonts w:cs="Times New Roman"/>
          <w:i/>
        </w:rPr>
        <w:t xml:space="preserve"> </w:t>
      </w:r>
      <w:r>
        <w:rPr>
          <w:rFonts w:cs="Times New Roman"/>
        </w:rPr>
        <w:t xml:space="preserve">masih memiliki label yang digunakan untuk membentuk matrix transformasi KFDA dan </w:t>
      </w:r>
      <w:r>
        <w:rPr>
          <w:rFonts w:cs="Times New Roman"/>
          <w:i/>
        </w:rPr>
        <w:t>classifier</w:t>
      </w:r>
      <w:r>
        <w:rPr>
          <w:rFonts w:cs="Times New Roman"/>
        </w:rPr>
        <w:t xml:space="preserve">, sedangkan pada kondisi riil, data yang masuk tidak memiliki label. </w:t>
      </w:r>
    </w:p>
    <w:p w14:paraId="57ED04CC" w14:textId="5EDB3D30" w:rsidR="00D958EA" w:rsidRDefault="00D958EA" w:rsidP="00D958EA">
      <w:pPr>
        <w:spacing w:after="0" w:line="360" w:lineRule="auto"/>
        <w:ind w:firstLine="567"/>
        <w:rPr>
          <w:rFonts w:cs="Times New Roman"/>
        </w:rPr>
      </w:pPr>
      <w:r>
        <w:rPr>
          <w:rFonts w:cs="Times New Roman"/>
        </w:rPr>
        <w:t xml:space="preserve">Pada tahap ini, akan dilakukan perancangan program untuk mengimplementasikan KFDA-SVM yang telah diuji sebelumnya sehingga dapat melakukan </w:t>
      </w:r>
      <w:r w:rsidR="00DE6192">
        <w:rPr>
          <w:rFonts w:cs="Times New Roman"/>
          <w:iCs/>
        </w:rPr>
        <w:t>deteksi kesalahan</w:t>
      </w:r>
      <w:r w:rsidR="00DE6192">
        <w:rPr>
          <w:rFonts w:cs="Times New Roman"/>
        </w:rPr>
        <w:t xml:space="preserve"> </w:t>
      </w:r>
      <w:r>
        <w:rPr>
          <w:rFonts w:cs="Times New Roman"/>
        </w:rPr>
        <w:t xml:space="preserve">tanpa membutuhkan kumpulan data yang telah tersedia sebagai data </w:t>
      </w:r>
      <w:r w:rsidR="00DE6192">
        <w:rPr>
          <w:rFonts w:cs="Times New Roman"/>
        </w:rPr>
        <w:t>latih</w:t>
      </w:r>
      <w:r>
        <w:rPr>
          <w:rFonts w:cs="Times New Roman"/>
        </w:rPr>
        <w:t xml:space="preserve">. Perancangan program dilakukan dengan cara menguji metode </w:t>
      </w:r>
      <w:r w:rsidR="00EE4EEB">
        <w:rPr>
          <w:rFonts w:cs="Times New Roman"/>
        </w:rPr>
        <w:t>pengelompokan</w:t>
      </w:r>
      <w:r>
        <w:rPr>
          <w:rFonts w:cs="Times New Roman"/>
          <w:i/>
          <w:iCs/>
        </w:rPr>
        <w:t xml:space="preserve"> </w:t>
      </w:r>
      <w:r>
        <w:rPr>
          <w:rFonts w:cs="Times New Roman"/>
        </w:rPr>
        <w:t xml:space="preserve">yang sesuai untuk diimplementasikan bersama KFDA-SVM untuk membentuk metod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r>
        <w:rPr>
          <w:rFonts w:cs="Times New Roman"/>
        </w:rPr>
        <w:t xml:space="preserve">Apabila metode </w:t>
      </w:r>
      <w:r w:rsidR="00EE4EEB">
        <w:rPr>
          <w:rFonts w:cs="Times New Roman"/>
        </w:rPr>
        <w:t>pengelompokan</w:t>
      </w:r>
      <w:r w:rsidR="00EE4EEB">
        <w:rPr>
          <w:rFonts w:cs="Times New Roman"/>
          <w:i/>
          <w:iCs/>
        </w:rPr>
        <w:t xml:space="preserve"> </w:t>
      </w:r>
      <w:r>
        <w:rPr>
          <w:rFonts w:cs="Times New Roman"/>
        </w:rPr>
        <w:t xml:space="preserve">yang sesuai telah ditentukan, pengujian selanjutnya dilakukan untuk mencari parameter yang paling optimum untuk rangka kerja yang dibangun. Diakhir tahap ini didapatkan akurasi rangka kerja yang ditawarkan untuk mendeteksi kesalahan pada data </w:t>
      </w:r>
      <w:r w:rsidR="00FF59F0">
        <w:rPr>
          <w:rFonts w:cs="Times New Roman"/>
        </w:rPr>
        <w:t>latih</w:t>
      </w:r>
      <w:r>
        <w:rPr>
          <w:rFonts w:cs="Times New Roman"/>
        </w:rPr>
        <w:t xml:space="preserve"> dengan berbagai pengaturan parameter. </w:t>
      </w:r>
    </w:p>
    <w:p w14:paraId="2921C7E5" w14:textId="74326925" w:rsidR="002D1E6F" w:rsidRPr="00B52A1B" w:rsidRDefault="002D1E6F" w:rsidP="005B44C3">
      <w:pPr>
        <w:pStyle w:val="Heading3"/>
        <w:numPr>
          <w:ilvl w:val="0"/>
          <w:numId w:val="0"/>
        </w:numPr>
      </w:pPr>
      <w:bookmarkStart w:id="89" w:name="_Toc61224113"/>
      <w:bookmarkEnd w:id="88"/>
      <w:r w:rsidRPr="00B52A1B">
        <w:t>I</w:t>
      </w:r>
      <w:r>
        <w:t>V</w:t>
      </w:r>
      <w:r w:rsidRPr="00B52A1B">
        <w:t>.</w:t>
      </w:r>
      <w:r>
        <w:t>2</w:t>
      </w:r>
      <w:r w:rsidRPr="00B52A1B">
        <w:t>.</w:t>
      </w:r>
      <w:r w:rsidR="00892FF6">
        <w:t>3</w:t>
      </w:r>
      <w:r w:rsidRPr="00B52A1B">
        <w:t>. Pembangunan Program</w:t>
      </w:r>
      <w:bookmarkEnd w:id="89"/>
    </w:p>
    <w:p w14:paraId="6B6A6AC8" w14:textId="6DBBCB0D" w:rsidR="00D53156" w:rsidRDefault="002D1E6F" w:rsidP="00041805">
      <w:pPr>
        <w:spacing w:after="0" w:line="360" w:lineRule="auto"/>
        <w:ind w:firstLine="567"/>
        <w:rPr>
          <w:rFonts w:cs="Times New Roman"/>
        </w:rPr>
      </w:pPr>
      <w:r>
        <w:rPr>
          <w:rFonts w:cs="Times New Roman"/>
        </w:rPr>
        <w:t>Setelah pengujian dilakukan dan alur tahapan program dirancang, program dibangun dengan mengikuti rancangan program yang telah dibuat</w:t>
      </w:r>
      <w:r w:rsidR="00D958EA">
        <w:rPr>
          <w:rFonts w:cs="Times New Roman"/>
        </w:rPr>
        <w:t xml:space="preserve">, </w:t>
      </w:r>
      <w:r w:rsidR="00FB7512">
        <w:rPr>
          <w:rFonts w:cs="Times New Roman"/>
        </w:rPr>
        <w:t>sehingga</w:t>
      </w:r>
      <w:r w:rsidR="00D958EA">
        <w:rPr>
          <w:rFonts w:cs="Times New Roman"/>
        </w:rPr>
        <w:t xml:space="preserve"> data</w:t>
      </w:r>
      <w:r w:rsidR="00FB7512">
        <w:rPr>
          <w:rFonts w:cs="Times New Roman"/>
        </w:rPr>
        <w:t xml:space="preserve"> pabrik</w:t>
      </w:r>
      <w:r w:rsidR="0087000A">
        <w:rPr>
          <w:rFonts w:cs="Times New Roman"/>
        </w:rPr>
        <w:t xml:space="preserve"> </w:t>
      </w:r>
      <w:r w:rsidR="00FB7512">
        <w:rPr>
          <w:rFonts w:cs="Times New Roman"/>
        </w:rPr>
        <w:t xml:space="preserve">dapat </w:t>
      </w:r>
      <w:r w:rsidR="0087000A">
        <w:rPr>
          <w:rFonts w:cs="Times New Roman"/>
        </w:rPr>
        <w:t xml:space="preserve">dikirimkan satu per satu menggunakan protokol komunikasi MQTT untuk meniru kegiatan kumpulan sensor dari pabrik yang memiliki waktu cuplikan tertentu. </w:t>
      </w:r>
      <w:r w:rsidR="00D53156">
        <w:rPr>
          <w:rFonts w:cs="Times New Roman"/>
        </w:rPr>
        <w:t xml:space="preserve">Program dibangun menggunakan parameter-parameter optimum yang didapatkan pada tahap sebelumnya. </w:t>
      </w:r>
      <w:r>
        <w:rPr>
          <w:rFonts w:cs="Times New Roman"/>
        </w:rPr>
        <w:t xml:space="preserve">Hasil akhir dari tahap ini adalah program </w:t>
      </w:r>
      <w:r w:rsidR="00DE6192">
        <w:rPr>
          <w:rFonts w:cs="Times New Roman"/>
          <w:iCs/>
        </w:rPr>
        <w:lastRenderedPageBreak/>
        <w:t>deteksi kesalahan</w:t>
      </w:r>
      <w:r w:rsidR="00DE6192">
        <w:rPr>
          <w:rFonts w:cs="Times New Roman"/>
        </w:rPr>
        <w:t xml:space="preserve"> </w:t>
      </w:r>
      <w:r>
        <w:rPr>
          <w:rFonts w:cs="Times New Roman"/>
        </w:rPr>
        <w:t xml:space="preserve">yang mampu mendeteksi data </w:t>
      </w:r>
      <w:r w:rsidR="00DE6192">
        <w:rPr>
          <w:rFonts w:cs="Times New Roman"/>
          <w:iCs/>
        </w:rPr>
        <w:t>salah</w:t>
      </w:r>
      <w:r>
        <w:rPr>
          <w:rFonts w:cs="Times New Roman"/>
        </w:rPr>
        <w:t xml:space="preserve"> dari sebuah pabrik secara </w:t>
      </w:r>
      <w:r w:rsidRPr="00DE6192">
        <w:rPr>
          <w:rFonts w:cs="Times New Roman"/>
          <w:i/>
          <w:iCs/>
        </w:rPr>
        <w:t>real-time</w:t>
      </w:r>
      <w:r>
        <w:rPr>
          <w:rFonts w:cs="Times New Roman"/>
        </w:rPr>
        <w:t xml:space="preserve"> tanpa memerlukan tahapan </w:t>
      </w:r>
      <w:r w:rsidR="00DE6192">
        <w:rPr>
          <w:rFonts w:cs="Times New Roman"/>
        </w:rPr>
        <w:t xml:space="preserve">pelatihan </w:t>
      </w:r>
      <w:r w:rsidRPr="00DE6192">
        <w:rPr>
          <w:rFonts w:cs="Times New Roman"/>
          <w:iCs/>
        </w:rPr>
        <w:t>model</w:t>
      </w:r>
      <w:r>
        <w:rPr>
          <w:rFonts w:cs="Times New Roman"/>
          <w:i/>
        </w:rPr>
        <w:t xml:space="preserve"> </w:t>
      </w:r>
      <w:r>
        <w:rPr>
          <w:rFonts w:cs="Times New Roman"/>
        </w:rPr>
        <w:t>yang eksplisit.</w:t>
      </w:r>
    </w:p>
    <w:p w14:paraId="3D87A81D" w14:textId="41B0884B" w:rsidR="0005774D" w:rsidRDefault="0005774D" w:rsidP="00F16C49">
      <w:pPr>
        <w:pStyle w:val="Heading3"/>
        <w:numPr>
          <w:ilvl w:val="0"/>
          <w:numId w:val="0"/>
        </w:numPr>
        <w:spacing w:line="240" w:lineRule="auto"/>
      </w:pPr>
      <w:bookmarkStart w:id="90" w:name="_Toc61224114"/>
      <w:r>
        <w:t>IV.2.4. Pengujian Program Menggunakan Data Latih</w:t>
      </w:r>
      <w:bookmarkEnd w:id="90"/>
    </w:p>
    <w:p w14:paraId="2C6971C0" w14:textId="2DAC27B3" w:rsidR="00F16C49" w:rsidRPr="00F16C49" w:rsidRDefault="00F16C49" w:rsidP="00F16C49">
      <w:pPr>
        <w:spacing w:line="360" w:lineRule="auto"/>
        <w:ind w:firstLine="567"/>
      </w:pPr>
      <w:r>
        <w:t>Setelah program selesai dibangun berdasarkan parameter-parameter yang didapatkan melalui pengujian sebelumnya, pengujian program menggunakan data latih dilakukan untuk menguji performa program sekaligus melakukan finalisasi terhadap fitur-fitur yang diperlukan program untuk melakukan deteksi kesalahan.</w:t>
      </w:r>
    </w:p>
    <w:p w14:paraId="473437FD" w14:textId="6D6F845E" w:rsidR="002D1E6F" w:rsidRDefault="00D53156" w:rsidP="00F16C49">
      <w:pPr>
        <w:pStyle w:val="Heading3"/>
        <w:numPr>
          <w:ilvl w:val="0"/>
          <w:numId w:val="0"/>
        </w:numPr>
        <w:spacing w:before="0" w:line="240" w:lineRule="auto"/>
      </w:pPr>
      <w:bookmarkStart w:id="91" w:name="_Toc61224115"/>
      <w:r>
        <w:t>IV.2.</w:t>
      </w:r>
      <w:r w:rsidR="0005774D">
        <w:t>5</w:t>
      </w:r>
      <w:r>
        <w:t>. Pengujian Program Menggunakan Data Validasi</w:t>
      </w:r>
      <w:bookmarkEnd w:id="91"/>
    </w:p>
    <w:p w14:paraId="377CD2C0" w14:textId="012065DA" w:rsidR="000D358D" w:rsidRPr="00100CE5" w:rsidRDefault="0005774D" w:rsidP="00F16C49">
      <w:pPr>
        <w:spacing w:line="360" w:lineRule="auto"/>
        <w:ind w:firstLine="567"/>
      </w:pPr>
      <w:r>
        <w:t>Dengan program yang dibangun menggunakan data latih</w:t>
      </w:r>
      <w:r w:rsidR="00100CE5">
        <w:t xml:space="preserve">, performa dari program diuji menggunakan </w:t>
      </w:r>
      <w:r w:rsidR="0074008E">
        <w:t>d</w:t>
      </w:r>
      <w:r w:rsidR="00100CE5">
        <w:t xml:space="preserve">ata </w:t>
      </w:r>
      <w:r w:rsidR="00DE6192">
        <w:t>v</w:t>
      </w:r>
      <w:r w:rsidR="00100CE5">
        <w:t xml:space="preserve">alidasi, </w:t>
      </w:r>
      <w:r w:rsidR="00F16C49">
        <w:t>menggunakan</w:t>
      </w:r>
      <w:r w:rsidR="00100CE5">
        <w:t xml:space="preserve"> parameter-parameter yang didapatkan melalui tahap perancangan program.</w:t>
      </w:r>
    </w:p>
    <w:p w14:paraId="3954AF2A" w14:textId="5E2200E3" w:rsidR="002D1E6F" w:rsidRPr="00B52A1B" w:rsidRDefault="002D1E6F" w:rsidP="00F16C49">
      <w:pPr>
        <w:pStyle w:val="Heading3"/>
        <w:numPr>
          <w:ilvl w:val="0"/>
          <w:numId w:val="0"/>
        </w:numPr>
      </w:pPr>
      <w:r w:rsidRPr="00B52A1B">
        <w:t>I</w:t>
      </w:r>
      <w:r>
        <w:t>V</w:t>
      </w:r>
      <w:r w:rsidRPr="00B52A1B">
        <w:t>.</w:t>
      </w:r>
      <w:r>
        <w:t>3</w:t>
      </w:r>
      <w:r w:rsidR="00892FF6">
        <w:t>.</w:t>
      </w:r>
      <w:r w:rsidRPr="00B52A1B">
        <w:t xml:space="preserve"> Rencana Analisis Hasil Penelitian</w:t>
      </w:r>
    </w:p>
    <w:p w14:paraId="00D0B853" w14:textId="278894D0" w:rsidR="002D1E6F" w:rsidRDefault="002D1E6F" w:rsidP="00041805">
      <w:pPr>
        <w:spacing w:after="0" w:line="360" w:lineRule="auto"/>
        <w:ind w:firstLine="567"/>
        <w:rPr>
          <w:rFonts w:cs="Times New Roman"/>
        </w:rPr>
      </w:pPr>
      <w:r w:rsidRPr="003B053B">
        <w:rPr>
          <w:rFonts w:cs="Times New Roman"/>
        </w:rPr>
        <w:t xml:space="preserve">Berdasarkan nilai-nilai variabel proses dari tiap sampel pada data yang digunakan, program yang dirancang akan mencoba untuk mengklasifikasikan tiap sampel ke dalam 2 kelas, yaitu kelas normal dan kelas </w:t>
      </w:r>
      <w:r w:rsidR="00F47223">
        <w:rPr>
          <w:rFonts w:cs="Times New Roman"/>
          <w:iCs/>
        </w:rPr>
        <w:t>salah</w:t>
      </w:r>
      <w:r w:rsidRPr="003B053B">
        <w:rPr>
          <w:rFonts w:cs="Times New Roman"/>
          <w:i/>
        </w:rPr>
        <w:t xml:space="preserve">. </w:t>
      </w:r>
      <w:r w:rsidRPr="003B053B">
        <w:rPr>
          <w:rFonts w:cs="Times New Roman"/>
        </w:rPr>
        <w:t>Label hasil klasifikasi dari program kemudian akan d</w:t>
      </w:r>
      <w:r>
        <w:rPr>
          <w:rFonts w:cs="Times New Roman"/>
        </w:rPr>
        <w:t xml:space="preserve">ibandingkan dengan label data yang sebenarnya. Perbandingan ini dilakukan pada </w:t>
      </w:r>
      <w:r w:rsidR="00493ABA">
        <w:rPr>
          <w:rFonts w:cs="Times New Roman"/>
        </w:rPr>
        <w:t>3</w:t>
      </w:r>
      <w:r>
        <w:rPr>
          <w:rFonts w:cs="Times New Roman"/>
        </w:rPr>
        <w:t xml:space="preserve"> tahap, yaitu tahap Pengujian KFDA dan</w:t>
      </w:r>
      <w:r w:rsidR="00493ABA">
        <w:rPr>
          <w:rFonts w:cs="Times New Roman"/>
        </w:rPr>
        <w:t xml:space="preserve"> SVM, </w:t>
      </w:r>
      <w:r>
        <w:rPr>
          <w:rFonts w:cs="Times New Roman"/>
        </w:rPr>
        <w:t>tahap Perancangan Program</w:t>
      </w:r>
      <w:r w:rsidR="00493ABA">
        <w:rPr>
          <w:rFonts w:cs="Times New Roman"/>
        </w:rPr>
        <w:t>, dan tahap Pengujian Program menggunakan Data Validasi.</w:t>
      </w:r>
    </w:p>
    <w:p w14:paraId="16951B47" w14:textId="5ADC9BAE" w:rsidR="00493ABA" w:rsidRDefault="002D1E6F" w:rsidP="00041805">
      <w:pPr>
        <w:spacing w:after="0" w:line="360" w:lineRule="auto"/>
        <w:ind w:firstLine="567"/>
        <w:rPr>
          <w:rFonts w:cs="Times New Roman"/>
        </w:rPr>
      </w:pPr>
      <w:r>
        <w:rPr>
          <w:rFonts w:cs="Times New Roman"/>
        </w:rPr>
        <w:t xml:space="preserve">Pada tahap </w:t>
      </w:r>
      <w:r w:rsidR="00F16C49">
        <w:rPr>
          <w:rFonts w:cs="Times New Roman"/>
        </w:rPr>
        <w:t>pengujian program</w:t>
      </w:r>
      <w:r>
        <w:rPr>
          <w:rFonts w:cs="Times New Roman"/>
        </w:rPr>
        <w:t xml:space="preserve">, akan didapatkan hasil berupa prediksi label tiap sampel pada </w:t>
      </w:r>
      <w:r w:rsidR="000F17D4">
        <w:rPr>
          <w:rFonts w:cs="Times New Roman"/>
        </w:rPr>
        <w:t>data uji</w:t>
      </w:r>
      <w:r>
        <w:rPr>
          <w:rFonts w:cs="Times New Roman"/>
        </w:rPr>
        <w:t xml:space="preserve">. Hasil prediksi label kemudian dibandingkan dengan label yang sebenarnya untuk menghitung </w:t>
      </w:r>
      <w:r w:rsidRPr="00A274C6">
        <w:rPr>
          <w:rFonts w:cs="Times New Roman"/>
        </w:rPr>
        <w:t>akurasi</w:t>
      </w:r>
      <w:r>
        <w:rPr>
          <w:rFonts w:cs="Times New Roman"/>
        </w:rPr>
        <w:t xml:space="preserve"> </w:t>
      </w:r>
      <w:r w:rsidR="00F47223">
        <w:rPr>
          <w:rFonts w:cs="Times New Roman"/>
          <w:iCs/>
        </w:rPr>
        <w:t>deteksi kesalahan</w:t>
      </w:r>
      <w:r>
        <w:rPr>
          <w:rFonts w:cs="Times New Roman"/>
          <w:i/>
        </w:rPr>
        <w:t xml:space="preserve"> </w:t>
      </w:r>
      <w:r>
        <w:rPr>
          <w:rFonts w:cs="Times New Roman"/>
        </w:rPr>
        <w:t xml:space="preserve">menggunakan rangka kerja pada berbagai kombinasi nilai parameter. Perhitungan akurasi dapat dilakukan dengan cara membagi jumlah prediksi label yang benar dengan jumlah total prediksi, atau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akan dirangkum serta digunakan untuk menentukan kombinasi parameter pada tahap perancangan program. Hasil perangkuman dapat digunakan untuk menentukan kinerja rangka kerja dalam </w:t>
      </w:r>
      <w:r w:rsidR="00F47223">
        <w:rPr>
          <w:rFonts w:cs="Times New Roman"/>
          <w:iCs/>
        </w:rPr>
        <w:t>deteksi kesalahan</w:t>
      </w:r>
      <w:r w:rsidR="00F16C49">
        <w:rPr>
          <w:rFonts w:cs="Times New Roman"/>
        </w:rPr>
        <w:t xml:space="preserve"> </w:t>
      </w:r>
      <w:r>
        <w:rPr>
          <w:rFonts w:cs="Times New Roman"/>
        </w:rPr>
        <w:t>serta parameter yang optimal untuk digunaka</w:t>
      </w:r>
      <w:r w:rsidR="00F16C49">
        <w:rPr>
          <w:rFonts w:cs="Times New Roman"/>
        </w:rPr>
        <w:t xml:space="preserve">n sebagai parameter yang ditentukan sebelumnya pada program. </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bookmarkStart w:id="92" w:name="_Toc61224116"/>
    <w:p w14:paraId="210ED224" w14:textId="065AFA2B" w:rsidR="002D1E6F" w:rsidRDefault="00D6140D" w:rsidP="00275EDB">
      <w:pPr>
        <w:pStyle w:val="Heading1"/>
        <w:ind w:left="0"/>
      </w:pPr>
      <w:r>
        <w:rPr>
          <w:noProof/>
        </w:rPr>
        <w:lastRenderedPageBreak/>
        <mc:AlternateContent>
          <mc:Choice Requires="wps">
            <w:drawing>
              <wp:anchor distT="0" distB="0" distL="114300" distR="114300" simplePos="0" relativeHeight="251741184" behindDoc="0" locked="0" layoutInCell="1" allowOverlap="1" wp14:anchorId="6B3C051B" wp14:editId="0F5B6315">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4126FC" id="Rectangle 198" o:spid="_x0000_s1026" style="position:absolute;margin-left:379.85pt;margin-top:-79pt;width:29pt;height:23.6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r w:rsidR="002D1E6F" w:rsidRPr="00300AA6">
        <w:t>Hasil dan Pembahasan</w:t>
      </w:r>
      <w:bookmarkEnd w:id="92"/>
    </w:p>
    <w:p w14:paraId="50A0822C" w14:textId="77777777" w:rsidR="002D1E6F" w:rsidRDefault="002D1E6F" w:rsidP="002D1E6F">
      <w:pPr>
        <w:jc w:val="center"/>
        <w:rPr>
          <w:b/>
        </w:rPr>
      </w:pPr>
    </w:p>
    <w:p w14:paraId="38AEBCAF" w14:textId="2C26ADCF" w:rsidR="002D1E6F" w:rsidRDefault="00D97AD8" w:rsidP="00275EDB">
      <w:pPr>
        <w:pStyle w:val="Heading2"/>
      </w:pPr>
      <w:bookmarkStart w:id="93" w:name="_Toc61224117"/>
      <w:r>
        <w:t>Pengujian KFDA dan SVM</w:t>
      </w:r>
      <w:bookmarkEnd w:id="93"/>
    </w:p>
    <w:p w14:paraId="62E69844" w14:textId="4AC3D5C3" w:rsidR="00D97AD8" w:rsidRPr="00D97AD8" w:rsidRDefault="00D97AD8" w:rsidP="00D97AD8">
      <w:pPr>
        <w:pStyle w:val="Heading3"/>
      </w:pPr>
      <w:bookmarkStart w:id="94" w:name="_Toc61224118"/>
      <w:r>
        <w:t xml:space="preserve">Rangka kerja </w:t>
      </w:r>
      <w:r w:rsidR="00F47223">
        <w:rPr>
          <w:rFonts w:cs="Times New Roman"/>
          <w:iCs/>
        </w:rPr>
        <w:t>deteksi kesalahan</w:t>
      </w:r>
      <w:r w:rsidR="00F47223">
        <w:t xml:space="preserve"> </w:t>
      </w:r>
      <w:r>
        <w:t>menggunakan KFDA dan SVM</w:t>
      </w:r>
      <w:bookmarkEnd w:id="94"/>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1424" behindDoc="0" locked="0" layoutInCell="1" allowOverlap="1" wp14:anchorId="5F8EF608" wp14:editId="3FF4C637">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DD4DF5" w:rsidRDefault="00DD4DF5">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5" type="#_x0000_t202" style="position:absolute;left:0;text-align:left;margin-left:184.25pt;margin-top:579.1pt;width:29pt;height:110.6pt;z-index:251751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" fillcolor="white [3212]" strokecolor="white [3212]">
                <v:textbox style="mso-fit-shape-to-text:t">
                  <w:txbxContent>
                    <w:p w14:paraId="5816945A" w14:textId="1DBB5C07" w:rsidR="00DD4DF5" w:rsidRDefault="00DD4DF5">
                      <w:r>
                        <w:t>65</w:t>
                      </w:r>
                    </w:p>
                  </w:txbxContent>
                </v:textbox>
                <w10:wrap type="square"/>
              </v:shape>
            </w:pict>
          </mc:Fallback>
        </mc:AlternateContent>
      </w:r>
      <w:r w:rsidR="002D1E6F">
        <w:t xml:space="preserve">Rangka kerja </w:t>
      </w:r>
      <w:r w:rsidR="00F47223">
        <w:rPr>
          <w:rFonts w:cs="Times New Roman"/>
          <w:iCs/>
        </w:rPr>
        <w:t>deteksi kesalahan</w:t>
      </w:r>
      <w:r w:rsidR="00F47223">
        <w:t xml:space="preserve"> </w:t>
      </w:r>
      <w:r w:rsidR="002D1E6F">
        <w:t xml:space="preserve">merupakan rangka kerja untuk mendeteksi sampel </w:t>
      </w:r>
      <w:r w:rsidR="00F47223">
        <w:rPr>
          <w:iCs/>
        </w:rPr>
        <w:t>salah</w:t>
      </w:r>
      <w:r w:rsidR="002D1E6F">
        <w:rPr>
          <w:i/>
        </w:rPr>
        <w:t xml:space="preserve"> </w:t>
      </w:r>
      <w:r w:rsidR="002D1E6F">
        <w:t xml:space="preserve">dari kumpulan sampel yang dimasukkan sebagai </w:t>
      </w:r>
      <w:r w:rsidR="00B47D19">
        <w:t>masukan</w:t>
      </w:r>
      <w:r w:rsidR="002D1E6F">
        <w:t xml:space="preserve">. Dengan menggunakan metode klasifikasi </w:t>
      </w:r>
      <w:r w:rsidR="003914E3" w:rsidRPr="00283688">
        <w:rPr>
          <w:rFonts w:cs="Times New Roman"/>
          <w:iCs/>
          <w:szCs w:val="24"/>
          <w:lang w:val="en-GB"/>
        </w:rPr>
        <w:t>pembelajaran mesin</w:t>
      </w:r>
      <w:r w:rsidR="002D1E6F">
        <w:t xml:space="preserve">, </w:t>
      </w:r>
      <w:r w:rsidR="00F47223">
        <w:rPr>
          <w:rFonts w:cs="Times New Roman"/>
          <w:iCs/>
        </w:rPr>
        <w:t>deteksi kesalahan</w:t>
      </w:r>
      <w:r w:rsidR="002D1E6F">
        <w:rPr>
          <w:i/>
        </w:rPr>
        <w:t xml:space="preserve"> </w:t>
      </w:r>
      <w:r w:rsidR="002D1E6F">
        <w:t xml:space="preserve">dapat dilakukan dengan membentuk </w:t>
      </w:r>
      <w:r w:rsidR="002D1E6F">
        <w:rPr>
          <w:i/>
        </w:rPr>
        <w:t>hyperplane</w:t>
      </w:r>
      <w:r w:rsidR="002D1E6F">
        <w:t xml:space="preserve"> pemisah antara data normal dan data </w:t>
      </w:r>
      <w:r w:rsidR="00F47223">
        <w:rPr>
          <w:iCs/>
        </w:rPr>
        <w:t>salah</w:t>
      </w:r>
      <w:r w:rsidR="002D1E6F">
        <w:t xml:space="preserve">. Untuk mempermudah komputasi </w:t>
      </w:r>
      <w:r w:rsidR="002D1E6F">
        <w:rPr>
          <w:i/>
        </w:rPr>
        <w:t xml:space="preserve">hyperplane </w:t>
      </w:r>
      <w:r w:rsidR="002D1E6F">
        <w:t xml:space="preserve">pemisah, digunakan metode </w:t>
      </w:r>
      <w:r w:rsidR="005567CB">
        <w:rPr>
          <w:rFonts w:cs="Times New Roman"/>
          <w:szCs w:val="24"/>
          <w:lang w:val="en-GB"/>
        </w:rPr>
        <w:t xml:space="preserve">ekstraksi fitur </w:t>
      </w:r>
      <w:r w:rsidR="002D1E6F">
        <w:t xml:space="preserve">untuk mengurangi jumlah fitur dari data tanpa menghilangkan informasi penting. Pada penelitian ini, </w:t>
      </w:r>
      <w:r w:rsidR="005567CB">
        <w:rPr>
          <w:rFonts w:cs="Times New Roman"/>
          <w:szCs w:val="24"/>
          <w:lang w:val="en-GB"/>
        </w:rPr>
        <w:t xml:space="preserve">ekstraksi fitur </w:t>
      </w:r>
      <w:r w:rsidR="002D1E6F">
        <w:t xml:space="preserve">akan digunakan untuk menurunkan jumlah fitur kumpulan data menjadi 2 agar dapat digambarkan pada grafik 2 dimensi. Dengan hanya terdapat 2 fitur, </w:t>
      </w:r>
      <w:r w:rsidR="002D1E6F">
        <w:rPr>
          <w:i/>
        </w:rPr>
        <w:t xml:space="preserve">hyperplane </w:t>
      </w:r>
      <w:r w:rsidR="002D1E6F">
        <w:t xml:space="preserve">pemisah yang harus dikalkulasi oleh metode klasifikasi hanya berupa garis pemisah. Penurunan jumlah fitur menjadi 2 walaupun memberikan kemudahan dalam penggambaran pada grafik, namun memberikan tantangan dalam klasifikasi </w:t>
      </w:r>
      <w:r w:rsidR="00F47223">
        <w:rPr>
          <w:iCs/>
        </w:rPr>
        <w:t>kesalahan</w:t>
      </w:r>
      <w:r w:rsidR="002D1E6F">
        <w:t xml:space="preserve">. Metode </w:t>
      </w:r>
      <w:r w:rsidR="005567CB">
        <w:rPr>
          <w:rFonts w:cs="Times New Roman"/>
          <w:szCs w:val="24"/>
          <w:lang w:val="en-GB"/>
        </w:rPr>
        <w:t xml:space="preserve">ekstraksi fitur </w:t>
      </w:r>
      <w:r w:rsidR="002D1E6F">
        <w:t xml:space="preserve">yang digunakan harus dapat memproyeksikan sampel normal dan sampel </w:t>
      </w:r>
      <w:r w:rsidR="00F47223">
        <w:rPr>
          <w:iCs/>
        </w:rPr>
        <w:t>salah</w:t>
      </w:r>
      <w:r w:rsidR="002D1E6F">
        <w:rPr>
          <w:i/>
        </w:rPr>
        <w:t xml:space="preserve"> </w:t>
      </w:r>
      <w:r w:rsidR="002D1E6F">
        <w:t xml:space="preserve">pada planar 2 dimensi secara terpisah. Tugas tersebut dapat dilakukan dengan menggunakan </w:t>
      </w:r>
      <w:r w:rsidR="00B47D19">
        <w:t xml:space="preserve">ekstraksi fitur secara </w:t>
      </w:r>
      <w:r w:rsidR="002D1E6F">
        <w:rPr>
          <w:i/>
        </w:rPr>
        <w:t>supervised</w:t>
      </w:r>
      <w:r w:rsidR="002D1E6F">
        <w:t xml:space="preserve">, yakni metode </w:t>
      </w:r>
      <w:r w:rsidR="005567CB">
        <w:rPr>
          <w:rFonts w:cs="Times New Roman"/>
          <w:szCs w:val="24"/>
          <w:lang w:val="en-GB"/>
        </w:rPr>
        <w:t xml:space="preserve">ekstraksi fitur </w:t>
      </w:r>
      <w:r w:rsidR="002D1E6F">
        <w:t xml:space="preserve">yang melibatkan label dari data dalam proses </w:t>
      </w:r>
      <w:r w:rsidR="00F47223">
        <w:rPr>
          <w:iCs/>
        </w:rPr>
        <w:t>pelatihan</w:t>
      </w:r>
      <w:r w:rsidR="002D1E6F">
        <w:t>.</w:t>
      </w:r>
    </w:p>
    <w:p w14:paraId="2300FCAC" w14:textId="40254926" w:rsidR="00C5300A" w:rsidRDefault="00C5300A" w:rsidP="00C5300A">
      <w:pPr>
        <w:spacing w:line="360" w:lineRule="auto"/>
      </w:pPr>
      <w:r>
        <w:rPr>
          <w:noProof/>
        </w:rPr>
        <w:lastRenderedPageBreak/>
        <mc:AlternateContent>
          <mc:Choice Requires="wpg">
            <w:drawing>
              <wp:anchor distT="0" distB="0" distL="114300" distR="114300" simplePos="0" relativeHeight="251614208" behindDoc="0" locked="0" layoutInCell="1" allowOverlap="1" wp14:anchorId="71741D14" wp14:editId="2C64FE8E">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3">
                            <a:extLst>
                              <a:ext uri="{28A0092B-C50C-407E-A947-70E740481C1C}">
                                <a14:useLocalDpi xmlns:a14="http://schemas.microsoft.com/office/drawing/2010/main" val="0"/>
                              </a:ext>
                            </a:extLst>
                          </a:blip>
                          <a:srcRect/>
                          <a:stretch/>
                        </pic:blipFill>
                        <pic:spPr>
                          <a:xfrm>
                            <a:off x="111682" y="0"/>
                            <a:ext cx="4006929"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34DC3DB0" w:rsidR="00DD4DF5" w:rsidRPr="00AF3D62" w:rsidRDefault="00DD4DF5" w:rsidP="00C5300A">
                              <w:pPr>
                                <w:pStyle w:val="Caption"/>
                                <w:rPr>
                                  <w:noProof/>
                                </w:rPr>
                              </w:pPr>
                              <w:bookmarkStart w:id="95" w:name="_Toc60962573"/>
                              <w:r>
                                <w:t xml:space="preserve">Gambar </w:t>
                              </w:r>
                              <w:fldSimple w:instr=" STYLEREF 1 \s ">
                                <w:r w:rsidR="00732B50">
                                  <w:rPr>
                                    <w:noProof/>
                                  </w:rPr>
                                  <w:t>V</w:t>
                                </w:r>
                              </w:fldSimple>
                              <w:r>
                                <w:t>.</w:t>
                              </w:r>
                              <w:fldSimple w:instr=" SEQ Gambar \* ARABIC \s 1 ">
                                <w:r w:rsidR="00732B50">
                                  <w:rPr>
                                    <w:noProof/>
                                  </w:rPr>
                                  <w:t>1</w:t>
                                </w:r>
                              </w:fldSimple>
                              <w:r>
                                <w:t xml:space="preserve"> Rangka Kerja KFDA-SVM</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56" style="position:absolute;left:0;text-align:left;margin-left:43.5pt;margin-top:.5pt;width:333.1pt;height:466.2pt;z-index:251614208"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">
                <v:shape id="Picture 261" o:spid="_x0000_s1057" type="#_x0000_t75" style="position:absolute;left:1116;width:4007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">
                  <v:imagedata r:id="rId54" o:title=""/>
                </v:shape>
                <v:shape id="Text Box 262" o:spid="_x0000_s1058"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34DC3DB0" w:rsidR="00DD4DF5" w:rsidRPr="00AF3D62" w:rsidRDefault="00DD4DF5" w:rsidP="00C5300A">
                        <w:pPr>
                          <w:pStyle w:val="Caption"/>
                          <w:rPr>
                            <w:noProof/>
                          </w:rPr>
                        </w:pPr>
                        <w:bookmarkStart w:id="96" w:name="_Toc60962573"/>
                        <w:r>
                          <w:t xml:space="preserve">Gambar </w:t>
                        </w:r>
                        <w:fldSimple w:instr=" STYLEREF 1 \s ">
                          <w:r w:rsidR="00732B50">
                            <w:rPr>
                              <w:noProof/>
                            </w:rPr>
                            <w:t>V</w:t>
                          </w:r>
                        </w:fldSimple>
                        <w:r>
                          <w:t>.</w:t>
                        </w:r>
                        <w:fldSimple w:instr=" SEQ Gambar \* ARABIC \s 1 ">
                          <w:r w:rsidR="00732B50">
                            <w:rPr>
                              <w:noProof/>
                            </w:rPr>
                            <w:t>1</w:t>
                          </w:r>
                        </w:fldSimple>
                        <w:r>
                          <w:t xml:space="preserve"> Rangka Kerja KFDA-SVM</w:t>
                        </w:r>
                        <w:bookmarkEnd w:id="96"/>
                      </w:p>
                    </w:txbxContent>
                  </v:textbox>
                </v:shape>
                <w10:wrap type="topAndBottom"/>
              </v:group>
            </w:pict>
          </mc:Fallback>
        </mc:AlternateContent>
      </w:r>
    </w:p>
    <w:p w14:paraId="7F701D6B" w14:textId="6B8FD279" w:rsidR="0067629F" w:rsidRDefault="008F0773" w:rsidP="00143537">
      <w:pPr>
        <w:spacing w:after="0" w:line="360" w:lineRule="auto"/>
      </w:pPr>
      <w:r>
        <w:tab/>
      </w:r>
      <w:r w:rsidR="002D1E6F">
        <w:t xml:space="preserve">Berdasarkan studi literatur yang telah dilakukan, dibentuk rangka kerja seperti yang tertera pada </w:t>
      </w:r>
      <w:r w:rsidR="00302E0A">
        <w:t>G</w:t>
      </w:r>
      <w:r w:rsidR="002D1E6F">
        <w:t xml:space="preserve">ambar </w:t>
      </w:r>
      <w:r w:rsidR="00302E0A">
        <w:t>V</w:t>
      </w:r>
      <w:r w:rsidR="002D1E6F">
        <w:t xml:space="preserve">.1 untuk melakukan </w:t>
      </w:r>
      <w:r w:rsidR="00F47223">
        <w:rPr>
          <w:rFonts w:cs="Times New Roman"/>
          <w:iCs/>
        </w:rPr>
        <w:t>deteksi kesalahan</w:t>
      </w:r>
      <w:r w:rsidR="00F47223">
        <w:t xml:space="preserve"> </w:t>
      </w:r>
      <w:r w:rsidR="002D1E6F">
        <w:t xml:space="preserve">menggunakan </w:t>
      </w:r>
      <w:r w:rsidR="00F025B5">
        <w:rPr>
          <w:iCs/>
        </w:rPr>
        <w:t>SVM</w:t>
      </w:r>
      <w:r w:rsidR="002D1E6F">
        <w:t xml:space="preserve">. Sebelum </w:t>
      </w:r>
      <w:r w:rsidR="002D1E6F" w:rsidRPr="007D3000">
        <w:t xml:space="preserve">mulai melakukan </w:t>
      </w:r>
      <w:r w:rsidR="00F47223">
        <w:rPr>
          <w:rFonts w:cs="Times New Roman"/>
          <w:iCs/>
        </w:rPr>
        <w:t>deteksi kesalahan</w:t>
      </w:r>
      <w:r w:rsidR="002D1E6F" w:rsidRPr="007D3000">
        <w:t xml:space="preserve">, label data yang digunakan dimanipulasi terlebih dahulu. Pada data yang digunakan, terdapat </w:t>
      </w:r>
      <w:r w:rsidR="002D1E6F" w:rsidRPr="00FB7512">
        <w:rPr>
          <w:bCs/>
        </w:rPr>
        <w:t>5</w:t>
      </w:r>
      <w:r w:rsidR="002D1E6F" w:rsidRPr="007D3000">
        <w:rPr>
          <w:b/>
        </w:rPr>
        <w:t xml:space="preserve"> </w:t>
      </w:r>
      <w:r w:rsidR="002D1E6F" w:rsidRPr="007D3000">
        <w:t xml:space="preserve">kelas yang menandakan 1 kelas normal dan </w:t>
      </w:r>
      <w:r w:rsidR="002D1E6F" w:rsidRPr="00FB7512">
        <w:rPr>
          <w:bCs/>
        </w:rPr>
        <w:t>4</w:t>
      </w:r>
      <w:r w:rsidR="002D1E6F" w:rsidRPr="007D3000">
        <w:rPr>
          <w:b/>
        </w:rPr>
        <w:t xml:space="preserve"> </w:t>
      </w:r>
      <w:r w:rsidR="002D1E6F" w:rsidRPr="007D3000">
        <w:t>jenis</w:t>
      </w:r>
      <w:r w:rsidR="002D1E6F" w:rsidRPr="007D3000">
        <w:rPr>
          <w:b/>
        </w:rPr>
        <w:t xml:space="preserve"> </w:t>
      </w:r>
      <w:r w:rsidR="00F47223">
        <w:rPr>
          <w:iCs/>
        </w:rPr>
        <w:t>kesalahan</w:t>
      </w:r>
      <w:r w:rsidR="002D1E6F" w:rsidRPr="007D3000">
        <w:rPr>
          <w:i/>
        </w:rPr>
        <w:t xml:space="preserve">. </w:t>
      </w:r>
      <w:r w:rsidR="002D1E6F" w:rsidRPr="007D3000">
        <w:t xml:space="preserve">Pada penelitian ini, hanya digunakan 2 kelas, yaitu kelas normal dan kelas </w:t>
      </w:r>
      <w:r w:rsidR="00F47223">
        <w:rPr>
          <w:iCs/>
        </w:rPr>
        <w:t>salah</w:t>
      </w:r>
      <w:r w:rsidR="002D1E6F" w:rsidRPr="007D3000">
        <w:t xml:space="preserve">, yang secara berurutan memiliki label 0 dan 1. Manipulasi label dilakukan dengan </w:t>
      </w:r>
      <w:r w:rsidR="002D1E6F">
        <w:t xml:space="preserve">cara mengubah label </w:t>
      </w:r>
      <w:r w:rsidR="002D1E6F">
        <w:lastRenderedPageBreak/>
        <w:t xml:space="preserve">pada sampel normal menjadi 0, dan mengubah label pada sampel semua jenis </w:t>
      </w:r>
      <w:r w:rsidR="00F47223">
        <w:rPr>
          <w:iCs/>
        </w:rPr>
        <w:t>kesalahan</w:t>
      </w:r>
      <w:r w:rsidR="002D1E6F">
        <w:rPr>
          <w:i/>
        </w:rPr>
        <w:t xml:space="preserve"> </w:t>
      </w:r>
      <w:r w:rsidR="002D1E6F">
        <w:t xml:space="preserve">menjadi 1, sehingga tugas klasifikasi </w:t>
      </w:r>
      <w:r w:rsidR="00ED0CE0">
        <w:rPr>
          <w:iCs/>
        </w:rPr>
        <w:t xml:space="preserve">SVM </w:t>
      </w:r>
      <w:r w:rsidR="002D1E6F">
        <w:t>menjadi klasifikasi biner.</w:t>
      </w:r>
    </w:p>
    <w:p w14:paraId="50CEEC58" w14:textId="077EDD48" w:rsidR="002D1E6F" w:rsidRPr="00A32880" w:rsidRDefault="002D1E6F" w:rsidP="00143537">
      <w:pPr>
        <w:spacing w:after="0" w:line="360" w:lineRule="auto"/>
        <w:ind w:firstLine="567"/>
      </w:pPr>
      <w:r>
        <w:t xml:space="preserve">Data kemudian dipisahkan secara acak menjadi 2 set, yakni </w:t>
      </w:r>
      <w:r w:rsidR="00F47223">
        <w:rPr>
          <w:iCs/>
        </w:rPr>
        <w:t>data latih</w:t>
      </w:r>
      <w:r>
        <w:rPr>
          <w:i/>
        </w:rPr>
        <w:t xml:space="preserve"> </w:t>
      </w:r>
      <w:r>
        <w:t xml:space="preserve">dan </w:t>
      </w:r>
      <w:r w:rsidR="00F47223">
        <w:rPr>
          <w:iCs/>
        </w:rPr>
        <w:t>data uji</w:t>
      </w:r>
      <w:r>
        <w:rPr>
          <w:i/>
        </w:rPr>
        <w:t xml:space="preserve">, </w:t>
      </w:r>
      <w:r>
        <w:t xml:space="preserve">yang kemudian akan diolah pada 3 tahap berikutnya, yakni </w:t>
      </w:r>
      <w:r w:rsidR="000F17D4">
        <w:rPr>
          <w:rFonts w:cs="Times New Roman"/>
        </w:rPr>
        <w:t>penskalaan</w:t>
      </w:r>
      <w:r>
        <w:t xml:space="preserve">, </w:t>
      </w:r>
      <w:r w:rsidR="005567CB">
        <w:rPr>
          <w:iCs/>
        </w:rPr>
        <w:t>ekstraksi fitur</w:t>
      </w:r>
      <w:r>
        <w:t xml:space="preserve">, dan klasifikasi. Tiap tahap dilakukan sebanyak 2 kali, yaitu untuk </w:t>
      </w:r>
      <w:r w:rsidR="00F47223">
        <w:rPr>
          <w:iCs/>
        </w:rPr>
        <w:t xml:space="preserve">data latih </w:t>
      </w:r>
      <w:r>
        <w:t xml:space="preserve">dan untuk </w:t>
      </w:r>
      <w:r w:rsidR="00F47223">
        <w:rPr>
          <w:iCs/>
        </w:rPr>
        <w:t>data uji</w:t>
      </w:r>
      <w:r>
        <w:t xml:space="preserve">. </w:t>
      </w:r>
      <w:r w:rsidR="00F47223">
        <w:t>Data latih</w:t>
      </w:r>
      <w:r>
        <w:t xml:space="preserve"> digunakan untuk membentuk atau melatih </w:t>
      </w:r>
      <w:r w:rsidRPr="00F47223">
        <w:rPr>
          <w:iCs/>
        </w:rPr>
        <w:t>transformator</w:t>
      </w:r>
      <w:r>
        <w:rPr>
          <w:i/>
        </w:rPr>
        <w:t xml:space="preserve"> </w:t>
      </w:r>
      <w:r>
        <w:t xml:space="preserve">dan </w:t>
      </w:r>
      <w:r w:rsidR="00F47223">
        <w:rPr>
          <w:iCs/>
        </w:rPr>
        <w:t>prediktor</w:t>
      </w:r>
      <w:r>
        <w:t xml:space="preserve"> yang akan diaplikasikan pada </w:t>
      </w:r>
      <w:r w:rsidR="00F47223">
        <w:rPr>
          <w:iCs/>
        </w:rPr>
        <w:t>data latih</w:t>
      </w:r>
      <w:r>
        <w:rPr>
          <w:i/>
        </w:rPr>
        <w:t xml:space="preserve"> </w:t>
      </w:r>
      <w:r>
        <w:t xml:space="preserve">dan </w:t>
      </w:r>
      <w:r w:rsidR="00F47223">
        <w:rPr>
          <w:iCs/>
        </w:rPr>
        <w:t>data uji,</w:t>
      </w:r>
      <w:r>
        <w:t xml:space="preserve"> </w:t>
      </w:r>
      <w:r w:rsidR="00F47223">
        <w:t>kemudian</w:t>
      </w:r>
      <w:r>
        <w:t xml:space="preserve"> </w:t>
      </w:r>
      <w:r w:rsidR="00F47223">
        <w:rPr>
          <w:iCs/>
        </w:rPr>
        <w:t>data uji</w:t>
      </w:r>
      <w:r>
        <w:rPr>
          <w:i/>
        </w:rPr>
        <w:t xml:space="preserve"> </w:t>
      </w:r>
      <w:r>
        <w:t>akan digunakan untuk menilai kinerja</w:t>
      </w:r>
      <w:r>
        <w:rPr>
          <w:i/>
        </w:rPr>
        <w:t xml:space="preserve"> </w:t>
      </w:r>
      <w:r>
        <w:t xml:space="preserve">rangka kerja dalam melakukan </w:t>
      </w:r>
      <w:r w:rsidR="00F47223">
        <w:rPr>
          <w:rFonts w:cs="Times New Roman"/>
          <w:iCs/>
        </w:rPr>
        <w:t>deteksi kesalahan</w:t>
      </w:r>
      <w:r>
        <w:t xml:space="preserve">. </w:t>
      </w:r>
      <w:r w:rsidR="00ED0CE0">
        <w:t>Data latih kemudian diproyeksikan pada KFDA-</w:t>
      </w:r>
      <w:r w:rsidR="00ED0CE0" w:rsidRPr="00116479">
        <w:rPr>
          <w:i/>
        </w:rPr>
        <w:t>space</w:t>
      </w:r>
      <w:r w:rsidR="00ED0CE0">
        <w:rPr>
          <w:i/>
        </w:rPr>
        <w:t xml:space="preserve"> </w:t>
      </w:r>
      <w:r w:rsidR="00ED0CE0">
        <w:t xml:space="preserve">pada tahap berikutnya. Tahap ini juga memiliki 2 keluaran, yakni proyeksi </w:t>
      </w:r>
      <w:r w:rsidR="00ED0CE0">
        <w:rPr>
          <w:iCs/>
        </w:rPr>
        <w:t>data latih</w:t>
      </w:r>
      <w:r w:rsidR="00ED0CE0">
        <w:rPr>
          <w:i/>
        </w:rPr>
        <w:t xml:space="preserve"> </w:t>
      </w:r>
      <w:r w:rsidR="00ED0CE0">
        <w:t>pada KFDA-</w:t>
      </w:r>
      <w:r w:rsidR="00ED0CE0" w:rsidRPr="00116479">
        <w:rPr>
          <w:i/>
        </w:rPr>
        <w:t>space</w:t>
      </w:r>
      <w:r w:rsidR="00ED0CE0">
        <w:t xml:space="preserve"> serta </w:t>
      </w:r>
      <w:r w:rsidR="00ED0CE0">
        <w:rPr>
          <w:iCs/>
        </w:rPr>
        <w:t>transformator</w:t>
      </w:r>
      <w:r w:rsidR="00ED0CE0">
        <w:rPr>
          <w:i/>
        </w:rPr>
        <w:t xml:space="preserve"> </w:t>
      </w:r>
      <w:r w:rsidR="00ED0CE0">
        <w:t xml:space="preserve">berdasarkan </w:t>
      </w:r>
      <w:r w:rsidR="00ED0CE0">
        <w:rPr>
          <w:iCs/>
        </w:rPr>
        <w:t>data latih</w:t>
      </w:r>
      <w:r w:rsidR="00ED0CE0">
        <w:rPr>
          <w:i/>
        </w:rPr>
        <w:t xml:space="preserve"> </w:t>
      </w:r>
      <w:r w:rsidR="00ED0CE0">
        <w:t xml:space="preserve">yang digunakan untuk memproyeksikan </w:t>
      </w:r>
      <w:r w:rsidR="00ED0CE0">
        <w:rPr>
          <w:iCs/>
        </w:rPr>
        <w:t>data uji</w:t>
      </w:r>
      <w:r w:rsidR="00ED0CE0">
        <w:rPr>
          <w:i/>
        </w:rPr>
        <w:t xml:space="preserve"> </w:t>
      </w:r>
      <w:r w:rsidR="00ED0CE0">
        <w:t>pada KFDA-</w:t>
      </w:r>
      <w:r w:rsidR="00ED0CE0">
        <w:rPr>
          <w:i/>
        </w:rPr>
        <w:t>space</w:t>
      </w:r>
      <w:r w:rsidR="00ED0CE0">
        <w:t>. Kemudian, d</w:t>
      </w:r>
      <w:r w:rsidR="00F47223">
        <w:t>ata latih</w:t>
      </w:r>
      <w:r>
        <w:t xml:space="preserve"> akan ditransformasi menggunakan </w:t>
      </w:r>
      <w:r>
        <w:rPr>
          <w:i/>
        </w:rPr>
        <w:t xml:space="preserve">robust scaler </w:t>
      </w:r>
      <w:r>
        <w:t xml:space="preserve">untuk mengubah skala </w:t>
      </w:r>
      <w:r w:rsidR="00F47223">
        <w:rPr>
          <w:iCs/>
        </w:rPr>
        <w:t>data latih</w:t>
      </w:r>
      <w:r>
        <w:t xml:space="preserve">. Keluaran dari tahap ini berupa </w:t>
      </w:r>
      <w:r w:rsidR="00F47223">
        <w:rPr>
          <w:iCs/>
        </w:rPr>
        <w:t>data latih</w:t>
      </w:r>
      <w:r>
        <w:rPr>
          <w:i/>
        </w:rPr>
        <w:t xml:space="preserve"> </w:t>
      </w:r>
      <w:r>
        <w:t xml:space="preserve">yang sudah ditransformasikan serta obyek </w:t>
      </w:r>
      <w:r w:rsidR="00F47223">
        <w:rPr>
          <w:i/>
        </w:rPr>
        <w:t>scaler</w:t>
      </w:r>
      <w:r>
        <w:rPr>
          <w:i/>
        </w:rPr>
        <w:t xml:space="preserve"> </w:t>
      </w:r>
      <w:r>
        <w:t xml:space="preserve">berdasarkan </w:t>
      </w:r>
      <w:r w:rsidR="00F47223">
        <w:rPr>
          <w:iCs/>
        </w:rPr>
        <w:t>data latih</w:t>
      </w:r>
      <w:r>
        <w:rPr>
          <w:i/>
        </w:rPr>
        <w:t xml:space="preserve"> </w:t>
      </w:r>
      <w:r>
        <w:t xml:space="preserve">yang kemudian akan digunakan untuk mentransformasikan </w:t>
      </w:r>
      <w:r w:rsidR="00F47223">
        <w:rPr>
          <w:iCs/>
        </w:rPr>
        <w:t>data uji</w:t>
      </w:r>
      <w:r>
        <w:t xml:space="preserve">. Pada tahap berikutnya, proyeksi </w:t>
      </w:r>
      <w:r w:rsidR="00F47223">
        <w:rPr>
          <w:iCs/>
        </w:rPr>
        <w:t>data latih</w:t>
      </w:r>
      <w:r w:rsidR="00ED0CE0">
        <w:rPr>
          <w:iCs/>
        </w:rPr>
        <w:t xml:space="preserve"> yang telah diskalakan</w:t>
      </w:r>
      <w:r>
        <w:rPr>
          <w:i/>
        </w:rPr>
        <w:t xml:space="preserve"> </w:t>
      </w:r>
      <w:r>
        <w:t xml:space="preserve">digunakan untuk membentuk </w:t>
      </w:r>
      <w:r w:rsidR="00F47223">
        <w:rPr>
          <w:iCs/>
        </w:rPr>
        <w:t>prediktor</w:t>
      </w:r>
      <w:r>
        <w:rPr>
          <w:i/>
        </w:rPr>
        <w:t xml:space="preserve"> </w:t>
      </w:r>
      <w:r>
        <w:t>SVM</w:t>
      </w:r>
      <w:r>
        <w:rPr>
          <w:i/>
        </w:rPr>
        <w:t xml:space="preserve"> </w:t>
      </w:r>
      <w:r>
        <w:t xml:space="preserve">berdasarkan label dan posisi dari setiap sampel pada </w:t>
      </w:r>
      <w:r w:rsidR="00F47223">
        <w:rPr>
          <w:iCs/>
        </w:rPr>
        <w:t>data latih</w:t>
      </w:r>
      <w:r>
        <w:t xml:space="preserve">. </w:t>
      </w:r>
      <w:r w:rsidR="00F47223">
        <w:rPr>
          <w:iCs/>
        </w:rPr>
        <w:t>Prediktor</w:t>
      </w:r>
      <w:r>
        <w:rPr>
          <w:i/>
        </w:rPr>
        <w:t xml:space="preserve"> </w:t>
      </w:r>
      <w:r>
        <w:t xml:space="preserve">kemudian digunakan untuk memprediksi label dari proyeksi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rangka kerja yang dibentuk, digunakan </w:t>
      </w:r>
      <w:r>
        <w:rPr>
          <w:i/>
        </w:rPr>
        <w:t xml:space="preserve">robust scaler </w:t>
      </w:r>
      <w:r>
        <w:t xml:space="preserve">untuk </w:t>
      </w:r>
      <w:r w:rsidR="000F17D4">
        <w:rPr>
          <w:rFonts w:cs="Times New Roman"/>
        </w:rPr>
        <w:t>penskalaan</w:t>
      </w:r>
      <w:r>
        <w:t xml:space="preserve">, KFDA untuk </w:t>
      </w:r>
      <w:r w:rsidR="005567CB">
        <w:rPr>
          <w:iCs/>
        </w:rPr>
        <w:t>ekstraksi fitur</w:t>
      </w:r>
      <w:r>
        <w:t xml:space="preserve">, dan </w:t>
      </w:r>
      <w:r w:rsidRPr="00151DD2">
        <w:rPr>
          <w:i/>
        </w:rPr>
        <w:t xml:space="preserve">support vector machines </w:t>
      </w:r>
      <w:r>
        <w:t xml:space="preserve">untuk klasifikasi. Karena data yang akan digunakan tidak dapat dipastikan akan terdistribusi normal, </w:t>
      </w:r>
      <w:r>
        <w:rPr>
          <w:i/>
        </w:rPr>
        <w:t xml:space="preserve">robust scaler </w:t>
      </w:r>
      <w:r>
        <w:t xml:space="preserve">dipilih karena dapat melakukan </w:t>
      </w:r>
      <w:r w:rsidR="000F17D4">
        <w:rPr>
          <w:iCs/>
        </w:rPr>
        <w:t>penskalaan</w:t>
      </w:r>
      <w:r>
        <w:rPr>
          <w:i/>
        </w:rPr>
        <w:t xml:space="preserve"> </w:t>
      </w:r>
      <w:r>
        <w:t xml:space="preserve">pada data bagaimanapun distribusinya. Selain itu, </w:t>
      </w:r>
      <w:r>
        <w:rPr>
          <w:i/>
        </w:rPr>
        <w:t xml:space="preserve">robust scaler </w:t>
      </w:r>
      <w:r>
        <w:t xml:space="preserve">juga tidak sensitif terhadap </w:t>
      </w:r>
      <w:r>
        <w:rPr>
          <w:i/>
        </w:rPr>
        <w:t xml:space="preserve">outlier </w:t>
      </w:r>
      <w:r>
        <w:t xml:space="preserve">karena menggunakan nilai jangkauan antar kuartil, tidak seperti </w:t>
      </w:r>
      <w:r>
        <w:rPr>
          <w:i/>
        </w:rPr>
        <w:t>min-max scal</w:t>
      </w:r>
      <w:r w:rsidR="000F17D4">
        <w:rPr>
          <w:i/>
        </w:rPr>
        <w:t>er</w:t>
      </w:r>
      <w:r>
        <w:rPr>
          <w:i/>
        </w:rPr>
        <w:t xml:space="preserve"> </w:t>
      </w:r>
      <w:r>
        <w:t xml:space="preserve">yang sensitif terhadap </w:t>
      </w:r>
      <w:r>
        <w:rPr>
          <w:i/>
        </w:rPr>
        <w:t xml:space="preserve">outlier </w:t>
      </w:r>
      <w:r>
        <w:t xml:space="preserve">karena menggunakan nilai minimum dan maksimum. Pada penelitian ini kemudian digunakan </w:t>
      </w:r>
      <w:r w:rsidRPr="00714FC5">
        <w:rPr>
          <w:i/>
        </w:rPr>
        <w:t>Kernel Fisher Discriminant Analysis</w:t>
      </w:r>
      <w:r>
        <w:rPr>
          <w:i/>
        </w:rPr>
        <w:t xml:space="preserve"> </w:t>
      </w:r>
      <w:r>
        <w:t xml:space="preserve">(KFDA) sebagai </w:t>
      </w:r>
      <w:r w:rsidR="005567CB">
        <w:rPr>
          <w:iCs/>
        </w:rPr>
        <w:t>ekstraksi fitur</w:t>
      </w:r>
      <w:r>
        <w:t xml:space="preserve">. KFDA merupakan metode </w:t>
      </w:r>
      <w:r w:rsidR="00B47D19">
        <w:t>ekstraksi fitur secara</w:t>
      </w:r>
      <w:r w:rsidR="00B47D19">
        <w:rPr>
          <w:i/>
        </w:rPr>
        <w:t xml:space="preserve"> </w:t>
      </w:r>
      <w:r>
        <w:rPr>
          <w:i/>
        </w:rPr>
        <w:t>supervise</w:t>
      </w:r>
      <w:r w:rsidR="00B47D19">
        <w:rPr>
          <w:i/>
        </w:rPr>
        <w:t>d</w:t>
      </w:r>
      <w:r>
        <w:t xml:space="preserve">, sehingga </w:t>
      </w:r>
      <w:r w:rsidRPr="000942A2">
        <w:t>KFDA</w:t>
      </w:r>
      <w:r>
        <w:t xml:space="preserve"> akan mempertimbangkan label pada sampel untuk kemudian membentuk proyeksi yang memiliki variansi antar kelas yang maksimum dan variansi dalam kelas yang minimum. Dengan menggunakan KFDA, </w:t>
      </w:r>
      <w:r w:rsidR="005567CB">
        <w:rPr>
          <w:iCs/>
        </w:rPr>
        <w:t>ekstraksi fitur</w:t>
      </w:r>
      <w:r w:rsidR="005567CB">
        <w:t xml:space="preserve"> </w:t>
      </w:r>
      <w:r>
        <w:lastRenderedPageBreak/>
        <w:t xml:space="preserve">menjadi 2 fitur dengan proyeksi data antar kelas yang terpisah menjadi mungkin dilakukan. </w:t>
      </w:r>
    </w:p>
    <w:p w14:paraId="1B8AC94C" w14:textId="2182889C" w:rsidR="002D1E6F" w:rsidRPr="00F47223" w:rsidRDefault="00D97AD8" w:rsidP="00D97AD8">
      <w:pPr>
        <w:pStyle w:val="Heading2"/>
        <w:numPr>
          <w:ilvl w:val="0"/>
          <w:numId w:val="0"/>
        </w:numPr>
        <w:ind w:left="180"/>
        <w:rPr>
          <w:iCs/>
        </w:rPr>
      </w:pPr>
      <w:bookmarkStart w:id="97" w:name="_Toc61224119"/>
      <w:r>
        <w:t xml:space="preserve">V.1.2. </w:t>
      </w:r>
      <w:r w:rsidR="002D1E6F" w:rsidRPr="00BA4175">
        <w:t xml:space="preserve">Pengujian KFDA dan SVM untuk </w:t>
      </w:r>
      <w:r w:rsidR="00F47223">
        <w:rPr>
          <w:iCs/>
        </w:rPr>
        <w:t>deteksi kesalahan</w:t>
      </w:r>
      <w:bookmarkEnd w:id="97"/>
    </w:p>
    <w:p w14:paraId="347157A6" w14:textId="7AA0C91A" w:rsidR="0036780F" w:rsidRDefault="009B48FC" w:rsidP="002632E3">
      <w:pPr>
        <w:spacing w:after="0" w:line="360" w:lineRule="auto"/>
        <w:ind w:firstLine="567"/>
      </w:pPr>
      <w:r>
        <w:rPr>
          <w:noProof/>
        </w:rPr>
        <mc:AlternateContent>
          <mc:Choice Requires="wpg">
            <w:drawing>
              <wp:anchor distT="0" distB="0" distL="114300" distR="114300" simplePos="0" relativeHeight="251568128" behindDoc="0" locked="0" layoutInCell="1" allowOverlap="1" wp14:anchorId="39CB9B4C" wp14:editId="6BE13AC6">
                <wp:simplePos x="0" y="0"/>
                <wp:positionH relativeFrom="column">
                  <wp:posOffset>-149136</wp:posOffset>
                </wp:positionH>
                <wp:positionV relativeFrom="paragraph">
                  <wp:posOffset>2429155</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5"/>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77890255" w:rsidR="00DD4DF5" w:rsidRPr="00C40A8C" w:rsidRDefault="00DD4DF5" w:rsidP="00D25698">
                                    <w:pPr>
                                      <w:pStyle w:val="Caption"/>
                                      <w:rPr>
                                        <w:noProof/>
                                      </w:rPr>
                                    </w:pPr>
                                    <w:bookmarkStart w:id="98" w:name="_Toc60962574"/>
                                    <w:r>
                                      <w:t xml:space="preserve">Gambar </w:t>
                                    </w:r>
                                    <w:fldSimple w:instr=" STYLEREF 1 \s ">
                                      <w:r w:rsidR="00732B50">
                                        <w:rPr>
                                          <w:noProof/>
                                        </w:rPr>
                                        <w:t>V</w:t>
                                      </w:r>
                                    </w:fldSimple>
                                    <w:r>
                                      <w:t>.</w:t>
                                    </w:r>
                                    <w:fldSimple w:instr=" SEQ Gambar \* ARABIC \s 1 ">
                                      <w:r w:rsidR="00732B50">
                                        <w:rPr>
                                          <w:noProof/>
                                        </w:rPr>
                                        <w:t>2</w:t>
                                      </w:r>
                                    </w:fldSimple>
                                    <w:r>
                                      <w:t xml:space="preserve"> </w:t>
                                    </w:r>
                                    <w:r>
                                      <w:rPr>
                                        <w:noProof/>
                                      </w:rPr>
                                      <w:t>Hasil Pengujian Menggunakan KFDA-SVM</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5">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7">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8">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DD4DF5" w:rsidRDefault="00DD4DF5">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DD4DF5" w:rsidRDefault="00DD4DF5"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DD4DF5" w:rsidRDefault="00DD4DF5"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DD4DF5" w:rsidRDefault="00DD4DF5"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59" style="position:absolute;left:0;text-align:left;margin-left:-11.75pt;margin-top:191.25pt;width:414.3pt;height:323.55pt;z-index:251568128;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">
                <v:group id="Group 255" o:spid="_x0000_s1060"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1"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2"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3"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77890255" w:rsidR="00DD4DF5" w:rsidRPr="00C40A8C" w:rsidRDefault="00DD4DF5" w:rsidP="00D25698">
                              <w:pPr>
                                <w:pStyle w:val="Caption"/>
                                <w:rPr>
                                  <w:noProof/>
                                </w:rPr>
                              </w:pPr>
                              <w:bookmarkStart w:id="99" w:name="_Toc60962574"/>
                              <w:r>
                                <w:t xml:space="preserve">Gambar </w:t>
                              </w:r>
                              <w:fldSimple w:instr=" STYLEREF 1 \s ">
                                <w:r w:rsidR="00732B50">
                                  <w:rPr>
                                    <w:noProof/>
                                  </w:rPr>
                                  <w:t>V</w:t>
                                </w:r>
                              </w:fldSimple>
                              <w:r>
                                <w:t>.</w:t>
                              </w:r>
                              <w:fldSimple w:instr=" SEQ Gambar \* ARABIC \s 1 ">
                                <w:r w:rsidR="00732B50">
                                  <w:rPr>
                                    <w:noProof/>
                                  </w:rPr>
                                  <w:t>2</w:t>
                                </w:r>
                              </w:fldSimple>
                              <w:r>
                                <w:t xml:space="preserve"> </w:t>
                              </w:r>
                              <w:r>
                                <w:rPr>
                                  <w:noProof/>
                                </w:rPr>
                                <w:t>Hasil Pengujian Menggunakan KFDA-SVM</w:t>
                              </w:r>
                              <w:bookmarkEnd w:id="99"/>
                            </w:p>
                          </w:txbxContent>
                        </v:textbox>
                      </v:shape>
                      <v:shape id="Picture 29" o:spid="_x0000_s1064"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59" o:title="" cropleft="1f" cropright="766f"/>
                      </v:shape>
                      <v:shape id="Picture 30" o:spid="_x0000_s1065"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0" o:title=""/>
                      </v:shape>
                    </v:group>
                    <v:shape id="Picture 226" o:spid="_x0000_s1066"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1" o:title="" cropbottom="1568f"/>
                    </v:shape>
                  </v:group>
                  <v:shape id="Picture 231" o:spid="_x0000_s1067"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2" o:title="" croptop="609f" cropbottom="1383f"/>
                  </v:shape>
                </v:group>
                <v:shape id="_x0000_s1068"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DD4DF5" w:rsidRDefault="00DD4DF5">
                        <w:r>
                          <w:t>a</w:t>
                        </w:r>
                      </w:p>
                    </w:txbxContent>
                  </v:textbox>
                </v:shape>
                <v:shape id="_x0000_s1069"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DD4DF5" w:rsidRDefault="00DD4DF5" w:rsidP="002632E3">
                        <w:r>
                          <w:t>b</w:t>
                        </w:r>
                      </w:p>
                    </w:txbxContent>
                  </v:textbox>
                </v:shape>
                <v:shape id="_x0000_s1070"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DD4DF5" w:rsidRDefault="00DD4DF5" w:rsidP="002632E3">
                        <w:r>
                          <w:t>c</w:t>
                        </w:r>
                      </w:p>
                    </w:txbxContent>
                  </v:textbox>
                </v:shape>
                <v:shape id="_x0000_s1071"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DD4DF5" w:rsidRDefault="00DD4DF5" w:rsidP="002632E3">
                        <w:r>
                          <w:t>d</w:t>
                        </w:r>
                      </w:p>
                    </w:txbxContent>
                  </v:textbox>
                </v:shape>
                <w10:wrap type="topAndBottom"/>
              </v:group>
            </w:pict>
          </mc:Fallback>
        </mc:AlternateContent>
      </w:r>
      <w:r w:rsidR="002D1E6F">
        <w:t xml:space="preserve"> Rangka kerja ini merupakan inti dari program yang akan dirancang, di</w:t>
      </w:r>
      <w:r w:rsidR="00FB7512">
        <w:t xml:space="preserve"> </w:t>
      </w:r>
      <w:r w:rsidR="002D1E6F">
        <w:t>mana program akan mengaplikasikan rangka kerja</w:t>
      </w:r>
      <w:r w:rsidR="00FB7512">
        <w:t xml:space="preserve"> tersebut</w:t>
      </w:r>
      <w:r w:rsidR="002D1E6F">
        <w:t xml:space="preserve"> supaya dapat mendeteksi </w:t>
      </w:r>
      <w:r w:rsidR="00F47223">
        <w:rPr>
          <w:iCs/>
        </w:rPr>
        <w:t>kesalahan</w:t>
      </w:r>
      <w:r w:rsidR="002D1E6F">
        <w:rPr>
          <w:i/>
        </w:rPr>
        <w:t xml:space="preserve"> </w:t>
      </w:r>
      <w:r w:rsidR="002D1E6F">
        <w:t xml:space="preserve">secara </w:t>
      </w:r>
      <w:r w:rsidR="002D1E6F">
        <w:rPr>
          <w:i/>
        </w:rPr>
        <w:t>real-time</w:t>
      </w:r>
      <w:r w:rsidR="002D1E6F">
        <w:t>.</w:t>
      </w:r>
      <w:r w:rsidR="002D1E6F">
        <w:rPr>
          <w:i/>
        </w:rPr>
        <w:t xml:space="preserve"> </w:t>
      </w:r>
      <w:bookmarkStart w:id="100" w:name="_Hlk61265822"/>
      <w:r w:rsidR="002D1E6F">
        <w:t xml:space="preserve">Pengujian rangka kerja </w:t>
      </w:r>
      <w:r w:rsidR="00F47223">
        <w:rPr>
          <w:rFonts w:cs="Times New Roman"/>
          <w:iCs/>
        </w:rPr>
        <w:t>deteksi kesalahan</w:t>
      </w:r>
      <w:r w:rsidR="00F47223">
        <w:t xml:space="preserve"> </w:t>
      </w:r>
      <w:r w:rsidR="002D1E6F">
        <w:t xml:space="preserve">dilakukan dengan menggunakan </w:t>
      </w:r>
      <w:r w:rsidR="002D1E6F">
        <w:rPr>
          <w:bCs/>
        </w:rPr>
        <w:t>dataset Tennessee Eastman Process</w:t>
      </w:r>
      <w:r w:rsidR="002D1E6F">
        <w:t xml:space="preserve"> yang berisi data normal dan data beberapa tipe </w:t>
      </w:r>
      <w:r w:rsidR="00F47223">
        <w:rPr>
          <w:iCs/>
        </w:rPr>
        <w:t>kesalahan</w:t>
      </w:r>
      <w:r w:rsidR="002D1E6F">
        <w:t xml:space="preserve">. Dataset kemudian dipisah menjadi </w:t>
      </w:r>
      <w:r w:rsidR="00F47223">
        <w:rPr>
          <w:iCs/>
        </w:rPr>
        <w:t>data latih</w:t>
      </w:r>
      <w:r w:rsidR="002D1E6F">
        <w:rPr>
          <w:i/>
        </w:rPr>
        <w:t xml:space="preserve"> </w:t>
      </w:r>
      <w:r w:rsidR="002D1E6F">
        <w:t xml:space="preserve">dan </w:t>
      </w:r>
      <w:r w:rsidR="00F47223">
        <w:rPr>
          <w:iCs/>
        </w:rPr>
        <w:t>data uji</w:t>
      </w:r>
      <w:r w:rsidR="002D1E6F">
        <w:rPr>
          <w:i/>
        </w:rPr>
        <w:t xml:space="preserve"> </w:t>
      </w:r>
      <w:r w:rsidR="002D1E6F">
        <w:t xml:space="preserve">dengan perbandingan 6:4. Untuk pembuatan matriks transformasi KFDA, digunakan nilai </w:t>
      </w:r>
      <w:r w:rsidR="008F50D0">
        <w:rPr>
          <w:rFonts w:eastAsia="Calibri" w:cs="Times New Roman"/>
          <w:lang w:val="de-DE"/>
        </w:rPr>
        <w:t>γ</w:t>
      </w:r>
      <w:r w:rsidR="008F50D0">
        <w:t xml:space="preserve"> </w:t>
      </w:r>
      <w:r w:rsidR="002D1E6F">
        <w:t xml:space="preserve">sebesar </w:t>
      </w:r>
      <w:r w:rsidR="0007795F">
        <w:rPr>
          <w:rFonts w:cs="Times New Roman"/>
        </w:rPr>
        <w:t>5x10</w:t>
      </w:r>
      <w:r w:rsidR="0007795F">
        <w:rPr>
          <w:rFonts w:cs="Times New Roman"/>
          <w:vertAlign w:val="superscript"/>
        </w:rPr>
        <w:t>-5</w:t>
      </w:r>
      <w:r w:rsidR="00271658">
        <w:t xml:space="preserve"> </w:t>
      </w:r>
      <w:r w:rsidR="002D1E6F">
        <w:t xml:space="preserve">untuk </w:t>
      </w:r>
      <w:r w:rsidR="00433840" w:rsidRPr="00433840">
        <w:t xml:space="preserve">kernel </w:t>
      </w:r>
      <w:r w:rsidR="00433840">
        <w:t>FBR</w:t>
      </w:r>
      <w:r w:rsidR="002D1E6F">
        <w:t xml:space="preserve">. SVM yang dilatih juga merupakan Kernel SVM yang menggunakan </w:t>
      </w:r>
      <w:r w:rsidR="00433840">
        <w:t xml:space="preserve">kernel FBR </w:t>
      </w:r>
      <w:r w:rsidR="002D1E6F">
        <w:t xml:space="preserve">pula. </w:t>
      </w:r>
      <w:bookmarkEnd w:id="100"/>
      <w:r w:rsidR="002D1E6F">
        <w:t xml:space="preserve">Pengujian yang dilakukan memberikan hasil seperti pada </w:t>
      </w:r>
      <w:r w:rsidR="00302E0A">
        <w:t>G</w:t>
      </w:r>
      <w:r w:rsidR="002D1E6F">
        <w:t>ambar V.2.</w:t>
      </w:r>
    </w:p>
    <w:p w14:paraId="14915E6A" w14:textId="6E25A0F2" w:rsidR="002D1E6F" w:rsidRDefault="0036780F" w:rsidP="009B48FC">
      <w:pPr>
        <w:spacing w:after="0" w:line="360" w:lineRule="auto"/>
        <w:ind w:firstLine="567"/>
        <w:rPr>
          <w:noProof/>
        </w:rPr>
      </w:pPr>
      <w:r>
        <w:rPr>
          <w:noProof/>
        </w:rPr>
        <w:t xml:space="preserve">   </w:t>
      </w:r>
      <w:r>
        <w:t xml:space="preserve"> </w:t>
      </w:r>
      <w:bookmarkStart w:id="101" w:name="_Hlk61265959"/>
      <w:r w:rsidR="002D1E6F">
        <w:t>Gambar (a) pada</w:t>
      </w:r>
      <w:r w:rsidRPr="0036780F">
        <w:rPr>
          <w:noProof/>
        </w:rPr>
        <w:t xml:space="preserve"> </w:t>
      </w:r>
      <w:r w:rsidR="00926100">
        <w:t>G</w:t>
      </w:r>
      <w:r w:rsidR="002D1E6F">
        <w:t xml:space="preserve">ambar V.2 merupakan </w:t>
      </w:r>
      <w:r w:rsidR="002D1E6F">
        <w:rPr>
          <w:i/>
        </w:rPr>
        <w:t xml:space="preserve">scatter plot </w:t>
      </w:r>
      <w:r w:rsidR="002D1E6F">
        <w:t xml:space="preserve">dari proyeksi </w:t>
      </w:r>
      <w:r w:rsidR="00926100">
        <w:t>data latih</w:t>
      </w:r>
      <w:r w:rsidR="002D1E6F">
        <w:t xml:space="preserve"> pada KFDA </w:t>
      </w:r>
      <w:r w:rsidR="002D1E6F">
        <w:rPr>
          <w:i/>
        </w:rPr>
        <w:t>subspace</w:t>
      </w:r>
      <w:r w:rsidR="002D1E6F">
        <w:t xml:space="preserve">. </w:t>
      </w:r>
      <w:r w:rsidR="000F17D4">
        <w:rPr>
          <w:rFonts w:cs="Times New Roman"/>
          <w:iCs/>
        </w:rPr>
        <w:t>Data latih</w:t>
      </w:r>
      <w:r w:rsidR="000F17D4">
        <w:rPr>
          <w:rFonts w:cs="Times New Roman"/>
          <w:i/>
        </w:rPr>
        <w:t xml:space="preserve"> </w:t>
      </w:r>
      <w:r w:rsidR="002D1E6F">
        <w:t>merupakan</w:t>
      </w:r>
      <w:r w:rsidR="00B843E5">
        <w:t xml:space="preserve"> </w:t>
      </w:r>
      <w:r w:rsidR="002D1E6F">
        <w:t xml:space="preserve">data yang digunakan untuk membuat matriks transformasi KFDA dan melatih SVM. </w:t>
      </w:r>
      <w:r w:rsidR="000F17D4">
        <w:rPr>
          <w:rFonts w:cs="Times New Roman"/>
          <w:iCs/>
        </w:rPr>
        <w:t>Data latih</w:t>
      </w:r>
      <w:r w:rsidR="000F17D4">
        <w:rPr>
          <w:rFonts w:cs="Times New Roman"/>
          <w:i/>
        </w:rPr>
        <w:t xml:space="preserve"> </w:t>
      </w:r>
      <w:r w:rsidR="002D1E6F">
        <w:t xml:space="preserve">digunakan </w:t>
      </w:r>
      <w:r w:rsidR="002D1E6F">
        <w:lastRenderedPageBreak/>
        <w:t xml:space="preserve">untuk melatih SVM sebanyak 2 kali, 1 untuk klasifikasi multi-kelas, dan 1 untuk klasifikasi 2 kelas. Dapat dilihat pada </w:t>
      </w:r>
      <w:r w:rsidR="002D1E6F">
        <w:rPr>
          <w:i/>
        </w:rPr>
        <w:t xml:space="preserve">scatter plot </w:t>
      </w:r>
      <w:r w:rsidR="002D1E6F">
        <w:t xml:space="preserve">(a) bahwa tiap kelas pada </w:t>
      </w:r>
      <w:r w:rsidR="000F17D4">
        <w:rPr>
          <w:rFonts w:cs="Times New Roman"/>
          <w:iCs/>
        </w:rPr>
        <w:t>data latih</w:t>
      </w:r>
      <w:r w:rsidR="000F17D4">
        <w:rPr>
          <w:rFonts w:cs="Times New Roman"/>
          <w:i/>
        </w:rPr>
        <w:t xml:space="preserve"> </w:t>
      </w:r>
      <w:r w:rsidR="002D1E6F">
        <w:t xml:space="preserve">terproyeksi pada KFDA </w:t>
      </w:r>
      <w:r w:rsidR="002D1E6F">
        <w:rPr>
          <w:i/>
        </w:rPr>
        <w:t xml:space="preserve">subspace </w:t>
      </w:r>
      <w:r w:rsidR="00FB7512">
        <w:rPr>
          <w:iCs/>
        </w:rPr>
        <w:t xml:space="preserve">relatif </w:t>
      </w:r>
      <w:r w:rsidR="002D1E6F">
        <w:t xml:space="preserve">secara terpisah, </w:t>
      </w:r>
      <w:r w:rsidR="00FB7512">
        <w:t>sehingga</w:t>
      </w:r>
      <w:r w:rsidR="002D1E6F">
        <w:t xml:space="preserve"> tidak </w:t>
      </w:r>
      <w:r w:rsidR="00FB7512">
        <w:t xml:space="preserve">banyak </w:t>
      </w:r>
      <w:r w:rsidR="002D1E6F">
        <w:t xml:space="preserve">terdapat sampel </w:t>
      </w:r>
      <w:r w:rsidR="00FB7512">
        <w:t xml:space="preserve">pada </w:t>
      </w:r>
      <w:r w:rsidR="002D1E6F">
        <w:t xml:space="preserve">1 kelas yang terproyeksi pada kluster kelas lain. Pada </w:t>
      </w:r>
      <w:r w:rsidR="002D1E6F">
        <w:rPr>
          <w:i/>
        </w:rPr>
        <w:t xml:space="preserve">scatter plot </w:t>
      </w:r>
      <w:r w:rsidR="002D1E6F">
        <w:t xml:space="preserve">(b) dicoba menggunakan SVM yang dilatih menggunakan </w:t>
      </w:r>
      <w:r w:rsidR="000F17D4">
        <w:rPr>
          <w:rFonts w:cs="Times New Roman"/>
          <w:iCs/>
        </w:rPr>
        <w:t>data latih</w:t>
      </w:r>
      <w:r w:rsidR="000F17D4">
        <w:rPr>
          <w:rFonts w:cs="Times New Roman"/>
          <w:i/>
        </w:rPr>
        <w:t xml:space="preserve"> </w:t>
      </w:r>
      <w:r w:rsidR="002D1E6F">
        <w:t xml:space="preserve">untuk memprediksi label dari tiap kelas pada </w:t>
      </w:r>
      <w:r w:rsidR="000F17D4">
        <w:rPr>
          <w:rFonts w:cs="Times New Roman"/>
          <w:iCs/>
        </w:rPr>
        <w:t>data latih</w:t>
      </w:r>
      <w:r w:rsidR="004D22B9">
        <w:rPr>
          <w:rFonts w:cs="Times New Roman"/>
          <w:iCs/>
        </w:rPr>
        <w:t>.</w:t>
      </w:r>
      <w:r w:rsidR="002D1E6F">
        <w:t xml:space="preserve"> Dengan proyeksi data yang </w:t>
      </w:r>
      <w:r w:rsidR="00FB7512">
        <w:t xml:space="preserve">relatif </w:t>
      </w:r>
      <w:r w:rsidR="002D1E6F">
        <w:t xml:space="preserve">terpisah, klasifikasi SVM pada </w:t>
      </w:r>
      <w:r w:rsidR="000F17D4">
        <w:rPr>
          <w:rFonts w:cs="Times New Roman"/>
          <w:iCs/>
        </w:rPr>
        <w:t xml:space="preserve">data </w:t>
      </w:r>
      <w:r w:rsidR="004D22B9">
        <w:rPr>
          <w:rFonts w:cs="Times New Roman"/>
          <w:iCs/>
        </w:rPr>
        <w:t>uji</w:t>
      </w:r>
      <w:r w:rsidR="000F17D4">
        <w:rPr>
          <w:rFonts w:cs="Times New Roman"/>
          <w:i/>
        </w:rPr>
        <w:t xml:space="preserve"> </w:t>
      </w:r>
      <w:r w:rsidR="002D1E6F">
        <w:t xml:space="preserve">menghasilkan akurasi </w:t>
      </w:r>
      <w:r w:rsidR="00FB7512">
        <w:t>99,69</w:t>
      </w:r>
      <w:r w:rsidR="002D1E6F">
        <w:t>%</w:t>
      </w:r>
      <w:r w:rsidR="004D22B9">
        <w:t xml:space="preserve"> pada persoalan multi-kelas</w:t>
      </w:r>
      <w:r w:rsidR="005E333A">
        <w:t>.</w:t>
      </w:r>
    </w:p>
    <w:p w14:paraId="52B1793A" w14:textId="5C4355B2" w:rsidR="000D358D" w:rsidRDefault="002D1E6F" w:rsidP="009B48FC">
      <w:pPr>
        <w:spacing w:after="0" w:line="360" w:lineRule="auto"/>
        <w:ind w:firstLine="567"/>
      </w:pPr>
      <w:r>
        <w:t xml:space="preserve">Gambar (c) dan (d) merupakan hasil prediksi label </w:t>
      </w:r>
      <w:r w:rsidR="000F17D4">
        <w:rPr>
          <w:rFonts w:cs="Times New Roman"/>
        </w:rPr>
        <w:t>data</w:t>
      </w:r>
      <w:r w:rsidR="004D22B9">
        <w:rPr>
          <w:rFonts w:cs="Times New Roman"/>
        </w:rPr>
        <w:t xml:space="preserve"> latih dan</w:t>
      </w:r>
      <w:r w:rsidR="000F17D4">
        <w:rPr>
          <w:rFonts w:cs="Times New Roman"/>
        </w:rPr>
        <w:t xml:space="preserve"> uji</w:t>
      </w:r>
      <w:r w:rsidR="000F17D4">
        <w:t xml:space="preserve"> </w:t>
      </w:r>
      <w:r>
        <w:t xml:space="preserve">menggunakan </w:t>
      </w:r>
      <w:r w:rsidR="004D22B9">
        <w:t>persoalan</w:t>
      </w:r>
      <w:r>
        <w:t xml:space="preserve"> 2 kelas. </w:t>
      </w:r>
      <w:r>
        <w:rPr>
          <w:i/>
        </w:rPr>
        <w:t xml:space="preserve">Confusion matrix </w:t>
      </w:r>
      <w:r>
        <w:t xml:space="preserve">untuk klasifikasi label </w:t>
      </w:r>
      <w:r w:rsidR="000F17D4">
        <w:rPr>
          <w:rFonts w:cs="Times New Roman"/>
        </w:rPr>
        <w:t>data uji</w:t>
      </w:r>
      <w:r w:rsidR="000F17D4">
        <w:t xml:space="preserve"> </w:t>
      </w:r>
      <w:r>
        <w:t xml:space="preserve">secara multikelas dapat dilihat pada tabel V.1 sedangkan untuk klasifikasi 2 kelas dapat dilihat pada tabel V.2. </w:t>
      </w:r>
    </w:p>
    <w:p w14:paraId="2BA7AA5C" w14:textId="24503BFF" w:rsidR="007E57FA" w:rsidRPr="007E57FA" w:rsidRDefault="007E57FA" w:rsidP="007E57FA">
      <w:pPr>
        <w:pStyle w:val="Caption"/>
      </w:pPr>
      <w:bookmarkStart w:id="102" w:name="_Toc60962641"/>
      <w:bookmarkEnd w:id="101"/>
      <w:r>
        <w:t xml:space="preserve">Tabel </w:t>
      </w:r>
      <w:fldSimple w:instr=" STYLEREF 1 \s ">
        <w:r w:rsidR="00732B50">
          <w:rPr>
            <w:noProof/>
          </w:rPr>
          <w:t>V</w:t>
        </w:r>
      </w:fldSimple>
      <w:r w:rsidR="00403385">
        <w:t>.</w:t>
      </w:r>
      <w:fldSimple w:instr=" SEQ Tabel \* ARABIC \s 1 ">
        <w:r w:rsidR="00732B50">
          <w:rPr>
            <w:noProof/>
          </w:rPr>
          <w:t>1</w:t>
        </w:r>
      </w:fldSimple>
      <w:r>
        <w:t xml:space="preserve">. </w:t>
      </w:r>
      <w:r>
        <w:rPr>
          <w:i/>
          <w:iCs w:val="0"/>
        </w:rPr>
        <w:t xml:space="preserve">Confusion Matrix </w:t>
      </w:r>
      <w:r>
        <w:t>dari KFDA-SVM Pada Personalan Multi-Kelas</w:t>
      </w:r>
      <w:bookmarkEnd w:id="102"/>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Label Sebenarnya</w:t>
            </w:r>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Label Prediksi</w:t>
            </w:r>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r>
              <w:rPr>
                <w:b/>
              </w:rPr>
              <w:t>Akurasi</w:t>
            </w:r>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048E689A" w:rsidR="007E57FA" w:rsidRDefault="007E57FA" w:rsidP="00B843E5">
      <w:pPr>
        <w:spacing w:line="360" w:lineRule="auto"/>
        <w:ind w:firstLine="567"/>
      </w:pPr>
    </w:p>
    <w:p w14:paraId="0615FD79" w14:textId="67897A91" w:rsidR="009B48FC" w:rsidRDefault="009B48FC" w:rsidP="00B843E5">
      <w:pPr>
        <w:spacing w:line="360" w:lineRule="auto"/>
        <w:ind w:firstLine="567"/>
      </w:pPr>
    </w:p>
    <w:p w14:paraId="20300DC8" w14:textId="1E3B7EE2" w:rsidR="009B48FC" w:rsidRDefault="009B48FC" w:rsidP="00B843E5">
      <w:pPr>
        <w:spacing w:line="360" w:lineRule="auto"/>
        <w:ind w:firstLine="567"/>
      </w:pPr>
    </w:p>
    <w:p w14:paraId="6B7F692F" w14:textId="77777777" w:rsidR="00E20891" w:rsidRDefault="00E20891" w:rsidP="00B843E5">
      <w:pPr>
        <w:spacing w:line="360" w:lineRule="auto"/>
        <w:ind w:firstLine="567"/>
      </w:pPr>
    </w:p>
    <w:p w14:paraId="53B57254" w14:textId="30B25FD5" w:rsidR="007E57FA" w:rsidRPr="007E57FA" w:rsidRDefault="007E57FA" w:rsidP="007E57FA">
      <w:pPr>
        <w:pStyle w:val="Caption"/>
      </w:pPr>
      <w:bookmarkStart w:id="103" w:name="_Toc60962642"/>
      <w:r>
        <w:lastRenderedPageBreak/>
        <w:t xml:space="preserve">Tabel </w:t>
      </w:r>
      <w:fldSimple w:instr=" STYLEREF 1 \s ">
        <w:r w:rsidR="00732B50">
          <w:rPr>
            <w:noProof/>
          </w:rPr>
          <w:t>V</w:t>
        </w:r>
      </w:fldSimple>
      <w:r w:rsidR="00403385">
        <w:t>.</w:t>
      </w:r>
      <w:fldSimple w:instr=" SEQ Tabel \* ARABIC \s 1 ">
        <w:r w:rsidR="00732B50">
          <w:rPr>
            <w:noProof/>
          </w:rPr>
          <w:t>2</w:t>
        </w:r>
      </w:fldSimple>
      <w:r>
        <w:t xml:space="preserve">. </w:t>
      </w:r>
      <w:r>
        <w:rPr>
          <w:i/>
          <w:iCs w:val="0"/>
        </w:rPr>
        <w:t>Conf</w:t>
      </w:r>
      <w:r w:rsidR="003D2233">
        <w:rPr>
          <w:i/>
          <w:iCs w:val="0"/>
        </w:rPr>
        <w:t>u</w:t>
      </w:r>
      <w:r>
        <w:rPr>
          <w:i/>
          <w:iCs w:val="0"/>
        </w:rPr>
        <w:t>s</w:t>
      </w:r>
      <w:r w:rsidR="003D2233">
        <w:rPr>
          <w:i/>
          <w:iCs w:val="0"/>
        </w:rPr>
        <w:t>i</w:t>
      </w:r>
      <w:r>
        <w:rPr>
          <w:i/>
          <w:iCs w:val="0"/>
        </w:rPr>
        <w:t xml:space="preserve">on Matrix </w:t>
      </w:r>
      <w:r>
        <w:t>dari KFDA-SVM Pada Persoalan 2 Kelas</w:t>
      </w:r>
      <w:bookmarkEnd w:id="103"/>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Label Sebenarnya</w:t>
            </w:r>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Label Prediksi</w:t>
            </w:r>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r>
              <w:rPr>
                <w:b/>
              </w:rPr>
              <w:t>Akurasi</w:t>
            </w:r>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2423F11E" w:rsidR="002D1E6F" w:rsidRPr="00CF40EE" w:rsidRDefault="002D1E6F" w:rsidP="00CF40EE">
      <w:pPr>
        <w:spacing w:line="360" w:lineRule="auto"/>
        <w:ind w:firstLine="567"/>
      </w:pPr>
      <w:r w:rsidRPr="00CF40EE">
        <w:t xml:space="preserve">Dari tabel V.1 dapat dilihat bahwa misklasifikasi </w:t>
      </w:r>
      <w:r w:rsidR="00CF40EE" w:rsidRPr="00CF40EE">
        <w:t xml:space="preserve">banyak </w:t>
      </w:r>
      <w:r w:rsidRPr="00CF40EE">
        <w:t xml:space="preserve">terjadi antara label 0 dan label 2 dan 7. Pada </w:t>
      </w:r>
      <w:r w:rsidR="00302E0A">
        <w:t>G</w:t>
      </w:r>
      <w:r w:rsidRPr="00CF40EE">
        <w:t>ambar (c) dan (d) pun dapat dilihat bahwa pada ujung label 0, terdapat beberapa sampel label 2 dan label 7</w:t>
      </w:r>
      <w:r w:rsidR="00CF40EE" w:rsidRPr="00CF40EE">
        <w:t xml:space="preserve">, mengindikasikan bahwa data normal, </w:t>
      </w:r>
      <w:r w:rsidR="00B30663">
        <w:t>salah</w:t>
      </w:r>
      <w:r w:rsidR="00CF40EE" w:rsidRPr="00CF40EE">
        <w:t xml:space="preserve"> tipe 2 dan tipe 7 memiliki karakteristik data yang mirip. Meskipun demikian, k</w:t>
      </w:r>
      <w:r w:rsidRPr="00CF40EE">
        <w:t xml:space="preserve">edua </w:t>
      </w:r>
      <w:r w:rsidR="00CF40EE" w:rsidRPr="00CF40EE">
        <w:t xml:space="preserve">hasil </w:t>
      </w:r>
      <w:r w:rsidRPr="00CF40EE">
        <w:t xml:space="preserve">klasifikasi, baik multi kelas maupun 2 kelas memiliki akurasi yang sangat memuaskan, yaitu </w:t>
      </w:r>
      <w:r w:rsidR="00CF40EE" w:rsidRPr="00CF40EE">
        <w:rPr>
          <w:bCs/>
        </w:rPr>
        <w:t>96,97%</w:t>
      </w:r>
      <w:r w:rsidR="00CF40EE" w:rsidRPr="00CF40EE">
        <w:rPr>
          <w:b/>
        </w:rPr>
        <w:t xml:space="preserve"> </w:t>
      </w:r>
      <w:r w:rsidRPr="00CF40EE">
        <w:t xml:space="preserve">untuk klasifikasi multi kelas, dan </w:t>
      </w:r>
      <w:r w:rsidR="00CF40EE" w:rsidRPr="00CF40EE">
        <w:t xml:space="preserve">99,69% </w:t>
      </w:r>
      <w:r w:rsidRPr="00CF40EE">
        <w:t xml:space="preserve">untuk klasifikasi 2 kelas. Dengan nilai akurasi klasifikasi yang tinggi, rangka kerja KFDA-SVM </w:t>
      </w:r>
      <w:r w:rsidR="004970DD" w:rsidRPr="00CF40EE">
        <w:t xml:space="preserve">dinilai </w:t>
      </w:r>
      <w:r w:rsidRPr="00CF40EE">
        <w:t xml:space="preserve">cocok untuk digunakan pada program </w:t>
      </w:r>
      <w:r w:rsidR="00B30663">
        <w:rPr>
          <w:iCs/>
        </w:rPr>
        <w:t>deteksi kesalahan</w:t>
      </w:r>
      <w:r w:rsidRPr="00CF40EE">
        <w:rPr>
          <w:i/>
        </w:rPr>
        <w:t xml:space="preserve"> </w:t>
      </w:r>
      <w:r w:rsidRPr="00CF40EE">
        <w:t>yang akan dirancang pada tahap berikutnya.</w:t>
      </w:r>
    </w:p>
    <w:p w14:paraId="1EE05C8D" w14:textId="7E87759E" w:rsidR="002D1E6F" w:rsidRPr="00BA4175" w:rsidRDefault="002D1E6F" w:rsidP="00275EDB">
      <w:pPr>
        <w:pStyle w:val="Heading2"/>
      </w:pPr>
      <w:bookmarkStart w:id="104" w:name="_Toc61224120"/>
      <w:r w:rsidRPr="00BA4175">
        <w:t xml:space="preserve">Perancangan Program </w:t>
      </w:r>
      <w:r w:rsidR="00B30663">
        <w:rPr>
          <w:iCs/>
        </w:rPr>
        <w:t>Deteksi Kesalahan</w:t>
      </w:r>
      <w:bookmarkEnd w:id="104"/>
    </w:p>
    <w:p w14:paraId="204B61D2" w14:textId="2C1DC7D9" w:rsidR="002D1E6F" w:rsidRPr="00937F20" w:rsidRDefault="002D1E6F" w:rsidP="00B843E5">
      <w:pPr>
        <w:spacing w:line="360" w:lineRule="auto"/>
        <w:ind w:firstLine="567"/>
      </w:pPr>
      <w:bookmarkStart w:id="105" w:name="_Hlk59581315"/>
      <w:r>
        <w:t xml:space="preserve">Pada tahap ini, dilakukan beberapa pengujian untuk menentukan parameter-parameter program yang optimal. Parameter yang akan diuji antara lain ukuran sampel referensi dan </w:t>
      </w:r>
      <w:r w:rsidR="00433840">
        <w:rPr>
          <w:rFonts w:cs="Times New Roman"/>
        </w:rPr>
        <w:t>penyangga</w:t>
      </w:r>
      <w:r w:rsidR="00433840">
        <w:t xml:space="preserve"> </w:t>
      </w:r>
      <w:r>
        <w:t>da</w:t>
      </w:r>
      <w:r w:rsidR="0058313D">
        <w:t>n metode pengelompokan yang optimal</w:t>
      </w:r>
      <w:r>
        <w:t xml:space="preserve">. </w:t>
      </w:r>
    </w:p>
    <w:p w14:paraId="06F4770B" w14:textId="058A5469" w:rsidR="002D1E6F" w:rsidRPr="009075A3" w:rsidRDefault="002D1E6F" w:rsidP="00275EDB">
      <w:pPr>
        <w:pStyle w:val="Heading3"/>
        <w:ind w:left="142"/>
        <w:rPr>
          <w:i/>
        </w:rPr>
      </w:pPr>
      <w:bookmarkStart w:id="106" w:name="_Toc61224121"/>
      <w:bookmarkEnd w:id="105"/>
      <w:r w:rsidRPr="009075A3">
        <w:t xml:space="preserve">Pengujian Ukuran Referensi dan </w:t>
      </w:r>
      <w:r w:rsidR="00433840">
        <w:rPr>
          <w:rFonts w:cs="Times New Roman"/>
        </w:rPr>
        <w:t>Penyangga</w:t>
      </w:r>
      <w:bookmarkEnd w:id="106"/>
    </w:p>
    <w:p w14:paraId="21DD3893" w14:textId="5A106F71" w:rsidR="00997AAA" w:rsidRDefault="002D1E6F" w:rsidP="00997AAA">
      <w:pPr>
        <w:spacing w:after="0" w:line="360" w:lineRule="auto"/>
        <w:ind w:firstLine="567"/>
      </w:pPr>
      <w:r>
        <w:t xml:space="preserve">Pengujian terhadap ukuran referensi dan ukuran </w:t>
      </w:r>
      <w:r w:rsidR="00433840">
        <w:rPr>
          <w:rFonts w:cs="Times New Roman"/>
        </w:rPr>
        <w:t>penyangga</w:t>
      </w:r>
      <w:r w:rsidR="00433840">
        <w:t xml:space="preserve"> </w:t>
      </w:r>
      <w:r>
        <w:t xml:space="preserve">dilakukan supaya ditemukan ukuran yang optimum untuk mendapatkan akurasi terbaik. Data referensi adalah kelompok sampel yang diterima diawal program digunakan, kelompok sampel ini akan dianggap sebagai referensi data normal dan disimpan, serta kemudian juga digunakan untuk membentuk matriks KFDA. Data referensi ini diperlukan karena </w:t>
      </w:r>
      <w:r w:rsidR="00997AAA">
        <w:t xml:space="preserve">dengan adanya data referensi normal, apabila terjadi sebuah sampel diproyeksikan terlalu jauh dari proyeksi data referensi, maka program </w:t>
      </w:r>
      <w:r w:rsidR="00997AAA">
        <w:rPr>
          <w:iCs/>
        </w:rPr>
        <w:t>deteksi kesalahan</w:t>
      </w:r>
      <w:r w:rsidR="00997AAA">
        <w:rPr>
          <w:i/>
        </w:rPr>
        <w:t xml:space="preserve"> </w:t>
      </w:r>
      <w:r w:rsidR="00997AAA">
        <w:t xml:space="preserve">akan mengklasifikasikan sampel tersebut sebagai data </w:t>
      </w:r>
      <w:r w:rsidR="00997AAA">
        <w:rPr>
          <w:iCs/>
        </w:rPr>
        <w:t>salah</w:t>
      </w:r>
      <w:r w:rsidR="00997AAA">
        <w:t xml:space="preserve">. </w:t>
      </w:r>
    </w:p>
    <w:p w14:paraId="68882C2C" w14:textId="5B019080" w:rsidR="00997AAA" w:rsidRPr="00805050" w:rsidRDefault="00997AAA" w:rsidP="00997AAA">
      <w:pPr>
        <w:spacing w:after="0" w:line="360" w:lineRule="auto"/>
        <w:ind w:firstLine="567"/>
      </w:pPr>
      <w:r>
        <w:lastRenderedPageBreak/>
        <w:t xml:space="preserve">Sedangkan </w:t>
      </w:r>
      <w:r>
        <w:rPr>
          <w:rFonts w:cs="Times New Roman"/>
        </w:rPr>
        <w:t>penyangga</w:t>
      </w:r>
      <w:r>
        <w:t xml:space="preserve"> merupakan kelompok sampel yang diterima setelah referensi terisi, dengan </w:t>
      </w:r>
      <w:r>
        <w:rPr>
          <w:rFonts w:cs="Times New Roman"/>
        </w:rPr>
        <w:t>penyangga</w:t>
      </w:r>
      <w:r>
        <w:t xml:space="preserve"> akan secara terus menerus diisi oleh sampel baru yang masuk</w:t>
      </w:r>
      <w:r w:rsidR="00073504">
        <w:t xml:space="preserve"> dan membuang sampel paling tua apabila penyangga sudah penuh</w:t>
      </w:r>
      <w:r w:rsidR="00805050">
        <w:t xml:space="preserve">, hal tersebut sesuai dengan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583488" behindDoc="0" locked="0" layoutInCell="1" allowOverlap="1" wp14:anchorId="06FA1065" wp14:editId="6F72095C">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DD4DF5" w:rsidRPr="00FB0061" w:rsidRDefault="00DD4DF5"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2" type="#_x0000_t202" style="position:absolute;left:0;text-align:left;margin-left:.25pt;margin-top:562.15pt;width:214.9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" stroked="f">
                <v:textbox style="mso-fit-shape-to-text:t" inset="0,0,0,0">
                  <w:txbxContent>
                    <w:p w14:paraId="62C3476F" w14:textId="70DDC9B3" w:rsidR="00DD4DF5" w:rsidRPr="00FB0061" w:rsidRDefault="00DD4DF5" w:rsidP="00F04446">
                      <w:pPr>
                        <w:pStyle w:val="Caption"/>
                        <w:rPr>
                          <w:rFonts w:eastAsia="WenQuanYi Micro Hei" w:cs="Lohit Devanagari"/>
                          <w:noProof/>
                          <w:lang w:eastAsia="zh-CN" w:bidi="hi-IN"/>
                        </w:rPr>
                      </w:pPr>
                    </w:p>
                  </w:txbxContent>
                </v:textbox>
                <w10:wrap type="topAndBottom"/>
              </v:shape>
            </w:pict>
          </mc:Fallback>
        </mc:AlternateContent>
      </w:r>
      <w:r w:rsidR="002D1E6F">
        <w:t xml:space="preserve">Akurasi dari </w:t>
      </w:r>
      <w:r w:rsidR="00B30663">
        <w:rPr>
          <w:iCs/>
        </w:rPr>
        <w:t>deteksi kesalahan</w:t>
      </w:r>
      <w:r w:rsidR="00B30663">
        <w:rPr>
          <w:i/>
        </w:rPr>
        <w:t xml:space="preserve"> </w:t>
      </w:r>
      <w:r w:rsidR="002D1E6F">
        <w:t xml:space="preserve">akan bervariasi tergantung pada ukuran referensi dan </w:t>
      </w:r>
      <w:r w:rsidR="00433840">
        <w:rPr>
          <w:rFonts w:cs="Times New Roman"/>
        </w:rPr>
        <w:t>penyangga</w:t>
      </w:r>
      <w:r w:rsidR="002D1E6F">
        <w:rPr>
          <w:i/>
        </w:rPr>
        <w:t xml:space="preserve">, </w:t>
      </w:r>
      <w:r w:rsidR="002D1E6F">
        <w:t xml:space="preserve">dikarenakan matriks KFDA dibentuk oleh data referensi sehingga penggunaan ukuran referensi akan berbeda akan menghasilkan proyeksi sampel yang berbeda pula. Selain itu, data normal dan data </w:t>
      </w:r>
      <w:r w:rsidR="00433840">
        <w:rPr>
          <w:rFonts w:cs="Times New Roman"/>
        </w:rPr>
        <w:t>penyangga</w:t>
      </w:r>
      <w:r w:rsidR="00433840">
        <w:t xml:space="preserve"> </w:t>
      </w:r>
      <w:r w:rsidR="002D1E6F">
        <w:t xml:space="preserve">digunakan untuk melatih SVM sebagai </w:t>
      </w:r>
      <w:r w:rsidR="002D1E6F">
        <w:rPr>
          <w:i/>
        </w:rPr>
        <w:t>classifier</w:t>
      </w:r>
      <w:r w:rsidR="002D1E6F">
        <w:t xml:space="preserve">, penggunaan ukuran data normal dan data </w:t>
      </w:r>
      <w:r w:rsidR="00433840">
        <w:rPr>
          <w:rFonts w:cs="Times New Roman"/>
        </w:rPr>
        <w:t>penyangga</w:t>
      </w:r>
      <w:r w:rsidR="00433840">
        <w:t xml:space="preserve"> </w:t>
      </w:r>
      <w:r w:rsidR="002D1E6F">
        <w:t>yang berbeda, akan menghasilkan garis klasifikasi yang berbeda pula, karena pelatihan SVM menggunakan seluruh sampel untuk menentukan garis klasifikasi.</w:t>
      </w: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9B48FC" w14:paraId="5AEB5BD9" w14:textId="77777777" w:rsidTr="00195FB3">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2D5F3329" w14:textId="77777777" w:rsidR="009B48FC" w:rsidRDefault="009B48FC" w:rsidP="00195FB3">
            <w:pPr>
              <w:keepNext/>
              <w:spacing w:after="0" w:line="360" w:lineRule="auto"/>
              <w:jc w:val="center"/>
            </w:pPr>
            <w:bookmarkStart w:id="107" w:name="_Hlk59582251"/>
            <w:r>
              <w:rPr>
                <w:noProof/>
              </w:rPr>
              <w:lastRenderedPageBreak/>
              <w:drawing>
                <wp:inline distT="0" distB="0" distL="0" distR="0" wp14:anchorId="1FC2DEBF" wp14:editId="11E7FFE9">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83A6F68" w14:textId="5F63437C" w:rsidR="009B48FC" w:rsidRDefault="009B48FC" w:rsidP="00195FB3">
            <w:pPr>
              <w:pStyle w:val="Caption"/>
            </w:pPr>
            <w:bookmarkStart w:id="108" w:name="_Toc60962575"/>
            <w:r>
              <w:t xml:space="preserve">Gambar </w:t>
            </w:r>
            <w:fldSimple w:instr=" STYLEREF 1 \s ">
              <w:r w:rsidR="00732B50">
                <w:rPr>
                  <w:noProof/>
                </w:rPr>
                <w:t>V</w:t>
              </w:r>
            </w:fldSimple>
            <w:r>
              <w:t>.</w:t>
            </w:r>
            <w:fldSimple w:instr=" SEQ Gambar \* ARABIC \s 1 ">
              <w:r w:rsidR="00732B50">
                <w:rPr>
                  <w:noProof/>
                </w:rPr>
                <w:t>3</w:t>
              </w:r>
            </w:fldSimple>
            <w:r>
              <w:t xml:space="preserve"> </w:t>
            </w:r>
            <w:r w:rsidRPr="00135F00">
              <w:t xml:space="preserve">Pengujian Akurasi Pada </w:t>
            </w:r>
            <w:r>
              <w:t xml:space="preserve">  </w:t>
            </w:r>
            <w:r w:rsidRPr="00135F00">
              <w:t>Nilai</w:t>
            </w:r>
            <w:r>
              <w:t xml:space="preserve"> </w:t>
            </w:r>
            <w:r w:rsidRPr="00135F00">
              <w:t>γ = 0,0001</w:t>
            </w:r>
            <w:bookmarkEnd w:id="108"/>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34D0B582" w14:textId="77777777" w:rsidR="009B48FC" w:rsidRDefault="009B48FC" w:rsidP="00195FB3">
            <w:pPr>
              <w:keepNext/>
              <w:spacing w:after="0" w:line="360" w:lineRule="auto"/>
              <w:jc w:val="center"/>
            </w:pPr>
            <w:r>
              <w:rPr>
                <w:noProof/>
              </w:rPr>
              <w:drawing>
                <wp:inline distT="0" distB="0" distL="0" distR="0" wp14:anchorId="0C513BCE" wp14:editId="236FFD1E">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5D01611" w14:textId="15C996FC" w:rsidR="009B48FC" w:rsidRDefault="009B48FC" w:rsidP="00195FB3">
            <w:pPr>
              <w:pStyle w:val="Caption"/>
            </w:pPr>
            <w:bookmarkStart w:id="109" w:name="_Toc60962576"/>
            <w:r>
              <w:t xml:space="preserve">Gambar </w:t>
            </w:r>
            <w:fldSimple w:instr=" STYLEREF 1 \s ">
              <w:r w:rsidR="00732B50">
                <w:rPr>
                  <w:noProof/>
                </w:rPr>
                <w:t>V</w:t>
              </w:r>
            </w:fldSimple>
            <w:r>
              <w:t>.</w:t>
            </w:r>
            <w:fldSimple w:instr=" SEQ Gambar \* ARABIC \s 1 ">
              <w:r w:rsidR="00732B50">
                <w:rPr>
                  <w:noProof/>
                </w:rPr>
                <w:t>4</w:t>
              </w:r>
            </w:fldSimple>
            <w:r>
              <w:t xml:space="preserve"> </w:t>
            </w:r>
            <w:r w:rsidRPr="00F173FD">
              <w:t>Pengujian Akurasi Pada Nilai γ = 0,00005</w:t>
            </w:r>
            <w:bookmarkEnd w:id="109"/>
          </w:p>
        </w:tc>
      </w:tr>
      <w:tr w:rsidR="009B48FC" w14:paraId="3AB72994" w14:textId="77777777" w:rsidTr="00195FB3">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2F6D39" w14:textId="77777777" w:rsidR="009B48FC" w:rsidRDefault="009B48FC" w:rsidP="00195FB3">
            <w:pPr>
              <w:spacing w:after="0" w:line="360" w:lineRule="auto"/>
            </w:pPr>
            <w:r>
              <w:rPr>
                <w:noProof/>
              </w:rPr>
              <mc:AlternateContent>
                <mc:Choice Requires="wpg">
                  <w:drawing>
                    <wp:anchor distT="0" distB="0" distL="114300" distR="114300" simplePos="0" relativeHeight="251762688" behindDoc="0" locked="0" layoutInCell="1" allowOverlap="1" wp14:anchorId="1A4E32FB" wp14:editId="45067ACF">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5"/>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09C83CCF" w14:textId="0D71FD3F" w:rsidR="00DD4DF5" w:rsidRPr="00310A10" w:rsidRDefault="00DD4DF5" w:rsidP="009B48FC">
                                    <w:pPr>
                                      <w:pStyle w:val="Caption"/>
                                      <w:rPr>
                                        <w:noProof/>
                                      </w:rPr>
                                    </w:pPr>
                                    <w:bookmarkStart w:id="110" w:name="_Toc60962577"/>
                                    <w:r>
                                      <w:t xml:space="preserve">Gambar </w:t>
                                    </w:r>
                                    <w:fldSimple w:instr=" STYLEREF 1 \s ">
                                      <w:r w:rsidR="00732B50">
                                        <w:rPr>
                                          <w:noProof/>
                                        </w:rPr>
                                        <w:t>V</w:t>
                                      </w:r>
                                    </w:fldSimple>
                                    <w:r>
                                      <w:t>.</w:t>
                                    </w:r>
                                    <w:fldSimple w:instr=" SEQ Gambar \* ARABIC \s 1 ">
                                      <w:r w:rsidR="00732B50">
                                        <w:rPr>
                                          <w:noProof/>
                                        </w:rPr>
                                        <w:t>5</w:t>
                                      </w:r>
                                    </w:fldSimple>
                                    <w:r>
                                      <w:t xml:space="preserve"> </w:t>
                                    </w:r>
                                    <w:r w:rsidRPr="009933D9">
                                      <w:t>Pengujian Akurasi Pada</w:t>
                                    </w:r>
                                    <w:r>
                                      <w:t xml:space="preserve"> </w:t>
                                    </w:r>
                                    <w:r w:rsidRPr="009933D9">
                                      <w:t>Nilai</w:t>
                                    </w:r>
                                    <w:r>
                                      <w:t xml:space="preserve"> </w:t>
                                    </w:r>
                                    <w:r w:rsidRPr="009933D9">
                                      <w:t>γ = 0,0000</w:t>
                                    </w:r>
                                    <w:r>
                                      <w:t>01</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4E32FB" id="Group 200" o:spid="_x0000_s1073" style="position:absolute;left:0;text-align:left;margin-left:22.05pt;margin-top:195.4pt;width:214.9pt;height:193.1pt;z-index:251762688"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KAAAAAAAAACEAJ0+Tiz0mAAA9JgAALQAAAGRycy9lbWJlZGRpbmdzL01p&#10;Y3Jvc29mdF9FeGNlbF9Xb3Jrc2hlZXQueGxzeFBLAwQUAAYACAAAACEA3SuLWGwBAAAQBQ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">
                      <v:shape id="Chart 45" o:spid="_x0000_s1074"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6" o:title=""/>
                        <o:lock v:ext="edit" aspectratio="f"/>
                      </v:shape>
                      <v:shape id="Text Box 260" o:spid="_x0000_s1075"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09C83CCF" w14:textId="0D71FD3F" w:rsidR="00DD4DF5" w:rsidRPr="00310A10" w:rsidRDefault="00DD4DF5" w:rsidP="009B48FC">
                              <w:pPr>
                                <w:pStyle w:val="Caption"/>
                                <w:rPr>
                                  <w:noProof/>
                                </w:rPr>
                              </w:pPr>
                              <w:bookmarkStart w:id="111" w:name="_Toc60962577"/>
                              <w:r>
                                <w:t xml:space="preserve">Gambar </w:t>
                              </w:r>
                              <w:fldSimple w:instr=" STYLEREF 1 \s ">
                                <w:r w:rsidR="00732B50">
                                  <w:rPr>
                                    <w:noProof/>
                                  </w:rPr>
                                  <w:t>V</w:t>
                                </w:r>
                              </w:fldSimple>
                              <w:r>
                                <w:t>.</w:t>
                              </w:r>
                              <w:fldSimple w:instr=" SEQ Gambar \* ARABIC \s 1 ">
                                <w:r w:rsidR="00732B50">
                                  <w:rPr>
                                    <w:noProof/>
                                  </w:rPr>
                                  <w:t>5</w:t>
                                </w:r>
                              </w:fldSimple>
                              <w:r>
                                <w:t xml:space="preserve"> </w:t>
                              </w:r>
                              <w:r w:rsidRPr="009933D9">
                                <w:t>Pengujian Akurasi Pada</w:t>
                              </w:r>
                              <w:r>
                                <w:t xml:space="preserve"> </w:t>
                              </w:r>
                              <w:r w:rsidRPr="009933D9">
                                <w:t>Nilai</w:t>
                              </w:r>
                              <w:r>
                                <w:t xml:space="preserve"> </w:t>
                              </w:r>
                              <w:r w:rsidRPr="009933D9">
                                <w:t>γ = 0,0000</w:t>
                              </w:r>
                              <w:r>
                                <w:t>01</w:t>
                              </w:r>
                              <w:bookmarkEnd w:id="111"/>
                            </w:p>
                          </w:txbxContent>
                        </v:textbox>
                      </v:shape>
                      <w10:wrap type="topAndBottom"/>
                    </v:group>
                    <o:OLEObject Type="Embed" ProgID="Excel.Chart.8" ShapeID="Chart 45" DrawAspect="Content" ObjectID="_1671914689" r:id="rId67">
                      <o:FieldCodes>\s</o:FieldCodes>
                    </o:OLEObject>
                  </w:pict>
                </mc:Fallback>
              </mc:AlternateContent>
            </w:r>
            <w:r>
              <w:rPr>
                <w:noProof/>
              </w:rPr>
              <mc:AlternateContent>
                <mc:Choice Requires="wps">
                  <w:drawing>
                    <wp:anchor distT="0" distB="0" distL="114300" distR="114300" simplePos="0" relativeHeight="251759616" behindDoc="0" locked="0" layoutInCell="1" allowOverlap="1" wp14:anchorId="24A236CF" wp14:editId="7E1D7458">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1D199CE" w14:textId="47865C7F" w:rsidR="00DD4DF5" w:rsidRPr="00A27912" w:rsidRDefault="00DD4DF5" w:rsidP="009B48FC">
                                  <w:pPr>
                                    <w:pStyle w:val="Caption"/>
                                    <w:rPr>
                                      <w:rFonts w:eastAsia="WenQuanYi Micro Hei" w:cs="Lohit Devanagari"/>
                                      <w:noProof/>
                                      <w:lang w:eastAsia="zh-CN" w:bidi="hi-IN"/>
                                    </w:rPr>
                                  </w:pPr>
                                  <w:bookmarkStart w:id="112" w:name="_Toc60962578"/>
                                  <w:r>
                                    <w:t xml:space="preserve">Gambar </w:t>
                                  </w:r>
                                  <w:fldSimple w:instr=" STYLEREF 1 \s ">
                                    <w:r w:rsidR="00732B50">
                                      <w:rPr>
                                        <w:noProof/>
                                      </w:rPr>
                                      <w:t>V</w:t>
                                    </w:r>
                                  </w:fldSimple>
                                  <w:r>
                                    <w:t>.</w:t>
                                  </w:r>
                                  <w:fldSimple w:instr=" SEQ Gambar \* ARABIC \s 1 ">
                                    <w:r w:rsidR="00732B50">
                                      <w:rPr>
                                        <w:noProof/>
                                      </w:rPr>
                                      <w:t>6</w:t>
                                    </w:r>
                                  </w:fldSimple>
                                  <w:r>
                                    <w:t xml:space="preserve"> Pengujian Akurasi Pada Nilai </w:t>
                                  </w:r>
                                  <w:r w:rsidRPr="00135F00">
                                    <w:t>γ</w:t>
                                  </w:r>
                                  <w:r>
                                    <w:t xml:space="preserve"> = 0,00001</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A236CF" id="Text Box 51" o:spid="_x0000_s1076" type="#_x0000_t202" style="position:absolute;left:0;text-align:left;margin-left:8.35pt;margin-top:157.45pt;width:191.7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V8pLwIAAGcEAAAOAAAAZHJzL2Uyb0RvYy54bWysVMFu2zAMvQ/YPwi6L07Spt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" stroked="f">
                      <v:textbox style="mso-fit-shape-to-text:t" inset="0,0,0,0">
                        <w:txbxContent>
                          <w:p w14:paraId="61D199CE" w14:textId="47865C7F" w:rsidR="00DD4DF5" w:rsidRPr="00A27912" w:rsidRDefault="00DD4DF5" w:rsidP="009B48FC">
                            <w:pPr>
                              <w:pStyle w:val="Caption"/>
                              <w:rPr>
                                <w:rFonts w:eastAsia="WenQuanYi Micro Hei" w:cs="Lohit Devanagari"/>
                                <w:noProof/>
                                <w:lang w:eastAsia="zh-CN" w:bidi="hi-IN"/>
                              </w:rPr>
                            </w:pPr>
                            <w:bookmarkStart w:id="113" w:name="_Toc60962578"/>
                            <w:r>
                              <w:t xml:space="preserve">Gambar </w:t>
                            </w:r>
                            <w:fldSimple w:instr=" STYLEREF 1 \s ">
                              <w:r w:rsidR="00732B50">
                                <w:rPr>
                                  <w:noProof/>
                                </w:rPr>
                                <w:t>V</w:t>
                              </w:r>
                            </w:fldSimple>
                            <w:r>
                              <w:t>.</w:t>
                            </w:r>
                            <w:fldSimple w:instr=" SEQ Gambar \* ARABIC \s 1 ">
                              <w:r w:rsidR="00732B50">
                                <w:rPr>
                                  <w:noProof/>
                                </w:rPr>
                                <w:t>6</w:t>
                              </w:r>
                            </w:fldSimple>
                            <w:r>
                              <w:t xml:space="preserve"> Pengujian Akurasi Pada Nilai </w:t>
                            </w:r>
                            <w:r w:rsidRPr="00135F00">
                              <w:t>γ</w:t>
                            </w:r>
                            <w:r>
                              <w:t xml:space="preserve"> = 0,00001</w:t>
                            </w:r>
                            <w:bookmarkEnd w:id="113"/>
                          </w:p>
                        </w:txbxContent>
                      </v:textbox>
                      <w10:wrap type="topAndBottom"/>
                    </v:shape>
                  </w:pict>
                </mc:Fallback>
              </mc:AlternateContent>
            </w:r>
            <w:r>
              <w:rPr>
                <w:noProof/>
              </w:rPr>
              <w:drawing>
                <wp:anchor distT="0" distB="0" distL="114300" distR="114300" simplePos="0" relativeHeight="251758592" behindDoc="0" locked="0" layoutInCell="1" allowOverlap="1" wp14:anchorId="4B05494E" wp14:editId="24DA208F">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07DF1EF" w14:textId="77777777" w:rsidR="009B48FC" w:rsidRDefault="009B48FC" w:rsidP="00195FB3">
            <w:pPr>
              <w:spacing w:after="0" w:line="360" w:lineRule="auto"/>
            </w:pPr>
            <w:r>
              <w:rPr>
                <w:noProof/>
              </w:rPr>
              <mc:AlternateContent>
                <mc:Choice Requires="wps">
                  <w:drawing>
                    <wp:anchor distT="0" distB="0" distL="114300" distR="114300" simplePos="0" relativeHeight="251761664" behindDoc="0" locked="0" layoutInCell="1" allowOverlap="1" wp14:anchorId="5F1FE504" wp14:editId="65A1A6D6">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4106650B" w14:textId="15D3031B" w:rsidR="00DD4DF5" w:rsidRPr="00A64876" w:rsidRDefault="00DD4DF5" w:rsidP="009B48FC">
                                  <w:pPr>
                                    <w:pStyle w:val="Caption"/>
                                    <w:rPr>
                                      <w:rFonts w:eastAsia="WenQuanYi Micro Hei" w:cs="Lohit Devanagari"/>
                                      <w:noProof/>
                                      <w:lang w:eastAsia="zh-CN" w:bidi="hi-IN"/>
                                    </w:rPr>
                                  </w:pPr>
                                  <w:bookmarkStart w:id="114" w:name="_Toc60962579"/>
                                  <w:r>
                                    <w:t xml:space="preserve">Gambar </w:t>
                                  </w:r>
                                  <w:fldSimple w:instr=" STYLEREF 1 \s ">
                                    <w:r w:rsidR="00732B50">
                                      <w:rPr>
                                        <w:noProof/>
                                      </w:rPr>
                                      <w:t>V</w:t>
                                    </w:r>
                                  </w:fldSimple>
                                  <w:r>
                                    <w:t>.</w:t>
                                  </w:r>
                                  <w:fldSimple w:instr=" SEQ Gambar \* ARABIC \s 1 ">
                                    <w:r w:rsidR="00732B50">
                                      <w:rPr>
                                        <w:noProof/>
                                      </w:rPr>
                                      <w:t>7</w:t>
                                    </w:r>
                                  </w:fldSimple>
                                  <w:r>
                                    <w:t xml:space="preserve"> Pengujian Akurasi Pada Nilai </w:t>
                                  </w:r>
                                  <w:r w:rsidRPr="00135F00">
                                    <w:t>γ</w:t>
                                  </w:r>
                                  <w:r>
                                    <w:t xml:space="preserve"> = 0,000005</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1FE504" id="Text Box 259" o:spid="_x0000_s1077" type="#_x0000_t202" style="position:absolute;left:0;text-align:left;margin-left:6.45pt;margin-top:156.6pt;width:195.05pt;height:.05pt;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" stroked="f">
                      <v:textbox style="mso-fit-shape-to-text:t" inset="0,0,0,0">
                        <w:txbxContent>
                          <w:p w14:paraId="4106650B" w14:textId="15D3031B" w:rsidR="00DD4DF5" w:rsidRPr="00A64876" w:rsidRDefault="00DD4DF5" w:rsidP="009B48FC">
                            <w:pPr>
                              <w:pStyle w:val="Caption"/>
                              <w:rPr>
                                <w:rFonts w:eastAsia="WenQuanYi Micro Hei" w:cs="Lohit Devanagari"/>
                                <w:noProof/>
                                <w:lang w:eastAsia="zh-CN" w:bidi="hi-IN"/>
                              </w:rPr>
                            </w:pPr>
                            <w:bookmarkStart w:id="115" w:name="_Toc60962579"/>
                            <w:r>
                              <w:t xml:space="preserve">Gambar </w:t>
                            </w:r>
                            <w:fldSimple w:instr=" STYLEREF 1 \s ">
                              <w:r w:rsidR="00732B50">
                                <w:rPr>
                                  <w:noProof/>
                                </w:rPr>
                                <w:t>V</w:t>
                              </w:r>
                            </w:fldSimple>
                            <w:r>
                              <w:t>.</w:t>
                            </w:r>
                            <w:fldSimple w:instr=" SEQ Gambar \* ARABIC \s 1 ">
                              <w:r w:rsidR="00732B50">
                                <w:rPr>
                                  <w:noProof/>
                                </w:rPr>
                                <w:t>7</w:t>
                              </w:r>
                            </w:fldSimple>
                            <w:r>
                              <w:t xml:space="preserve"> Pengujian Akurasi Pada Nilai </w:t>
                            </w:r>
                            <w:r w:rsidRPr="00135F00">
                              <w:t>γ</w:t>
                            </w:r>
                            <w:r>
                              <w:t xml:space="preserve"> = 0,000005</w:t>
                            </w:r>
                            <w:bookmarkEnd w:id="115"/>
                          </w:p>
                        </w:txbxContent>
                      </v:textbox>
                      <w10:wrap type="topAndBottom"/>
                    </v:shape>
                  </w:pict>
                </mc:Fallback>
              </mc:AlternateContent>
            </w:r>
            <w:r>
              <w:rPr>
                <w:noProof/>
              </w:rPr>
              <w:drawing>
                <wp:anchor distT="0" distB="0" distL="114300" distR="114300" simplePos="0" relativeHeight="251760640" behindDoc="0" locked="0" layoutInCell="1" allowOverlap="1" wp14:anchorId="058A5E86" wp14:editId="2858FB0B">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r>
      <w:bookmarkEnd w:id="107"/>
    </w:tbl>
    <w:p w14:paraId="0B17A52B" w14:textId="1110433B" w:rsidR="00997AAA" w:rsidRDefault="00997AAA" w:rsidP="004970DD">
      <w:pPr>
        <w:spacing w:after="0" w:line="360" w:lineRule="auto"/>
        <w:ind w:firstLine="567"/>
      </w:pPr>
    </w:p>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r>
        <w:lastRenderedPageBreak/>
        <w:t xml:space="preserve">Pengujian dilakukan dengan memvariasikan ukuran referensi, ukuran </w:t>
      </w:r>
      <w:r w:rsidR="00433840">
        <w:rPr>
          <w:rFonts w:cs="Times New Roman"/>
        </w:rPr>
        <w:t>penyangga</w:t>
      </w:r>
      <w:r>
        <w:t xml:space="preserve">, dan nilai </w:t>
      </w:r>
      <w:r w:rsidR="008F50D0">
        <w:rPr>
          <w:rFonts w:eastAsia="Calibri" w:cs="Times New Roman"/>
          <w:lang w:val="de-DE"/>
        </w:rPr>
        <w:t>γ</w:t>
      </w:r>
      <w:r w:rsidR="008F50D0">
        <w:t xml:space="preserve"> </w:t>
      </w:r>
      <w:r>
        <w:t xml:space="preserve">untuk memprediksi label sampel pada setiap jenis </w:t>
      </w:r>
      <w:r w:rsidR="00B30663">
        <w:rPr>
          <w:iCs/>
        </w:rPr>
        <w:t>kesalahan</w:t>
      </w:r>
      <w:r>
        <w:t xml:space="preserve">. Pengujian terhadap setiap jenis </w:t>
      </w:r>
      <w:r w:rsidR="00B30663">
        <w:rPr>
          <w:iCs/>
        </w:rPr>
        <w:t>kesalahan</w:t>
      </w:r>
      <w:r>
        <w:rPr>
          <w:i/>
        </w:rPr>
        <w:t xml:space="preserve"> </w:t>
      </w:r>
      <w:r>
        <w:t xml:space="preserve">dilakukan sebanyak 3 kali dengan kelompok </w:t>
      </w:r>
      <w:r w:rsidRPr="00B30663">
        <w:rPr>
          <w:iCs/>
        </w:rPr>
        <w:t>sampel</w:t>
      </w:r>
      <w:r>
        <w:rPr>
          <w:i/>
        </w:rPr>
        <w:t xml:space="preserve"> </w:t>
      </w:r>
      <w:r>
        <w:t xml:space="preserve">yang berbeda. Hal tersebut dilakukan dengan cara membagi tiap jenis </w:t>
      </w:r>
      <w:r w:rsidR="00B30663">
        <w:rPr>
          <w:iCs/>
        </w:rPr>
        <w:t>kesalahan</w:t>
      </w:r>
      <w:r>
        <w:rPr>
          <w:i/>
        </w:rPr>
        <w:t xml:space="preserve"> </w:t>
      </w:r>
      <w:r>
        <w:t xml:space="preserve">menjadi 3 kelompok dan melakukan pengujian </w:t>
      </w:r>
      <w:r w:rsidR="00B30663">
        <w:rPr>
          <w:iCs/>
        </w:rPr>
        <w:t>deteksi kesalahan</w:t>
      </w:r>
      <w:r>
        <w:rPr>
          <w:i/>
        </w:rPr>
        <w:t xml:space="preserve"> </w:t>
      </w:r>
      <w:r>
        <w:t xml:space="preserve">untuk tiap kelompok. Hal tersebut dilakukan untuk memastikan bahwa tiap kelompok sampel pada tiap jenis </w:t>
      </w:r>
      <w:r w:rsidR="00B30663">
        <w:rPr>
          <w:iCs/>
        </w:rPr>
        <w:t>kesalahan</w:t>
      </w:r>
      <w:r>
        <w:rPr>
          <w:i/>
        </w:rPr>
        <w:t xml:space="preserve"> </w:t>
      </w:r>
      <w:r>
        <w:t xml:space="preserve">dapat terwakili pada pengujian. Hasil dari perhitungan akurasi untuk tiap kelas kemudian dihitung rata-ratanya, sehingga hanya didapatkan 1 nilai akurasi untuk tiap kombinasi nilai </w:t>
      </w:r>
      <w:r w:rsidR="008F50D0">
        <w:rPr>
          <w:rFonts w:eastAsia="Calibri" w:cs="Times New Roman"/>
          <w:lang w:val="de-DE"/>
        </w:rPr>
        <w:t>γ</w:t>
      </w:r>
      <w:r>
        <w:t xml:space="preserve">, ukuran sampel referensi, dan ukuran sampel </w:t>
      </w:r>
      <w:r w:rsidR="00433840">
        <w:rPr>
          <w:rFonts w:cs="Times New Roman"/>
        </w:rPr>
        <w:t>penyangga</w:t>
      </w:r>
      <w:r>
        <w:t xml:space="preserve">. Hasil pengujian dapat dilihat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2BBD07A9" w:rsidR="002D1E6F" w:rsidRPr="000E0E8A" w:rsidRDefault="002D1E6F" w:rsidP="000E0E8A">
      <w:pPr>
        <w:spacing w:after="0" w:line="360" w:lineRule="auto"/>
        <w:ind w:firstLine="567"/>
      </w:pPr>
      <w:r w:rsidRPr="000E0E8A">
        <w:t xml:space="preserve">Akurasi prediksi SVM bervariasi bergantung pada ukuran sampel referensi, ukuran sampel </w:t>
      </w:r>
      <w:r w:rsidR="00433840">
        <w:rPr>
          <w:rFonts w:cs="Times New Roman"/>
        </w:rPr>
        <w:t>penyangga</w:t>
      </w:r>
      <w:r w:rsidR="00433840" w:rsidRPr="000E0E8A">
        <w:t xml:space="preserve"> </w:t>
      </w:r>
      <w:r w:rsidRPr="000E0E8A">
        <w:t xml:space="preserve">dan nilai </w:t>
      </w:r>
      <w:r w:rsidR="008F50D0">
        <w:rPr>
          <w:rFonts w:eastAsia="Calibri" w:cs="Times New Roman"/>
          <w:lang w:val="de-DE"/>
        </w:rPr>
        <w:t>γ</w:t>
      </w:r>
      <w:r w:rsidR="008F50D0" w:rsidRPr="000E0E8A">
        <w:t xml:space="preserve"> </w:t>
      </w:r>
      <w:r w:rsidRPr="000E0E8A">
        <w:t xml:space="preserve">yang digunakan. Pada </w:t>
      </w:r>
      <w:r w:rsidR="005E1BA4" w:rsidRPr="000E0E8A">
        <w:t>hamp</w:t>
      </w:r>
      <w:r w:rsidR="00CE1787">
        <w:t>i</w:t>
      </w:r>
      <w:r w:rsidR="005E1BA4" w:rsidRPr="000E0E8A">
        <w:t xml:space="preserve">r </w:t>
      </w:r>
      <w:r w:rsidR="00CF40EE" w:rsidRPr="000E0E8A">
        <w:t xml:space="preserve">seluruh hasil </w:t>
      </w:r>
      <w:r w:rsidRPr="000E0E8A">
        <w:t>pengujia</w:t>
      </w:r>
      <w:r w:rsidR="00CF40EE" w:rsidRPr="000E0E8A">
        <w:t>n</w:t>
      </w:r>
      <w:r w:rsidRPr="000E0E8A">
        <w:t xml:space="preserve">, dapat dilihat tren bahwa akurasi prediksi SVM semakin </w:t>
      </w:r>
      <w:r w:rsidR="005E1BA4" w:rsidRPr="000E0E8A">
        <w:t>menurun</w:t>
      </w:r>
      <w:r w:rsidRPr="000E0E8A">
        <w:t xml:space="preserve"> dengan bertambahnya ukuran sampel </w:t>
      </w:r>
      <w:r w:rsidR="00433840">
        <w:rPr>
          <w:rFonts w:cs="Times New Roman"/>
        </w:rPr>
        <w:t>penyangga</w:t>
      </w:r>
      <w:r w:rsidRPr="000E0E8A">
        <w:t xml:space="preserve">, </w:t>
      </w:r>
      <w:r w:rsidR="005E1BA4" w:rsidRPr="000E0E8A">
        <w:t>dan</w:t>
      </w:r>
      <w:r w:rsidRPr="000E0E8A">
        <w:t xml:space="preserve"> semakin menurun</w:t>
      </w:r>
      <w:r w:rsidR="005E1BA4" w:rsidRPr="000E0E8A">
        <w:t xml:space="preserve"> pula</w:t>
      </w:r>
      <w:r w:rsidRPr="000E0E8A">
        <w:t xml:space="preserve"> dengan bertambahnya ukuran sampel referensi.</w:t>
      </w:r>
      <w:r w:rsidR="000E0E8A" w:rsidRPr="000E0E8A">
        <w:t xml:space="preserve"> </w:t>
      </w:r>
      <w:bookmarkStart w:id="116" w:name="_Hlk59583558"/>
      <w:r w:rsidRPr="000E0E8A">
        <w:t xml:space="preserve">Akurasi tertinggi sebesar </w:t>
      </w:r>
      <w:r w:rsidR="000E0E8A" w:rsidRPr="000E0E8A">
        <w:t>97,04%</w:t>
      </w:r>
      <w:r w:rsidRPr="000E0E8A">
        <w:t xml:space="preserve"> diraih dengan menggunakan nilai </w:t>
      </w:r>
      <w:r w:rsidR="008F50D0">
        <w:rPr>
          <w:rFonts w:eastAsia="Calibri" w:cs="Times New Roman"/>
          <w:lang w:val="de-DE"/>
        </w:rPr>
        <w:t>γ</w:t>
      </w:r>
      <w:r w:rsidR="008F50D0" w:rsidRPr="000E0E8A">
        <w:t xml:space="preserve"> </w:t>
      </w:r>
      <w:r w:rsidRPr="000E0E8A">
        <w:t xml:space="preserve">sebesar </w:t>
      </w:r>
      <w:r w:rsidR="0007795F">
        <w:t>10</w:t>
      </w:r>
      <w:r w:rsidR="0007795F">
        <w:rPr>
          <w:vertAlign w:val="superscript"/>
        </w:rPr>
        <w:t>-4</w:t>
      </w:r>
      <w:r w:rsidRPr="000E0E8A">
        <w:t xml:space="preserve">, ukuran sampel referensi sebesar </w:t>
      </w:r>
      <w:r w:rsidR="000E0E8A" w:rsidRPr="000E0E8A">
        <w:t>1</w:t>
      </w:r>
      <w:r w:rsidRPr="000E0E8A">
        <w:t xml:space="preserve">50, dan ukuran sampel </w:t>
      </w:r>
      <w:r w:rsidR="00433840">
        <w:rPr>
          <w:rFonts w:cs="Times New Roman"/>
        </w:rPr>
        <w:t>penyangga</w:t>
      </w:r>
      <w:r w:rsidR="00433840" w:rsidRPr="000E0E8A">
        <w:t xml:space="preserve"> </w:t>
      </w:r>
      <w:r w:rsidRPr="000E0E8A">
        <w:t>sebesar 50.</w:t>
      </w:r>
      <w:r w:rsidR="000E0E8A" w:rsidRPr="000E0E8A">
        <w:t xml:space="preserve"> Sedangkan akurasi tersendah sebesar 86,92% diraih dengan menggunakan nilai </w:t>
      </w:r>
      <w:r w:rsidR="008F50D0">
        <w:rPr>
          <w:rFonts w:eastAsia="Calibri" w:cs="Times New Roman"/>
          <w:lang w:val="de-DE"/>
        </w:rPr>
        <w:t>γ</w:t>
      </w:r>
      <w:r w:rsidR="008F50D0" w:rsidRPr="000E0E8A">
        <w:t xml:space="preserve"> </w:t>
      </w:r>
      <w:r w:rsidR="000E0E8A" w:rsidRPr="000E0E8A">
        <w:t xml:space="preserve">sebesar </w:t>
      </w:r>
      <w:r w:rsidR="0007795F">
        <w:t>5x10</w:t>
      </w:r>
      <w:r w:rsidR="0007795F">
        <w:rPr>
          <w:vertAlign w:val="superscript"/>
        </w:rPr>
        <w:t>-6</w:t>
      </w:r>
      <w:r w:rsidR="000E0E8A" w:rsidRPr="000E0E8A">
        <w:t xml:space="preserve">, ukuran sampel referensi sebesar 150, dan ukuran sampel </w:t>
      </w:r>
      <w:r w:rsidR="00433840">
        <w:rPr>
          <w:rFonts w:cs="Times New Roman"/>
        </w:rPr>
        <w:t>penyangga</w:t>
      </w:r>
      <w:r w:rsidR="00433840" w:rsidRPr="000E0E8A">
        <w:t xml:space="preserve"> </w:t>
      </w:r>
      <w:r w:rsidR="000E0E8A" w:rsidRPr="000E0E8A">
        <w:t>sebesar 200.</w:t>
      </w:r>
    </w:p>
    <w:bookmarkEnd w:id="116"/>
    <w:p w14:paraId="1F7D0317" w14:textId="066EE5CC" w:rsidR="002F762D" w:rsidRPr="002F762D" w:rsidRDefault="002D1E6F" w:rsidP="002F762D">
      <w:pPr>
        <w:spacing w:after="0" w:line="360" w:lineRule="auto"/>
        <w:ind w:firstLine="567"/>
      </w:pPr>
      <w:r w:rsidRPr="000E0E8A">
        <w:t xml:space="preserve">Pada pengujian ukuran referensi dan </w:t>
      </w:r>
      <w:r w:rsidR="00433840">
        <w:rPr>
          <w:rFonts w:cs="Times New Roman"/>
        </w:rPr>
        <w:t>penyangga</w:t>
      </w:r>
      <w:r w:rsidR="00433840" w:rsidRPr="000E0E8A">
        <w:t xml:space="preserve"> </w:t>
      </w:r>
      <w:r w:rsidRPr="000E0E8A">
        <w:t xml:space="preserve">yang dilakukan, diamati bahwa pada </w:t>
      </w:r>
      <w:r w:rsidR="008F50D0">
        <w:rPr>
          <w:rFonts w:eastAsia="Calibri" w:cs="Times New Roman"/>
          <w:lang w:val="de-DE"/>
        </w:rPr>
        <w:t>γ</w:t>
      </w:r>
      <w:r w:rsidR="008F50D0" w:rsidRPr="000E0E8A">
        <w:t xml:space="preserve"> </w:t>
      </w:r>
      <w:r w:rsidRPr="000E0E8A">
        <w:t xml:space="preserve">bernilai besar, seluruh data non-referensi akan diproyeksikan 1 daerah yang sempit sedangkan proyeksi data referensi memiliki persebaran yang besar, sehingga membuat klasifikasi oleh SVM sulit mendapatkan nilai yang akurat. Pada nilai </w:t>
      </w:r>
      <w:r w:rsidR="008F50D0">
        <w:rPr>
          <w:rFonts w:eastAsia="Calibri" w:cs="Times New Roman"/>
          <w:lang w:val="de-DE"/>
        </w:rPr>
        <w:t>γ</w:t>
      </w:r>
      <w:r w:rsidR="008F50D0" w:rsidRPr="000E0E8A">
        <w:t xml:space="preserve"> </w:t>
      </w:r>
      <w:r w:rsidRPr="000E0E8A">
        <w:t xml:space="preserve">yang kecil, proyeksi data normal akan memiliki persebaran yang luas pula, mengikuti persebaran dari proyeksi data referensi, sedangkan data </w:t>
      </w:r>
      <w:r w:rsidR="00B30663">
        <w:t>salah</w:t>
      </w:r>
      <w:r w:rsidRPr="000E0E8A">
        <w:rPr>
          <w:i/>
          <w:iCs/>
        </w:rPr>
        <w:t xml:space="preserve"> </w:t>
      </w:r>
      <w:r w:rsidRPr="000E0E8A">
        <w:t xml:space="preserve">akan diproyeksikan </w:t>
      </w:r>
      <w:r w:rsidR="000E0E8A" w:rsidRPr="000E0E8A">
        <w:t>diluar persebaran data referensi</w:t>
      </w:r>
      <w:r w:rsidRPr="000E0E8A">
        <w:t>.</w:t>
      </w:r>
    </w:p>
    <w:p w14:paraId="4F140B51" w14:textId="772C3DDC" w:rsidR="002D1E6F" w:rsidRPr="00CF40EE" w:rsidRDefault="002D1E6F" w:rsidP="004970DD">
      <w:pPr>
        <w:spacing w:after="0" w:line="360" w:lineRule="auto"/>
        <w:ind w:firstLine="567"/>
        <w:rPr>
          <w:color w:val="FF0000"/>
        </w:rPr>
      </w:pPr>
      <w:r w:rsidRPr="002F762D">
        <w:t xml:space="preserve">Selain </w:t>
      </w:r>
      <w:r w:rsidR="007A58BB">
        <w:t>itu,</w:t>
      </w:r>
      <w:r w:rsidRPr="002F762D">
        <w:t xml:space="preserve"> ukuran data referensi berpengaruh pada keterpisahan antara proyeksi data normal dan data </w:t>
      </w:r>
      <w:r w:rsidR="00B30663">
        <w:t>salah</w:t>
      </w:r>
      <w:r w:rsidRPr="002F762D">
        <w:t xml:space="preserve">. Pada nilai </w:t>
      </w:r>
      <w:r w:rsidR="008F50D0">
        <w:rPr>
          <w:rFonts w:eastAsia="Calibri" w:cs="Times New Roman"/>
          <w:lang w:val="de-DE"/>
        </w:rPr>
        <w:t>γ</w:t>
      </w:r>
      <w:r w:rsidR="008F50D0" w:rsidRPr="002F762D">
        <w:t xml:space="preserve"> </w:t>
      </w:r>
      <w:r w:rsidRPr="002F762D">
        <w:t xml:space="preserve">yang besar, data </w:t>
      </w:r>
      <w:r w:rsidR="00433840">
        <w:rPr>
          <w:rFonts w:cs="Times New Roman"/>
        </w:rPr>
        <w:t>penyangga</w:t>
      </w:r>
      <w:r w:rsidR="00433840" w:rsidRPr="002F762D">
        <w:t xml:space="preserve"> </w:t>
      </w:r>
      <w:r w:rsidRPr="002F762D">
        <w:t xml:space="preserve">akan di proyeksikan secara bertumpukan didalam persebaran data referensi, peningkatan ukuran data referensi akan memperbesar persebaran dari proyeksi data normal, tapi </w:t>
      </w:r>
      <w:r w:rsidRPr="002F762D">
        <w:lastRenderedPageBreak/>
        <w:t xml:space="preserve">data </w:t>
      </w:r>
      <w:r w:rsidR="00B30663">
        <w:t>salah</w:t>
      </w:r>
      <w:r w:rsidRPr="002F762D">
        <w:rPr>
          <w:i/>
          <w:iCs/>
        </w:rPr>
        <w:t xml:space="preserve"> </w:t>
      </w:r>
      <w:r w:rsidRPr="002F762D">
        <w:t xml:space="preserve">tetap diproyeksikan secara terpusat didalam persebaran data normal tadi. Sedangkan pada nilai </w:t>
      </w:r>
      <w:r w:rsidR="008F50D0">
        <w:rPr>
          <w:rFonts w:eastAsia="Calibri" w:cs="Times New Roman"/>
          <w:lang w:val="de-DE"/>
        </w:rPr>
        <w:t>γ</w:t>
      </w:r>
      <w:r w:rsidR="008F50D0" w:rsidRPr="002F762D">
        <w:t xml:space="preserve"> </w:t>
      </w:r>
      <w:r w:rsidRPr="002F762D">
        <w:t xml:space="preserve">lebih kecil, seiring meningkatnya ukuran data referensi, proyeksi data normal dan data </w:t>
      </w:r>
      <w:r w:rsidR="00B30663">
        <w:t>salah</w:t>
      </w:r>
      <w:r w:rsidRPr="002F762D">
        <w:rPr>
          <w:i/>
          <w:iCs/>
        </w:rPr>
        <w:t xml:space="preserve"> </w:t>
      </w:r>
      <w:r w:rsidRPr="002F762D">
        <w:t xml:space="preserve">akan semakin terpisah. Kombinasi nilai </w:t>
      </w:r>
      <w:r w:rsidR="008F50D0">
        <w:rPr>
          <w:rFonts w:eastAsia="Calibri" w:cs="Times New Roman"/>
          <w:lang w:val="de-DE"/>
        </w:rPr>
        <w:t>γ</w:t>
      </w:r>
      <w:r w:rsidR="008F50D0" w:rsidRPr="002F762D">
        <w:t xml:space="preserve"> </w:t>
      </w:r>
      <w:r w:rsidRPr="002F762D">
        <w:t xml:space="preserve">dan ukuran data referensi perlu diperhatikan untuk mendapat hasil optimum, pada nilai </w:t>
      </w:r>
      <w:r w:rsidR="008F50D0">
        <w:rPr>
          <w:rFonts w:eastAsia="Calibri" w:cs="Times New Roman"/>
          <w:lang w:val="de-DE"/>
        </w:rPr>
        <w:t>γ</w:t>
      </w:r>
      <w:r w:rsidR="008F50D0" w:rsidRPr="002F762D">
        <w:t xml:space="preserve"> </w:t>
      </w:r>
      <w:r w:rsidRPr="002F762D">
        <w:t xml:space="preserve">yang kecil dengan ukuran data referensi yang kecil, didapatkan hasil bahwa data normal justru diproyeksikan terpisah dari data referensi, sehingga data normal diklasifikasikan sebagai data </w:t>
      </w:r>
      <w:r w:rsidR="00B30663">
        <w:t>salah</w:t>
      </w:r>
      <w:r w:rsidRPr="002F762D">
        <w:rPr>
          <w:i/>
          <w:iCs/>
        </w:rPr>
        <w:t xml:space="preserve"> </w:t>
      </w:r>
      <w:r w:rsidRPr="002F762D">
        <w:t xml:space="preserve">oleh SVM. Selain itu, meskipun pada nilai </w:t>
      </w:r>
      <w:r w:rsidR="008F50D0">
        <w:rPr>
          <w:rFonts w:eastAsia="Calibri" w:cs="Times New Roman"/>
          <w:lang w:val="de-DE"/>
        </w:rPr>
        <w:t>γ</w:t>
      </w:r>
      <w:r w:rsidR="008F50D0" w:rsidRPr="002F762D">
        <w:t xml:space="preserve"> </w:t>
      </w:r>
      <w:r w:rsidRPr="002F762D">
        <w:t xml:space="preserve">yang kecil dengan ukuran data referensi yang besar didapatkan hasil bahwa data </w:t>
      </w:r>
      <w:r w:rsidR="00B30663">
        <w:t>salah</w:t>
      </w:r>
      <w:r w:rsidRPr="002F762D">
        <w:rPr>
          <w:i/>
          <w:iCs/>
        </w:rPr>
        <w:t xml:space="preserve"> </w:t>
      </w:r>
      <w:r w:rsidRPr="002F762D">
        <w:t xml:space="preserve">semakin terpisah dari data normal dan data referensi, penggunaan ukuran data referensi yang terlalu besar justru mengakibatkan data </w:t>
      </w:r>
      <w:r w:rsidR="00B30663">
        <w:t>salah</w:t>
      </w:r>
      <w:r w:rsidRPr="002F762D">
        <w:rPr>
          <w:i/>
          <w:iCs/>
        </w:rPr>
        <w:t xml:space="preserve"> </w:t>
      </w:r>
      <w:r w:rsidRPr="002F762D">
        <w:t>diproyeksikan dekat dengan atau bahkan didalam persebaran data normal.</w:t>
      </w:r>
    </w:p>
    <w:p w14:paraId="4263598E" w14:textId="293744AF" w:rsidR="002D1E6F" w:rsidRPr="002F762D" w:rsidRDefault="002D1E6F" w:rsidP="002F762D">
      <w:pPr>
        <w:spacing w:after="0" w:line="360" w:lineRule="auto"/>
        <w:ind w:firstLine="567"/>
      </w:pPr>
      <w:r w:rsidRPr="002F762D">
        <w:t xml:space="preserve">Baik persebaran maupun keterpisahan proyeksi data, keduanya disebabkan oleh </w:t>
      </w:r>
      <w:r w:rsidR="002F762D">
        <w:t>nilai</w:t>
      </w:r>
      <w:r w:rsidRPr="002F762D">
        <w:t xml:space="preserve"> kemiripan antara data normal dan data </w:t>
      </w:r>
      <w:r w:rsidR="00B30663">
        <w:t>salah</w:t>
      </w:r>
      <w:r w:rsidRPr="002F762D">
        <w:rPr>
          <w:i/>
          <w:iCs/>
        </w:rPr>
        <w:t xml:space="preserve"> </w:t>
      </w:r>
      <w:r w:rsidRPr="002F762D">
        <w:t xml:space="preserve">terhadap data referensi. Dengan nilai </w:t>
      </w:r>
      <w:r w:rsidR="008F50D0">
        <w:rPr>
          <w:rFonts w:eastAsia="Calibri" w:cs="Times New Roman"/>
          <w:lang w:val="de-DE"/>
        </w:rPr>
        <w:t>γ</w:t>
      </w:r>
      <w:r w:rsidR="008F50D0" w:rsidRPr="002F762D">
        <w:t xml:space="preserve"> </w:t>
      </w:r>
      <w:r w:rsidRPr="002F762D">
        <w:t xml:space="preserve">yang semakin besar, proyeksi sampel pada </w:t>
      </w:r>
      <w:r w:rsidR="00433840">
        <w:rPr>
          <w:rFonts w:cs="Times New Roman"/>
        </w:rPr>
        <w:t>penyangga</w:t>
      </w:r>
      <w:r w:rsidR="00433840" w:rsidRPr="002F762D">
        <w:t xml:space="preserve"> </w:t>
      </w:r>
      <w:r w:rsidRPr="002F762D">
        <w:t xml:space="preserve">yang memiliki kemiripan dengan sampel referensi akan semakin terpusat, sedangkan proyeksi sampel </w:t>
      </w:r>
      <w:r w:rsidR="00433840">
        <w:rPr>
          <w:rFonts w:cs="Times New Roman"/>
        </w:rPr>
        <w:t>penyangga</w:t>
      </w:r>
      <w:r w:rsidR="00433840" w:rsidRPr="002F762D">
        <w:t xml:space="preserve"> </w:t>
      </w:r>
      <w:r w:rsidRPr="002F762D">
        <w:t xml:space="preserve">yang berbeda dengan sampel referensi akan semakin tersebar. Namun dengan nilai </w:t>
      </w:r>
      <w:r w:rsidR="008F50D0">
        <w:rPr>
          <w:rFonts w:eastAsia="Calibri" w:cs="Times New Roman"/>
          <w:lang w:val="de-DE"/>
        </w:rPr>
        <w:t>γ</w:t>
      </w:r>
      <w:r w:rsidR="008F50D0" w:rsidRPr="002F762D">
        <w:t xml:space="preserve"> </w:t>
      </w:r>
      <w:r w:rsidRPr="002F762D">
        <w:t xml:space="preserve">yang terlalu besar, pengaruh dari sampel-sampel pada data referensi menjadi terlalu besar, yang menyebabkan data </w:t>
      </w:r>
      <w:r w:rsidR="00433840">
        <w:rPr>
          <w:rFonts w:cs="Times New Roman"/>
        </w:rPr>
        <w:t>penyangga</w:t>
      </w:r>
      <w:r w:rsidR="00433840" w:rsidRPr="002F762D">
        <w:t xml:space="preserve"> </w:t>
      </w:r>
      <w:r w:rsidRPr="002F762D">
        <w:t xml:space="preserve">dinilai sangat mirip dengan data referensi sehingga data </w:t>
      </w:r>
      <w:r w:rsidR="00433840">
        <w:rPr>
          <w:rFonts w:cs="Times New Roman"/>
        </w:rPr>
        <w:t>penyangga</w:t>
      </w:r>
      <w:r w:rsidR="00433840" w:rsidRPr="002F762D">
        <w:t xml:space="preserve"> </w:t>
      </w:r>
      <w:r w:rsidRPr="002F762D">
        <w:t>diproyeksikan pada daerah yang sangat sempit didalam persebaran data referensi.</w:t>
      </w:r>
      <w:r w:rsidR="002F762D">
        <w:t xml:space="preserve"> </w:t>
      </w:r>
      <w:r w:rsidRPr="002F762D">
        <w:t xml:space="preserve">Dengan semakin besarnya ukuran sampel referensi, maka sebuah sampel pada </w:t>
      </w:r>
      <w:r w:rsidR="00433840">
        <w:rPr>
          <w:rFonts w:cs="Times New Roman"/>
        </w:rPr>
        <w:t>penyangga</w:t>
      </w:r>
      <w:r w:rsidR="00433840" w:rsidRPr="002F762D">
        <w:t xml:space="preserve"> </w:t>
      </w:r>
      <w:r w:rsidRPr="002F762D">
        <w:t xml:space="preserve">akan semakin mungkin untuk memiliki kemiripan dengan sampel referensi, sehingga data normal akan diproyeksikan dengan persebaran yang mirip dengan data referensi, sedangkan data </w:t>
      </w:r>
      <w:r w:rsidR="00B30663">
        <w:t>salah</w:t>
      </w:r>
      <w:r w:rsidRPr="002F762D">
        <w:rPr>
          <w:i/>
          <w:iCs/>
        </w:rPr>
        <w:t xml:space="preserve"> </w:t>
      </w:r>
      <w:r w:rsidRPr="002F762D">
        <w:t xml:space="preserve">akan diproyeksikan secara terpisah. Namun dengan ukuran sampel referensi yang terlalu besar, data </w:t>
      </w:r>
      <w:r w:rsidR="00B30663">
        <w:t>salah</w:t>
      </w:r>
      <w:r w:rsidRPr="002F762D">
        <w:rPr>
          <w:i/>
          <w:iCs/>
        </w:rPr>
        <w:t xml:space="preserve"> </w:t>
      </w:r>
      <w:r w:rsidRPr="002F762D">
        <w:t xml:space="preserve">akan memiliki kemiripan dengan data referensi. Sehingga proyeksi data </w:t>
      </w:r>
      <w:r w:rsidR="00B30663">
        <w:t>salah</w:t>
      </w:r>
      <w:r w:rsidRPr="002F762D">
        <w:rPr>
          <w:i/>
          <w:iCs/>
        </w:rPr>
        <w:t xml:space="preserve"> </w:t>
      </w:r>
      <w:r w:rsidRPr="002F762D">
        <w:t>akan mendekati persebaran data referensi dan data normal.</w:t>
      </w:r>
    </w:p>
    <w:p w14:paraId="786F6AA8" w14:textId="51132826" w:rsidR="002D1E6F" w:rsidRPr="009075A3" w:rsidRDefault="002D1E6F" w:rsidP="00275EDB">
      <w:pPr>
        <w:pStyle w:val="Heading3"/>
      </w:pPr>
      <w:bookmarkStart w:id="117" w:name="_Toc61224122"/>
      <w:r w:rsidRPr="009075A3">
        <w:t xml:space="preserve">Pengujian </w:t>
      </w:r>
      <w:r w:rsidR="00A370BA">
        <w:t xml:space="preserve">Metode </w:t>
      </w:r>
      <w:r w:rsidR="00EE4EEB">
        <w:rPr>
          <w:rFonts w:cs="Times New Roman"/>
        </w:rPr>
        <w:t>Pengelompokan</w:t>
      </w:r>
      <w:bookmarkEnd w:id="117"/>
    </w:p>
    <w:p w14:paraId="655BB992" w14:textId="64664A07" w:rsidR="002D1E6F" w:rsidRPr="00221095" w:rsidRDefault="002D1E6F" w:rsidP="004970DD">
      <w:pPr>
        <w:spacing w:after="0" w:line="360" w:lineRule="auto"/>
        <w:ind w:firstLine="567"/>
      </w:pPr>
      <w:bookmarkStart w:id="118" w:name="_Hlk61268414"/>
      <w:r>
        <w:t xml:space="preserve">Saat program </w:t>
      </w:r>
      <w:r w:rsidR="00B30663">
        <w:rPr>
          <w:iCs/>
        </w:rPr>
        <w:t>deteksi kesalahan</w:t>
      </w:r>
      <w:r w:rsidR="00B30663">
        <w:rPr>
          <w:i/>
        </w:rPr>
        <w:t xml:space="preserve"> </w:t>
      </w:r>
      <w:r>
        <w:t xml:space="preserve">dijalankan, program </w:t>
      </w:r>
      <w:r w:rsidR="00B30663">
        <w:rPr>
          <w:iCs/>
        </w:rPr>
        <w:t>deteksi kesalahan</w:t>
      </w:r>
      <w:r w:rsidR="00B30663">
        <w:rPr>
          <w:i/>
        </w:rPr>
        <w:t xml:space="preserve"> </w:t>
      </w:r>
      <w:r>
        <w:t xml:space="preserve">harus mampu melakukan </w:t>
      </w:r>
      <w:r w:rsidR="00B30663">
        <w:rPr>
          <w:iCs/>
        </w:rPr>
        <w:t>pelatihan</w:t>
      </w:r>
      <w:r>
        <w:rPr>
          <w:i/>
        </w:rPr>
        <w:t xml:space="preserve"> </w:t>
      </w:r>
      <w:r>
        <w:t xml:space="preserve">SVM menggunakan data pada data referensi dan </w:t>
      </w:r>
      <w:r w:rsidR="00433840">
        <w:rPr>
          <w:rFonts w:cs="Times New Roman"/>
        </w:rPr>
        <w:t>penyangga</w:t>
      </w:r>
      <w:r>
        <w:rPr>
          <w:i/>
        </w:rPr>
        <w:t xml:space="preserve">. </w:t>
      </w:r>
      <w:r>
        <w:t xml:space="preserve">Karena SVM merupakan sebuah metode klasifikasi </w:t>
      </w:r>
      <w:r>
        <w:rPr>
          <w:i/>
        </w:rPr>
        <w:t>supervised</w:t>
      </w:r>
      <w:r>
        <w:t xml:space="preserve">, SVM </w:t>
      </w:r>
      <w:r>
        <w:lastRenderedPageBreak/>
        <w:t xml:space="preserve">membutuhkan label dari data yang digunakan untuk dapat membuat garis klasifikasi. Sedangkan pada program yang dirancang, pelatihan SVM dilakukan secara </w:t>
      </w:r>
      <w:r w:rsidRPr="0054154C">
        <w:rPr>
          <w:i/>
        </w:rPr>
        <w:t>on-the-fly</w:t>
      </w:r>
      <w:r>
        <w:t xml:space="preserve">, </w:t>
      </w:r>
      <w:r w:rsidR="00FB7512">
        <w:t>sehingga</w:t>
      </w:r>
      <w:r>
        <w:t xml:space="preserve"> program harus mempelajari data yang masuk tanpa bantuan data historis. Untuk dapat melakukan pelatihan SVM secara </w:t>
      </w:r>
      <w:r>
        <w:rPr>
          <w:i/>
        </w:rPr>
        <w:t>on-the-fly</w:t>
      </w:r>
      <w:r>
        <w:t xml:space="preserve">, dibutuhkan metode yang dapat memberi label kepada data yang terdapat pada </w:t>
      </w:r>
      <w:r w:rsidR="00433840">
        <w:rPr>
          <w:rFonts w:cs="Times New Roman"/>
        </w:rPr>
        <w:t>penyangga</w:t>
      </w:r>
      <w:r>
        <w:t xml:space="preserve">. Label ini kemudian akan digunakan oleh SVM untuk membuat garis klasifikasi. Salah satu cara melabelkan sampel yang dapat dilakukan adalah melalui metode </w:t>
      </w:r>
      <w:r w:rsidR="00EE4EEB">
        <w:rPr>
          <w:rFonts w:cs="Times New Roman"/>
        </w:rPr>
        <w:t>pengelompokan</w:t>
      </w:r>
      <w:r w:rsidR="008C1B2A">
        <w:rPr>
          <w:rFonts w:cs="Times New Roman"/>
        </w:rPr>
        <w:t xml:space="preserve">, metode ini disebut dengan metode </w:t>
      </w:r>
      <w:r w:rsidR="008C1B2A">
        <w:rPr>
          <w:rFonts w:cs="Times New Roman"/>
          <w:i/>
          <w:iCs/>
        </w:rPr>
        <w:t>cluster-then-label</w:t>
      </w:r>
      <w:r w:rsidR="008C1B2A">
        <w:rPr>
          <w:rFonts w:cs="Times New Roman"/>
        </w:rPr>
        <w:t xml:space="preserve">, salah satu teknik </w:t>
      </w:r>
      <w:r w:rsidR="008C1B2A">
        <w:rPr>
          <w:rFonts w:cs="Times New Roman"/>
          <w:i/>
          <w:iCs/>
        </w:rPr>
        <w:t>semi-supervised learning</w:t>
      </w:r>
      <w:r>
        <w:t xml:space="preserve">. Pada bagian ini, akan dilakukan pengujian yang membandingkan performa metode </w:t>
      </w:r>
      <w:r w:rsidR="00EE4EEB">
        <w:rPr>
          <w:rFonts w:cs="Times New Roman"/>
        </w:rPr>
        <w:t>pengelompokan</w:t>
      </w:r>
      <w:r>
        <w:rPr>
          <w:i/>
          <w:iCs/>
        </w:rPr>
        <w:t xml:space="preserve">, </w:t>
      </w:r>
      <w:r>
        <w:t xml:space="preserve">yaitu metode </w:t>
      </w:r>
      <w:r w:rsidR="00EE4EEB">
        <w:rPr>
          <w:rFonts w:cs="Times New Roman"/>
        </w:rPr>
        <w:t>pengelompokan</w:t>
      </w:r>
      <w:r w:rsidR="00EE4EEB">
        <w:rPr>
          <w:rFonts w:cs="Times New Roman"/>
          <w:i/>
          <w:iCs/>
        </w:rPr>
        <w:t xml:space="preserve"> </w:t>
      </w:r>
      <w:r w:rsidR="00EE4EEB">
        <w:rPr>
          <w:rFonts w:cs="Times New Roman"/>
        </w:rPr>
        <w:t>k</w:t>
      </w:r>
      <w:r>
        <w:t>-</w:t>
      </w:r>
      <w:r>
        <w:rPr>
          <w:i/>
          <w:iCs/>
        </w:rPr>
        <w:t xml:space="preserve">means </w:t>
      </w:r>
      <w:r>
        <w:t>dan metode DBSCAN.</w:t>
      </w:r>
    </w:p>
    <w:bookmarkEnd w:id="118"/>
    <w:p w14:paraId="34DFD460" w14:textId="7D081C4D" w:rsidR="00532DC0" w:rsidRDefault="00EE4EEB" w:rsidP="004970DD">
      <w:pPr>
        <w:spacing w:after="0" w:line="360" w:lineRule="auto"/>
        <w:ind w:firstLine="567"/>
      </w:pPr>
      <w:r>
        <w:rPr>
          <w:rFonts w:cs="Times New Roman"/>
        </w:rPr>
        <w:t>Pengelompokan</w:t>
      </w:r>
      <w:r>
        <w:rPr>
          <w:rFonts w:cs="Times New Roman"/>
          <w:i/>
          <w:iCs/>
        </w:rPr>
        <w:t xml:space="preserve"> </w:t>
      </w:r>
      <w:r>
        <w:rPr>
          <w:rFonts w:cs="Times New Roman"/>
        </w:rPr>
        <w:t>k</w:t>
      </w:r>
      <w:r w:rsidR="002D1E6F">
        <w:t>-</w:t>
      </w:r>
      <w:r w:rsidR="002D1E6F">
        <w:rPr>
          <w:i/>
          <w:iCs/>
        </w:rPr>
        <w:t xml:space="preserve">means </w:t>
      </w:r>
      <w:r w:rsidR="002D1E6F">
        <w:t xml:space="preserve">dipilih untuk diuji karena pada nilai </w:t>
      </w:r>
      <w:r w:rsidR="008F50D0">
        <w:rPr>
          <w:rFonts w:eastAsia="Calibri" w:cs="Times New Roman"/>
          <w:lang w:val="de-DE"/>
        </w:rPr>
        <w:t>γ</w:t>
      </w:r>
      <w:r w:rsidR="008F50D0">
        <w:t xml:space="preserve"> </w:t>
      </w:r>
      <w:r w:rsidR="002D1E6F">
        <w:t xml:space="preserve">yang kecil dan ukuran data referensi yang besar, data </w:t>
      </w:r>
      <w:r w:rsidR="00B30663">
        <w:t>salah</w:t>
      </w:r>
      <w:r w:rsidR="002D1E6F">
        <w:rPr>
          <w:i/>
          <w:iCs/>
        </w:rPr>
        <w:t xml:space="preserve"> </w:t>
      </w:r>
      <w:r w:rsidR="002D1E6F">
        <w:t xml:space="preserve">diproyeksikan terpisah dari data normal, namun tersebar. </w:t>
      </w:r>
      <w:r w:rsidR="002D1E6F" w:rsidRPr="00C055FF">
        <w:t xml:space="preserve">Dengan menggunakan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dapat melakukan </w:t>
      </w:r>
      <w:r>
        <w:rPr>
          <w:rFonts w:cs="Times New Roman"/>
        </w:rPr>
        <w:t>pengelompokan</w:t>
      </w:r>
      <w:r>
        <w:rPr>
          <w:rFonts w:cs="Times New Roman"/>
          <w:i/>
          <w:iCs/>
        </w:rPr>
        <w:t xml:space="preserve"> </w:t>
      </w:r>
      <w:r w:rsidR="002D1E6F" w:rsidRPr="00C055FF">
        <w:t xml:space="preserve">pada gabungan data referensi dan data </w:t>
      </w:r>
      <w:r w:rsidR="00433840">
        <w:rPr>
          <w:rFonts w:cs="Times New Roman"/>
        </w:rPr>
        <w:t>penyangga</w:t>
      </w:r>
      <w:r w:rsidR="002D1E6F" w:rsidRPr="00C055FF">
        <w:t xml:space="preserve">.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Pr>
          <w:i/>
        </w:rPr>
        <w:t xml:space="preserve"> </w:t>
      </w:r>
      <w:r w:rsidR="002D1E6F" w:rsidRPr="00C055FF">
        <w:t xml:space="preserve">akan melakukan pengelompokan terhadap data berdasarkan posisinya, </w:t>
      </w:r>
      <w:r w:rsidR="00532DC0">
        <w:t>sehingga</w:t>
      </w:r>
      <w:r w:rsidR="002D1E6F" w:rsidRPr="00C055FF">
        <w:t xml:space="preserve"> apabila sebuah kumpulan data terletak jauh dari data referensi, maka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 xml:space="preserve">means </w:t>
      </w:r>
      <w:r w:rsidR="002D1E6F" w:rsidRPr="00C055FF">
        <w:t xml:space="preserve">akan memberikan label yang berbeda kepada 2 kelompok tersebut. </w:t>
      </w:r>
    </w:p>
    <w:p w14:paraId="65ADF404" w14:textId="77777777" w:rsidR="006F4902" w:rsidRDefault="002D1E6F" w:rsidP="008C1B2A">
      <w:pPr>
        <w:spacing w:after="0" w:line="360" w:lineRule="auto"/>
        <w:ind w:firstLine="567"/>
      </w:pPr>
      <w:r>
        <w:t xml:space="preserve">DBSCAN melakukan pengelompokkan sebuah data tergantung pada kepadatan dari sebuah daerah pada data tersebut. DBSCAN akan menggolongkan sebuah sampel dengan menghitung jumlah sampel lain yang terdapat didalam radius tetentu disekitar sampel tersebut, radius tersebut merupakan salah satu parameter dari DBSCAN. Kelemahan dari DBSCAN adalah apabila data </w:t>
      </w:r>
      <w:r w:rsidR="00B30663">
        <w:t>salah</w:t>
      </w:r>
      <w:r>
        <w:rPr>
          <w:i/>
          <w:iCs/>
        </w:rPr>
        <w:t xml:space="preserve"> </w:t>
      </w:r>
      <w:r>
        <w:t xml:space="preserve">diproyeksikan secara </w:t>
      </w:r>
      <w:r w:rsidR="00532DC0">
        <w:t xml:space="preserve">terlalu </w:t>
      </w:r>
      <w:r>
        <w:t xml:space="preserve">tersebar, maka DBSCAN dapat hanya menangkap sebagian dari data </w:t>
      </w:r>
      <w:r w:rsidR="00B30663">
        <w:t>salah</w:t>
      </w:r>
      <w:r>
        <w:rPr>
          <w:i/>
          <w:iCs/>
        </w:rPr>
        <w:t xml:space="preserve"> </w:t>
      </w:r>
      <w:r>
        <w:t xml:space="preserve">atau justru salah menggolongkan sebagian data normal sebagai data </w:t>
      </w:r>
      <w:r w:rsidR="00B30663">
        <w:t>salah</w:t>
      </w:r>
      <w:r>
        <w:t xml:space="preserve"> karena kepadatannya. </w:t>
      </w:r>
    </w:p>
    <w:p w14:paraId="5D772D05" w14:textId="77777777" w:rsidR="006F4902" w:rsidRPr="00C055FF" w:rsidRDefault="006F4902" w:rsidP="008C1B2A">
      <w:pPr>
        <w:spacing w:after="0" w:line="360" w:lineRule="auto"/>
        <w:ind w:firstLine="567"/>
      </w:pPr>
      <w:r w:rsidRPr="00C055FF">
        <w:t xml:space="preserve">Pada pengujian ini, </w:t>
      </w:r>
      <w:r>
        <w:rPr>
          <w:rFonts w:cs="Times New Roman"/>
        </w:rPr>
        <w:t>pengelompokan</w:t>
      </w:r>
      <w:r>
        <w:t xml:space="preserve"> </w:t>
      </w:r>
      <w:r w:rsidRPr="00C055FF">
        <w:t>dilakukan dengan</w:t>
      </w:r>
      <w:r>
        <w:t xml:space="preserve"> </w:t>
      </w:r>
      <w:r w:rsidRPr="00C055FF">
        <w:t xml:space="preserve">pertama-tama menggabungkan data referensi dengan data </w:t>
      </w:r>
      <w:r>
        <w:rPr>
          <w:rFonts w:cs="Times New Roman"/>
        </w:rPr>
        <w:t>penyangga</w:t>
      </w:r>
      <w:r w:rsidRPr="00C055FF">
        <w:t xml:space="preserve"> menjadi sebuah data gabungan. </w:t>
      </w:r>
      <w:r>
        <w:rPr>
          <w:rFonts w:cs="Times New Roman"/>
        </w:rPr>
        <w:t>pengelompokan</w:t>
      </w:r>
      <w:r>
        <w:rPr>
          <w:rFonts w:cs="Times New Roman"/>
          <w:i/>
          <w:iCs/>
        </w:rPr>
        <w:t xml:space="preserve"> </w:t>
      </w:r>
      <w:r>
        <w:rPr>
          <w:rFonts w:cs="Times New Roman"/>
        </w:rPr>
        <w:t>k</w:t>
      </w:r>
      <w:r w:rsidRPr="00C055FF">
        <w:t>-means</w:t>
      </w:r>
      <w:r>
        <w:t xml:space="preserve"> </w:t>
      </w:r>
      <w:r w:rsidRPr="00C055FF">
        <w:t xml:space="preserve">kemudian dilakukan pada data gabungan tersebut dan didapatkan keluaran berupa label dari tiap sampel berdasarkan </w:t>
      </w:r>
      <w:r>
        <w:lastRenderedPageBreak/>
        <w:t>kelompoknya</w:t>
      </w:r>
      <w:r w:rsidRPr="00C055FF">
        <w:t>.</w:t>
      </w:r>
      <w:r>
        <w:t xml:space="preserve"> </w:t>
      </w:r>
      <w:r w:rsidRPr="00C055FF">
        <w:t xml:space="preserve">Salah satu kekurangan dari pengguna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adalah jumlah </w:t>
      </w:r>
      <w:r>
        <w:rPr>
          <w:iCs/>
        </w:rPr>
        <w:t>kelompok</w:t>
      </w:r>
      <w:r w:rsidRPr="00C055FF">
        <w:t xml:space="preserve"> harus ditentukan sejak awal penggunaan metode, dikarenak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tidak dapat mengetahui </w:t>
      </w:r>
      <w:r>
        <w:t xml:space="preserve">jumlah </w:t>
      </w:r>
      <w:r>
        <w:rPr>
          <w:iCs/>
        </w:rPr>
        <w:t>kelompok</w:t>
      </w:r>
      <w:r w:rsidRPr="00C055FF">
        <w:t xml:space="preserve"> </w:t>
      </w:r>
      <w:r>
        <w:t xml:space="preserve">yang optimum untuk mengelompokkan data. </w:t>
      </w:r>
    </w:p>
    <w:p w14:paraId="05C81C2B" w14:textId="66B26A89" w:rsidR="00040772" w:rsidRDefault="002D1E6F" w:rsidP="00707738">
      <w:pPr>
        <w:spacing w:line="360" w:lineRule="auto"/>
        <w:ind w:firstLine="567"/>
      </w:pPr>
      <w:bookmarkStart w:id="119" w:name="_Hlk61268487"/>
      <w:r>
        <w:t xml:space="preserve">Pengujian dilakukan untuk membandingkan performa </w:t>
      </w:r>
      <w:r w:rsidR="00EE4EEB">
        <w:rPr>
          <w:iCs/>
        </w:rPr>
        <w:t>kelompok</w:t>
      </w:r>
      <w:r w:rsidR="00EE4EEB" w:rsidRPr="00C055FF">
        <w:t xml:space="preserve"> </w:t>
      </w:r>
      <w:r w:rsidR="00EE4EEB">
        <w:t>k</w:t>
      </w:r>
      <w:r>
        <w:t>-</w:t>
      </w:r>
      <w:r>
        <w:rPr>
          <w:i/>
          <w:iCs/>
        </w:rPr>
        <w:t xml:space="preserve">means </w:t>
      </w:r>
      <w:r>
        <w:t xml:space="preserve">dan DBSCAN pada berbagai skenario, yaitu variasi nilai </w:t>
      </w:r>
      <w:r w:rsidR="008F50D0">
        <w:rPr>
          <w:rFonts w:eastAsia="Calibri" w:cs="Times New Roman"/>
          <w:lang w:val="de-DE"/>
        </w:rPr>
        <w:t>γ</w:t>
      </w:r>
      <w:r>
        <w:t xml:space="preserve">, ukuran data referensi, serta jumlah data </w:t>
      </w:r>
      <w:r w:rsidR="00B30663">
        <w:t>salah</w:t>
      </w:r>
      <w:r>
        <w:rPr>
          <w:i/>
          <w:iCs/>
        </w:rPr>
        <w:t xml:space="preserve"> </w:t>
      </w:r>
      <w:r>
        <w:t xml:space="preserve">pada </w:t>
      </w:r>
      <w:r w:rsidR="00433840">
        <w:rPr>
          <w:rFonts w:cs="Times New Roman"/>
        </w:rPr>
        <w:t>penyangga</w:t>
      </w:r>
      <w:r>
        <w:t>. Dengan begitu, dapat dilihat performa pada skenario yang menguntungkan dan tidak menguntungkan bagi tiap metode.</w:t>
      </w:r>
    </w:p>
    <w:bookmarkEnd w:id="119"/>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60544063" w:rsidR="0056089E" w:rsidRPr="0056089E" w:rsidRDefault="007446D7" w:rsidP="0056089E">
      <w:pPr>
        <w:pStyle w:val="Caption"/>
      </w:pPr>
      <w:r>
        <w:lastRenderedPageBreak/>
        <w:t xml:space="preserve">Table </w:t>
      </w:r>
      <w:fldSimple w:instr=" STYLEREF 1 \s ">
        <w:r w:rsidR="00732B50">
          <w:rPr>
            <w:noProof/>
          </w:rPr>
          <w:t>V</w:t>
        </w:r>
      </w:fldSimple>
      <w:r>
        <w:t>.</w:t>
      </w:r>
      <w:fldSimple w:instr=" SEQ Table \* ARABIC \s 1 ">
        <w:r w:rsidR="00732B50">
          <w:rPr>
            <w:noProof/>
          </w:rPr>
          <w:t>1</w:t>
        </w:r>
      </w:fldSimple>
      <w:r>
        <w:t xml:space="preserve"> </w:t>
      </w:r>
      <w:r w:rsidR="00A20134">
        <w:t xml:space="preserve">Hasil </w:t>
      </w:r>
      <w:r>
        <w:t xml:space="preserve">Pengujian Metode </w:t>
      </w:r>
      <w:r w:rsidR="00EE4EEB">
        <w:rPr>
          <w:iCs w:val="0"/>
        </w:rPr>
        <w:t>Pengelompokan</w:t>
      </w:r>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20" w:name="_Hlk59584659"/>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w:t>
            </w:r>
            <w:r w:rsidR="00ED674D" w:rsidRPr="00F67103">
              <w:rPr>
                <w:rFonts w:eastAsia="Times New Roman" w:cs="Times New Roman"/>
                <w:b/>
                <w:bCs/>
                <w:sz w:val="16"/>
                <w:szCs w:val="16"/>
                <w:lang w:val="en-ID" w:eastAsia="en-ID"/>
              </w:rPr>
              <w:t xml:space="preserve"> dan </w:t>
            </w:r>
            <w:r w:rsidRPr="00F67103">
              <w:rPr>
                <w:rFonts w:eastAsia="Times New Roman" w:cs="Times New Roman"/>
                <w:b/>
                <w:bCs/>
                <w:sz w:val="16"/>
                <w:szCs w:val="16"/>
                <w:lang w:val="en-ID" w:eastAsia="en-ID"/>
              </w:rPr>
              <w:t>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 xml:space="preserve">Ukuran Referensi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20"/>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2E0539D7" w:rsidR="002D1E6F" w:rsidRPr="00280992" w:rsidRDefault="002D1E6F" w:rsidP="004970DD">
      <w:pPr>
        <w:spacing w:after="0" w:line="360" w:lineRule="auto"/>
        <w:ind w:firstLine="567"/>
        <w:rPr>
          <w:color w:val="FF0000"/>
        </w:rPr>
      </w:pPr>
      <w:r w:rsidRPr="00511BAC">
        <w:lastRenderedPageBreak/>
        <w:t xml:space="preserve">Dari pengujian yang dilakukan, didapatkan hasil sesuai yang tertera pada </w:t>
      </w:r>
      <w:r w:rsidR="00115A33">
        <w:t>T</w:t>
      </w:r>
      <w:r w:rsidRPr="00511BAC">
        <w:t xml:space="preserve">abel </w:t>
      </w:r>
      <w:r w:rsidR="0056089E" w:rsidRPr="00511BAC">
        <w:rPr>
          <w:szCs w:val="24"/>
        </w:rPr>
        <w:t>V.1</w:t>
      </w:r>
      <w:r w:rsidRPr="00511BAC">
        <w:t xml:space="preserve">, yang berisikan jumlah </w:t>
      </w:r>
      <w:r w:rsidR="00B30663">
        <w:t>posit</w:t>
      </w:r>
      <w:r w:rsidR="00742208">
        <w:t>i</w:t>
      </w:r>
      <w:r w:rsidR="00B30663">
        <w:t xml:space="preserve">f benar </w:t>
      </w:r>
      <w:r w:rsidRPr="00511BAC">
        <w:t>(</w:t>
      </w:r>
      <w:r w:rsidR="00B30663">
        <w:t>PB</w:t>
      </w:r>
      <w:r w:rsidRPr="00511BAC">
        <w:t xml:space="preserve">) dan </w:t>
      </w:r>
      <w:r w:rsidR="00B30663">
        <w:t xml:space="preserve">negatif benar </w:t>
      </w:r>
      <w:r w:rsidRPr="00511BAC">
        <w:t>(</w:t>
      </w:r>
      <w:r w:rsidR="00B30663">
        <w:t>NB</w:t>
      </w:r>
      <w:r w:rsidRPr="00511BAC">
        <w:t xml:space="preserve">) menggunakan metode </w:t>
      </w:r>
      <w:r w:rsidR="001D5446" w:rsidRPr="001D5446">
        <w:t xml:space="preserve">PKM </w:t>
      </w:r>
      <w:r w:rsidRPr="00511BAC">
        <w:t>dan DB</w:t>
      </w:r>
      <w:r w:rsidR="008B2D8E">
        <w:t>SCAN</w:t>
      </w:r>
      <w:r w:rsidRPr="00511BAC">
        <w:t xml:space="preserve"> pada berbagai nilai </w:t>
      </w:r>
      <w:r w:rsidR="008F50D0">
        <w:rPr>
          <w:rFonts w:eastAsia="Calibri" w:cs="Times New Roman"/>
          <w:lang w:val="de-DE"/>
        </w:rPr>
        <w:t>γ</w:t>
      </w:r>
      <w:r w:rsidR="008F50D0" w:rsidRPr="00511BAC">
        <w:t xml:space="preserve"> </w:t>
      </w:r>
      <w:r w:rsidRPr="00511BAC">
        <w:t xml:space="preserve">dan ukuran referensi dengan jumlah data </w:t>
      </w:r>
      <w:r w:rsidR="00B30663">
        <w:t>salah</w:t>
      </w:r>
      <w:r w:rsidRPr="00511BAC">
        <w:rPr>
          <w:i/>
          <w:iCs/>
        </w:rPr>
        <w:t xml:space="preserve"> </w:t>
      </w:r>
      <w:r w:rsidRPr="00511BAC">
        <w:t xml:space="preserve">sebanyak 5, 10, </w:t>
      </w:r>
      <w:r w:rsidR="005E1BA4" w:rsidRPr="00511BAC">
        <w:t xml:space="preserve">15, </w:t>
      </w:r>
      <w:r w:rsidRPr="00511BAC">
        <w:t>dan 20 secara berturutan</w:t>
      </w:r>
      <w:r w:rsidR="005E1BA4" w:rsidRPr="00511BAC">
        <w:t>, dengan</w:t>
      </w:r>
      <w:r w:rsidRPr="00511BAC">
        <w:t xml:space="preserve"> </w:t>
      </w:r>
      <w:r w:rsidR="00433840">
        <w:t>PB</w:t>
      </w:r>
      <w:r w:rsidRPr="00511BAC">
        <w:t xml:space="preserve"> dan </w:t>
      </w:r>
      <w:r w:rsidR="00433840">
        <w:t>NB</w:t>
      </w:r>
      <w:r w:rsidRPr="00511BAC">
        <w:t xml:space="preserve"> yang tertera pada tabel-tabel tersebut hanya dari penggolongan data </w:t>
      </w:r>
      <w:r w:rsidR="00433840">
        <w:rPr>
          <w:rFonts w:cs="Times New Roman"/>
        </w:rPr>
        <w:t>penyangga</w:t>
      </w:r>
      <w:r w:rsidRPr="00511BAC">
        <w:t xml:space="preserve">, tidak termasuk data referensi. </w:t>
      </w:r>
    </w:p>
    <w:p w14:paraId="3258536B" w14:textId="30FD28F4" w:rsidR="00CC04BE" w:rsidRPr="00CC04BE" w:rsidRDefault="00E95A01" w:rsidP="00785233">
      <w:pPr>
        <w:spacing w:after="0" w:line="360" w:lineRule="auto"/>
        <w:ind w:firstLine="567"/>
      </w:pPr>
      <w:r w:rsidRPr="00E95A01">
        <w:t>Semakin kecilnya</w:t>
      </w:r>
      <w:r w:rsidR="002D1E6F" w:rsidRPr="00E95A01">
        <w:t xml:space="preserve"> nilai </w:t>
      </w:r>
      <w:r w:rsidR="008F50D0">
        <w:rPr>
          <w:rFonts w:eastAsia="Calibri" w:cs="Times New Roman"/>
          <w:lang w:val="de-DE"/>
        </w:rPr>
        <w:t>γ</w:t>
      </w:r>
      <w:r w:rsidR="008F50D0">
        <w:t xml:space="preserve"> </w:t>
      </w:r>
      <w:r w:rsidR="002D1E6F" w:rsidRPr="00E95A01">
        <w:t xml:space="preserve">memiliki pengaruh positif bagi metode </w:t>
      </w:r>
      <w:r w:rsidR="001D5446" w:rsidRPr="001D5446">
        <w:t>PKM</w:t>
      </w:r>
      <w:r w:rsidR="002D1E6F" w:rsidRPr="00E95A01">
        <w:t xml:space="preserve">, semakin </w:t>
      </w:r>
      <w:r w:rsidRPr="00E95A01">
        <w:t>kecil</w:t>
      </w:r>
      <w:r w:rsidR="002D1E6F" w:rsidRPr="00E95A01">
        <w:t xml:space="preserve"> nilai </w:t>
      </w:r>
      <w:r w:rsidR="008F50D0">
        <w:rPr>
          <w:rFonts w:eastAsia="Calibri" w:cs="Times New Roman"/>
          <w:lang w:val="de-DE"/>
        </w:rPr>
        <w:t>γ</w:t>
      </w:r>
      <w:r w:rsidR="008F50D0" w:rsidRPr="00E95A01">
        <w:t xml:space="preserve"> </w:t>
      </w:r>
      <w:r w:rsidR="002D1E6F" w:rsidRPr="00E95A01">
        <w:t xml:space="preserve">yang digunakan, akurasi pengelompokan dengan </w:t>
      </w:r>
      <w:r w:rsidR="001D5446" w:rsidRPr="001D5446">
        <w:t xml:space="preserve">PKM </w:t>
      </w:r>
      <w:r w:rsidR="002D1E6F" w:rsidRPr="00E95A01">
        <w:t>semakin meningkat</w:t>
      </w:r>
      <w:r w:rsidR="00CC04BE">
        <w:t xml:space="preserve">, </w:t>
      </w:r>
      <w:r w:rsidR="002D1E6F" w:rsidRPr="00E95A01">
        <w:t xml:space="preserve">disebabkan oleh semakin terpisahnya data </w:t>
      </w:r>
      <w:r w:rsidR="00B30663">
        <w:t>salah</w:t>
      </w:r>
      <w:r w:rsidR="002D1E6F" w:rsidRPr="00E95A01">
        <w:rPr>
          <w:i/>
          <w:iCs/>
        </w:rPr>
        <w:t xml:space="preserve"> </w:t>
      </w:r>
      <w:r w:rsidR="002D1E6F" w:rsidRPr="00E95A01">
        <w:t xml:space="preserve">dari data </w:t>
      </w:r>
      <w:r w:rsidR="002D1E6F" w:rsidRPr="00E95A01">
        <w:rPr>
          <w:i/>
          <w:iCs/>
        </w:rPr>
        <w:t xml:space="preserve">normal </w:t>
      </w:r>
      <w:r w:rsidR="002D1E6F" w:rsidRPr="00E95A01">
        <w:t xml:space="preserve">seiring meningkatnya nilai </w:t>
      </w:r>
      <w:r w:rsidR="008F50D0">
        <w:rPr>
          <w:rFonts w:eastAsia="Calibri" w:cs="Times New Roman"/>
          <w:lang w:val="de-DE"/>
        </w:rPr>
        <w:t>γ</w:t>
      </w:r>
      <w:r w:rsidR="008F50D0" w:rsidRPr="00E95A01">
        <w:t xml:space="preserve"> </w:t>
      </w:r>
      <w:r w:rsidR="002D1E6F" w:rsidRPr="00E95A01">
        <w:t xml:space="preserve">yang digunakan. </w:t>
      </w:r>
      <w:r w:rsidR="001D5446" w:rsidRPr="001D5446">
        <w:t xml:space="preserve">PKM </w:t>
      </w:r>
      <w:r w:rsidR="002D1E6F" w:rsidRPr="00E95A01">
        <w:t xml:space="preserve">hanya dapat mengelompokkan data yang terpisah secara linier, sedangkan pada nilai </w:t>
      </w:r>
      <w:r w:rsidR="008F50D0">
        <w:rPr>
          <w:rFonts w:eastAsia="Calibri" w:cs="Times New Roman"/>
          <w:lang w:val="de-DE"/>
        </w:rPr>
        <w:t>γ</w:t>
      </w:r>
      <w:r w:rsidR="008F50D0" w:rsidRPr="00E95A01">
        <w:t xml:space="preserve"> </w:t>
      </w:r>
      <w:r w:rsidR="002D1E6F" w:rsidRPr="00E95A01">
        <w:t xml:space="preserve">yang besar, data </w:t>
      </w:r>
      <w:r w:rsidR="00B30663">
        <w:t>salah</w:t>
      </w:r>
      <w:r w:rsidR="00B30663" w:rsidRPr="00E95A01">
        <w:rPr>
          <w:i/>
          <w:iCs/>
        </w:rPr>
        <w:t xml:space="preserve"> </w:t>
      </w:r>
      <w:r w:rsidR="002D1E6F" w:rsidRPr="00E95A01">
        <w:t xml:space="preserve">diproyeksikan didalam persebaran data normal, sehingga </w:t>
      </w:r>
      <w:r w:rsidR="001D5446" w:rsidRPr="001D5446">
        <w:t xml:space="preserve">PKM </w:t>
      </w:r>
      <w:r w:rsidR="002D1E6F" w:rsidRPr="00E95A01">
        <w:t xml:space="preserve">kesulitan untuk memisahkan data </w:t>
      </w:r>
      <w:r w:rsidR="00B30663">
        <w:t>salah</w:t>
      </w:r>
      <w:r w:rsidR="00B30663" w:rsidRPr="00E95A01">
        <w:rPr>
          <w:i/>
          <w:iCs/>
        </w:rPr>
        <w:t xml:space="preserve"> </w:t>
      </w:r>
      <w:r w:rsidR="002D1E6F" w:rsidRPr="00E95A01">
        <w:t>dari data normal</w:t>
      </w:r>
      <w:r w:rsidR="00565AC4">
        <w:t>, s</w:t>
      </w:r>
      <w:r w:rsidR="002D1E6F" w:rsidRPr="00565AC4">
        <w:t xml:space="preserve">ifat </w:t>
      </w:r>
      <w:r w:rsidR="001D5446" w:rsidRPr="001D5446">
        <w:t xml:space="preserve">PKM </w:t>
      </w:r>
      <w:r w:rsidR="002D1E6F" w:rsidRPr="00565AC4">
        <w:t xml:space="preserve">tersebut mengakibatkan metode </w:t>
      </w:r>
      <w:r w:rsidR="001D5446" w:rsidRPr="001D5446">
        <w:t xml:space="preserve">PKM </w:t>
      </w:r>
      <w:r w:rsidR="002D1E6F" w:rsidRPr="00565AC4">
        <w:t>sulit untuk mendapatkan F-</w:t>
      </w:r>
      <w:r w:rsidR="002D1E6F" w:rsidRPr="00565AC4">
        <w:rPr>
          <w:i/>
          <w:iCs/>
        </w:rPr>
        <w:t xml:space="preserve">score </w:t>
      </w:r>
      <w:r w:rsidR="002D1E6F" w:rsidRPr="00565AC4">
        <w:t xml:space="preserve">bernilai sempurna. </w:t>
      </w:r>
      <w:r w:rsidR="00CC04BE">
        <w:t xml:space="preserve">Namun pada pengujian yang dilakukan didapatkan hasil bahwa perubahan penggunaan nilai </w:t>
      </w:r>
      <w:r w:rsidR="008F50D0">
        <w:rPr>
          <w:rFonts w:eastAsia="Calibri" w:cs="Times New Roman"/>
          <w:lang w:val="de-DE"/>
        </w:rPr>
        <w:t>γ</w:t>
      </w:r>
      <w:r w:rsidR="008F50D0">
        <w:t xml:space="preserve"> </w:t>
      </w:r>
      <w:r w:rsidR="00CC04BE">
        <w:t>tidak memiliki pengaruh yang jelas terhadap nilai F-</w:t>
      </w:r>
      <w:r w:rsidR="00CC04BE">
        <w:rPr>
          <w:i/>
          <w:iCs/>
        </w:rPr>
        <w:t xml:space="preserve">score </w:t>
      </w:r>
      <w:r w:rsidR="00CC04BE">
        <w:t xml:space="preserve">yang dihasilkan oleh metode </w:t>
      </w:r>
      <w:r w:rsidR="001D5446" w:rsidRPr="001D5446">
        <w:t xml:space="preserve">PKM </w:t>
      </w:r>
      <w:r w:rsidR="00CC04BE">
        <w:t>maupun DBSCAN</w:t>
      </w:r>
      <w:r w:rsidR="00C77403">
        <w:t xml:space="preserve">, dikarenakan proyeksi dari data akan sangat beragam bergantung pada ukuran referensi dan </w:t>
      </w:r>
      <w:r w:rsidR="008F50D0">
        <w:rPr>
          <w:rFonts w:eastAsia="Calibri" w:cs="Times New Roman"/>
          <w:lang w:val="de-DE"/>
        </w:rPr>
        <w:t>γ</w:t>
      </w:r>
      <w:r w:rsidR="008F50D0">
        <w:t xml:space="preserve"> </w:t>
      </w:r>
      <w:r w:rsidR="00C77403">
        <w:t>yang digunakan.</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dihasilkan apabila digunakan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5</w:t>
      </w:r>
      <w:r w:rsidR="00785233" w:rsidRPr="00785233">
        <w:t xml:space="preserve"> selalu lebih rendah dibandingkan apabila digunakan </w:t>
      </w:r>
      <w:r w:rsidR="008F50D0">
        <w:rPr>
          <w:rFonts w:eastAsia="Calibri" w:cs="Times New Roman"/>
          <w:lang w:val="de-DE"/>
        </w:rPr>
        <w:t>γ</w:t>
      </w:r>
      <w:r w:rsidR="008F50D0" w:rsidRPr="00785233">
        <w:t xml:space="preserve"> </w:t>
      </w:r>
      <w:r w:rsidR="00785233" w:rsidRPr="00785233">
        <w:t>sebesar 1</w:t>
      </w:r>
      <w:r w:rsidR="00040772">
        <w:t>0</w:t>
      </w:r>
      <w:r w:rsidR="00040772">
        <w:rPr>
          <w:vertAlign w:val="superscript"/>
        </w:rPr>
        <w:t>-4</w:t>
      </w:r>
      <w:r w:rsidR="00785233" w:rsidRPr="00785233">
        <w:t xml:space="preserve">. Namun </w:t>
      </w:r>
      <w:r w:rsidR="00184C69" w:rsidRPr="00785233">
        <w:t xml:space="preserve">pada jumlah data </w:t>
      </w:r>
      <w:r w:rsidR="00C26F8B">
        <w:t>salah</w:t>
      </w:r>
      <w:r w:rsidR="00C26F8B" w:rsidRPr="00E95A01">
        <w:rPr>
          <w:i/>
          <w:iCs/>
        </w:rPr>
        <w:t xml:space="preserve"> </w:t>
      </w:r>
      <w:r w:rsidR="00184C69" w:rsidRPr="00785233">
        <w:t xml:space="preserve">dan ukuran referensi yang sama, </w:t>
      </w:r>
      <w:r w:rsidR="00D11E1E" w:rsidRPr="00785233">
        <w:t>dapat dilihat bahwa F-</w:t>
      </w:r>
      <w:r w:rsidR="00D11E1E" w:rsidRPr="00785233">
        <w:rPr>
          <w:i/>
          <w:iCs/>
        </w:rPr>
        <w:t xml:space="preserve">score </w:t>
      </w:r>
      <w:r w:rsidR="00D11E1E" w:rsidRPr="00785233">
        <w:t xml:space="preserve">dari DBSCAN </w:t>
      </w:r>
      <w:r w:rsidR="00785233" w:rsidRPr="00785233">
        <w:t xml:space="preserve">meningkat dan </w:t>
      </w:r>
      <w:r w:rsidR="00D11E1E" w:rsidRPr="00785233">
        <w:t xml:space="preserve">meraih nilai maksimum apabila digunakan nilai </w:t>
      </w:r>
      <w:r w:rsidR="008F50D0">
        <w:rPr>
          <w:rFonts w:eastAsia="Calibri" w:cs="Times New Roman"/>
          <w:lang w:val="de-DE"/>
        </w:rPr>
        <w:t>γ</w:t>
      </w:r>
      <w:r w:rsidR="008F50D0" w:rsidRPr="00785233">
        <w:t xml:space="preserve"> </w:t>
      </w:r>
      <w:r w:rsidR="00D11E1E" w:rsidRPr="00785233">
        <w:t xml:space="preserve">sebesar </w:t>
      </w:r>
      <w:r w:rsidR="00184C69" w:rsidRPr="00785233">
        <w:t>1</w:t>
      </w:r>
      <w:r w:rsidR="00040772">
        <w:t>0</w:t>
      </w:r>
      <w:r w:rsidR="00040772">
        <w:rPr>
          <w:vertAlign w:val="superscript"/>
        </w:rPr>
        <w:t>-5</w:t>
      </w:r>
      <w:r w:rsidR="00785233" w:rsidRPr="00785233">
        <w:t>. F-</w:t>
      </w:r>
      <w:r w:rsidR="00785233" w:rsidRPr="00785233">
        <w:rPr>
          <w:i/>
          <w:iCs/>
        </w:rPr>
        <w:t xml:space="preserve">score </w:t>
      </w:r>
      <w:r w:rsidR="00785233" w:rsidRPr="00785233">
        <w:t xml:space="preserve">kemudian akan menurun lagi pada nilai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6</w:t>
      </w:r>
      <w:r w:rsidR="00785233" w:rsidRPr="00785233">
        <w:t xml:space="preserve"> dan meningkat kembali pada nilai </w:t>
      </w:r>
      <w:r w:rsidR="008F50D0">
        <w:rPr>
          <w:rFonts w:eastAsia="Calibri" w:cs="Times New Roman"/>
          <w:lang w:val="de-DE"/>
        </w:rPr>
        <w:t>γ</w:t>
      </w:r>
      <w:r w:rsidR="008F50D0" w:rsidRPr="00785233">
        <w:t xml:space="preserve"> </w:t>
      </w:r>
      <w:r w:rsidR="00785233" w:rsidRPr="00785233">
        <w:t>sebesar</w:t>
      </w:r>
      <w:r w:rsidR="00040772">
        <w:t xml:space="preserve"> </w:t>
      </w:r>
      <w:r w:rsidR="00785233" w:rsidRPr="00785233">
        <w:t>1</w:t>
      </w:r>
      <w:r w:rsidR="00040772">
        <w:t>0</w:t>
      </w:r>
      <w:r w:rsidR="00040772">
        <w:rPr>
          <w:vertAlign w:val="superscript"/>
        </w:rPr>
        <w:t>-6</w:t>
      </w:r>
      <w:r w:rsidR="00785233" w:rsidRPr="00785233">
        <w:t>.</w:t>
      </w:r>
      <w:r w:rsidR="00785233">
        <w:t xml:space="preserve"> Hal tersebut menandakan bahwa DBSCAN </w:t>
      </w:r>
      <w:r w:rsidR="00235BA7">
        <w:t xml:space="preserve">sangat </w:t>
      </w:r>
      <w:r w:rsidR="00785233">
        <w:t>peka terhadap</w:t>
      </w:r>
      <w:r w:rsidR="00235BA7">
        <w:t xml:space="preserve"> kepadatan</w:t>
      </w:r>
      <w:r w:rsidR="00785233">
        <w:t xml:space="preserve"> hasil proyeksi data dari tiap </w:t>
      </w:r>
      <w:r w:rsidR="008F50D0">
        <w:rPr>
          <w:rFonts w:eastAsia="Calibri" w:cs="Times New Roman"/>
          <w:lang w:val="de-DE"/>
        </w:rPr>
        <w:t>γ</w:t>
      </w:r>
      <w:r w:rsidR="008F50D0">
        <w:t xml:space="preserve"> </w:t>
      </w:r>
      <w:r w:rsidR="00785233">
        <w:t>yang digunakan</w:t>
      </w:r>
      <w:r w:rsidR="00235BA7">
        <w:t xml:space="preserve">, bukan hanya keterpisahan dari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r w:rsidRPr="00235BA7">
        <w:t xml:space="preserve">Ukuran data referensi juga mempengaruhi bagaimana data diproyeksikan, </w:t>
      </w:r>
      <w:r w:rsidR="001F4CBF">
        <w:t xml:space="preserve">namun pada pengujian dengan nilai </w:t>
      </w:r>
      <w:r w:rsidR="008F50D0">
        <w:rPr>
          <w:rFonts w:eastAsia="Calibri" w:cs="Times New Roman"/>
          <w:lang w:val="de-DE"/>
        </w:rPr>
        <w:t>γ</w:t>
      </w:r>
      <w:r w:rsidR="008F50D0">
        <w:t xml:space="preserve"> </w:t>
      </w:r>
      <w:r w:rsidR="001F4CBF">
        <w:t xml:space="preserve">dan jumlah sampel </w:t>
      </w:r>
      <w:r w:rsidR="00C26F8B">
        <w:t>salah</w:t>
      </w:r>
      <w:r w:rsidR="00C26F8B" w:rsidRPr="00E95A01">
        <w:rPr>
          <w:i/>
          <w:iCs/>
        </w:rPr>
        <w:t xml:space="preserve"> </w:t>
      </w:r>
      <w:r w:rsidR="001F4CBF">
        <w:t>yang sama, meningkatnya ukuran data referensi</w:t>
      </w:r>
      <w:r w:rsidR="00CC04BE">
        <w:t xml:space="preserve"> tidak memiliki pengaruh yang jelas bagi F-</w:t>
      </w:r>
      <w:r w:rsidR="00CC04BE">
        <w:rPr>
          <w:i/>
          <w:iCs/>
        </w:rPr>
        <w:t xml:space="preserve">score </w:t>
      </w:r>
      <w:r w:rsidR="001D5446" w:rsidRPr="001D5446">
        <w:t xml:space="preserve">PKM </w:t>
      </w:r>
      <w:r w:rsidR="00CC04BE">
        <w:t xml:space="preserve">maupun DBSCAN. </w:t>
      </w:r>
    </w:p>
    <w:p w14:paraId="4543170D" w14:textId="5FE0A960" w:rsidR="002D1E6F" w:rsidRPr="00E95A01" w:rsidRDefault="002D1E6F" w:rsidP="004970DD">
      <w:pPr>
        <w:spacing w:after="0" w:line="360" w:lineRule="auto"/>
        <w:ind w:firstLine="567"/>
        <w:rPr>
          <w:iCs/>
        </w:rPr>
      </w:pPr>
      <w:r w:rsidRPr="00E95A01">
        <w:lastRenderedPageBreak/>
        <w:t xml:space="preserve">Tidak ada perbedaan signifikan pada peningkatan jumlah data </w:t>
      </w:r>
      <w:r w:rsidR="00C26F8B">
        <w:t>salah</w:t>
      </w:r>
      <w:r w:rsidR="00C26F8B" w:rsidRPr="00E95A01">
        <w:rPr>
          <w:i/>
          <w:iCs/>
        </w:rPr>
        <w:t xml:space="preserve"> </w:t>
      </w:r>
      <w:r w:rsidRPr="00E95A01">
        <w:t>terhadap akurasi pengelompokan oleh metode DBSCAN. Meskipun terlihat ada peningkatan nilai F-</w:t>
      </w:r>
      <w:r w:rsidRPr="00E95A01">
        <w:rPr>
          <w:i/>
          <w:iCs/>
        </w:rPr>
        <w:t>score</w:t>
      </w:r>
      <w:r w:rsidRPr="00E95A01">
        <w:t xml:space="preserve">, namun hal tersebut dikarenakan meningkatnya jumlah data </w:t>
      </w:r>
      <w:r w:rsidR="00C26F8B">
        <w:t>salah</w:t>
      </w:r>
      <w:r w:rsidR="00C26F8B" w:rsidRPr="00E95A01">
        <w:rPr>
          <w:i/>
          <w:iCs/>
        </w:rPr>
        <w:t xml:space="preserve"> </w:t>
      </w:r>
      <w:r w:rsidRPr="00E95A01">
        <w:t xml:space="preserve">yang dapat dikelompokkan oleh DBSCAN. Pada </w:t>
      </w:r>
      <w:r w:rsidR="001D5446" w:rsidRPr="001D5446">
        <w:t>PKM</w:t>
      </w:r>
      <w:r w:rsidRPr="00E95A01">
        <w:t xml:space="preserve">, pengaruh jumlah data </w:t>
      </w:r>
      <w:r w:rsidR="00C26F8B">
        <w:t>salah</w:t>
      </w:r>
      <w:r w:rsidR="00C26F8B" w:rsidRPr="00E95A01">
        <w:rPr>
          <w:i/>
          <w:iCs/>
        </w:rPr>
        <w:t xml:space="preserve"> </w:t>
      </w:r>
      <w:r w:rsidRPr="00E95A01">
        <w:t xml:space="preserve">baru terlihat pada </w:t>
      </w:r>
      <w:r w:rsidR="008F50D0">
        <w:rPr>
          <w:rFonts w:eastAsia="Calibri" w:cs="Times New Roman"/>
          <w:lang w:val="de-DE"/>
        </w:rPr>
        <w:t>γ</w:t>
      </w:r>
      <w:r w:rsidR="008F50D0" w:rsidRPr="00E95A01">
        <w:t xml:space="preserve"> </w:t>
      </w:r>
      <w:r w:rsidRPr="00E95A01">
        <w:t xml:space="preserve">yang kecil, </w:t>
      </w:r>
      <w:r w:rsidR="00FB7512">
        <w:t>dengan</w:t>
      </w:r>
      <w:r w:rsidRPr="00E95A01">
        <w:t xml:space="preserve"> semakin besar jumlah data </w:t>
      </w:r>
      <w:r w:rsidR="00C26F8B">
        <w:t>salah</w:t>
      </w:r>
      <w:r w:rsidR="00C26F8B" w:rsidRPr="00E95A01">
        <w:rPr>
          <w:i/>
          <w:iCs/>
        </w:rPr>
        <w:t xml:space="preserve"> </w:t>
      </w:r>
      <w:r w:rsidRPr="00E95A01">
        <w:rPr>
          <w:iCs/>
        </w:rPr>
        <w:t xml:space="preserve">pada </w:t>
      </w:r>
      <w:r w:rsidR="00433840">
        <w:rPr>
          <w:rFonts w:cs="Times New Roman"/>
        </w:rPr>
        <w:t>penyangga</w:t>
      </w:r>
      <w:r w:rsidRPr="00E95A01">
        <w:rPr>
          <w:iCs/>
        </w:rPr>
        <w:t>, F-</w:t>
      </w:r>
      <w:r w:rsidRPr="00E95A01">
        <w:rPr>
          <w:i/>
        </w:rPr>
        <w:t xml:space="preserve">score </w:t>
      </w:r>
      <w:r w:rsidRPr="00E95A01">
        <w:rPr>
          <w:iCs/>
        </w:rPr>
        <w:t xml:space="preserve">dari </w:t>
      </w:r>
      <w:r w:rsidR="001D5446" w:rsidRPr="001D5446">
        <w:t xml:space="preserve">PKM </w:t>
      </w:r>
      <w:r w:rsidR="00E95A01">
        <w:rPr>
          <w:iCs/>
        </w:rPr>
        <w:t xml:space="preserve">meningkat dengan drastis karena dengan meningkatnya jumlah data </w:t>
      </w:r>
      <w:r w:rsidR="00C26F8B">
        <w:t>salah</w:t>
      </w:r>
      <w:r w:rsidR="00E95A01">
        <w:rPr>
          <w:i/>
        </w:rPr>
        <w:t xml:space="preserve">, </w:t>
      </w:r>
      <w:r w:rsidR="00E95A01">
        <w:rPr>
          <w:iCs/>
        </w:rPr>
        <w:t xml:space="preserve">pusat dari tiap </w:t>
      </w:r>
      <w:r w:rsidR="00EE4EEB">
        <w:rPr>
          <w:iCs/>
        </w:rPr>
        <w:t>kelompok</w:t>
      </w:r>
      <w:r w:rsidR="00E95A01">
        <w:rPr>
          <w:i/>
        </w:rPr>
        <w:t xml:space="preserve"> </w:t>
      </w:r>
      <w:r w:rsidR="00E95A01">
        <w:rPr>
          <w:iCs/>
        </w:rPr>
        <w:t>akan bergeser dan menghasilkan F-</w:t>
      </w:r>
      <w:r w:rsidR="00E95A01">
        <w:rPr>
          <w:i/>
        </w:rPr>
        <w:t xml:space="preserve">score </w:t>
      </w:r>
      <w:r w:rsidR="00E95A01">
        <w:rPr>
          <w:iCs/>
        </w:rPr>
        <w:t>yang lebih tinggi</w:t>
      </w:r>
      <w:r w:rsidRPr="00E95A01">
        <w:rPr>
          <w:iCs/>
        </w:rPr>
        <w:t>.</w:t>
      </w:r>
      <w:r w:rsidR="00E95A01">
        <w:rPr>
          <w:iCs/>
        </w:rPr>
        <w:t xml:space="preserve"> Kondisi tersebut dapat dilihat pada nilai </w:t>
      </w:r>
      <w:r w:rsidR="008F50D0">
        <w:rPr>
          <w:rFonts w:eastAsia="Calibri" w:cs="Times New Roman"/>
          <w:lang w:val="de-DE"/>
        </w:rPr>
        <w:t>γ</w:t>
      </w:r>
      <w:r w:rsidR="008F50D0">
        <w:rPr>
          <w:iCs/>
        </w:rPr>
        <w:t xml:space="preserve"> </w:t>
      </w:r>
      <w:r w:rsidR="00E95A01">
        <w:rPr>
          <w:iCs/>
        </w:rPr>
        <w:t xml:space="preserve">sebesar </w:t>
      </w:r>
      <w:r w:rsidR="00E95A01" w:rsidRPr="00E95A01">
        <w:rPr>
          <w:iCs/>
        </w:rPr>
        <w:t>1</w:t>
      </w:r>
      <w:r w:rsidR="00040772">
        <w:rPr>
          <w:iCs/>
        </w:rPr>
        <w:t>0</w:t>
      </w:r>
      <w:r w:rsidR="00040772">
        <w:rPr>
          <w:iCs/>
          <w:vertAlign w:val="superscript"/>
        </w:rPr>
        <w:t>-5</w:t>
      </w:r>
      <w:r w:rsidR="00E95A01">
        <w:rPr>
          <w:iCs/>
        </w:rPr>
        <w:t xml:space="preserve">. </w:t>
      </w:r>
    </w:p>
    <w:p w14:paraId="08F22854" w14:textId="251F0593" w:rsidR="00333317" w:rsidRDefault="002D1E6F" w:rsidP="004970DD">
      <w:pPr>
        <w:spacing w:after="0" w:line="360" w:lineRule="auto"/>
        <w:ind w:firstLine="567"/>
        <w:rPr>
          <w:iCs/>
          <w:color w:val="FF0000"/>
        </w:rPr>
      </w:pPr>
      <w:r w:rsidRPr="00737FE8">
        <w:rPr>
          <w:iCs/>
        </w:rPr>
        <w:t xml:space="preserve">Perlu diingat bahwa SVM mengklasifikasikan data dengan membentuk garis pemisah antar kelompok data yang memiliki label berbeda. Hasil pengelompokan oleh metode </w:t>
      </w:r>
      <w:r w:rsidR="00EE4EEB">
        <w:rPr>
          <w:iCs/>
        </w:rPr>
        <w:t>kelompok</w:t>
      </w:r>
      <w:r w:rsidR="00EE4EEB" w:rsidRPr="00C055FF">
        <w:t xml:space="preserve"> </w:t>
      </w:r>
      <w:r w:rsidRPr="00737FE8">
        <w:rPr>
          <w:iCs/>
        </w:rPr>
        <w:t xml:space="preserve">berupa label tiap sampel akan digunakan oleh SVM untuk mencari posisi dan orientasi garis pemisah yang optimum. Pada nilai </w:t>
      </w:r>
      <w:r w:rsidR="008F50D0">
        <w:rPr>
          <w:rFonts w:eastAsia="Calibri" w:cs="Times New Roman"/>
          <w:lang w:val="de-DE"/>
        </w:rPr>
        <w:t>γ</w:t>
      </w:r>
      <w:r w:rsidR="008F50D0" w:rsidRPr="00737FE8">
        <w:rPr>
          <w:iCs/>
        </w:rPr>
        <w:t xml:space="preserve"> </w:t>
      </w:r>
      <w:r w:rsidRPr="00737FE8">
        <w:rPr>
          <w:iCs/>
        </w:rPr>
        <w:t xml:space="preserve">yang lebih </w:t>
      </w:r>
      <w:r w:rsidR="00737FE8" w:rsidRPr="00737FE8">
        <w:rPr>
          <w:iCs/>
        </w:rPr>
        <w:t>besar</w:t>
      </w:r>
      <w:r w:rsidRPr="00737FE8">
        <w:rPr>
          <w:iCs/>
        </w:rPr>
        <w:t xml:space="preserve">, data </w:t>
      </w:r>
      <w:r w:rsidR="00C26F8B">
        <w:t>salah</w:t>
      </w:r>
      <w:r w:rsidR="00C26F8B" w:rsidRPr="00E95A01">
        <w:rPr>
          <w:i/>
          <w:iCs/>
        </w:rPr>
        <w:t xml:space="preserve"> </w:t>
      </w:r>
      <w:r w:rsidRPr="00737FE8">
        <w:rPr>
          <w:iCs/>
        </w:rPr>
        <w:t xml:space="preserve">akan diproyeksikan didalam persebaran data referensi atau bahkan didalam persebaran data </w:t>
      </w:r>
      <w:r w:rsidRPr="00737FE8">
        <w:rPr>
          <w:i/>
        </w:rPr>
        <w:t>normal</w:t>
      </w:r>
      <w:r w:rsidRPr="00737FE8">
        <w:rPr>
          <w:iCs/>
        </w:rPr>
        <w:t>, sehingga meskipun DBSCAN dapat memberikan pengelompokan yang relatif akurat</w:t>
      </w:r>
      <w:r w:rsidR="008C1B2A">
        <w:rPr>
          <w:iCs/>
        </w:rPr>
        <w:t xml:space="preserve"> pada kondisi tersebut</w:t>
      </w:r>
      <w:r w:rsidRPr="00737FE8">
        <w:rPr>
          <w:iCs/>
        </w:rPr>
        <w:t xml:space="preserve">, namun SVM akan kesulitan untuk membuat garis pemisah untuk memisahkan data </w:t>
      </w:r>
      <w:r w:rsidR="00C26F8B">
        <w:t>salah</w:t>
      </w:r>
      <w:r w:rsidR="00C26F8B" w:rsidRPr="00E95A01">
        <w:rPr>
          <w:i/>
          <w:iCs/>
        </w:rPr>
        <w:t xml:space="preserve"> </w:t>
      </w:r>
      <w:r w:rsidRPr="00737FE8">
        <w:rPr>
          <w:iCs/>
        </w:rPr>
        <w:t xml:space="preserve">dari data normal secara akurat. </w:t>
      </w:r>
    </w:p>
    <w:p w14:paraId="1C43C4F1" w14:textId="40221792" w:rsidR="00774225" w:rsidRPr="00B54AD8" w:rsidRDefault="00774225" w:rsidP="004970DD">
      <w:pPr>
        <w:spacing w:after="0" w:line="360" w:lineRule="auto"/>
        <w:ind w:firstLine="567"/>
        <w:rPr>
          <w:iCs/>
        </w:rPr>
      </w:pPr>
      <w:bookmarkStart w:id="121" w:name="_Hlk59585543"/>
      <w:r>
        <w:rPr>
          <w:iCs/>
        </w:rPr>
        <w:t xml:space="preserve">Pada pengujian yang telah dilakukan, didapatkan hasil bahwa penggunaan metode </w:t>
      </w:r>
      <w:r w:rsidR="00EE4EEB">
        <w:rPr>
          <w:iCs/>
        </w:rPr>
        <w:t>pengelompokan</w:t>
      </w:r>
      <w:r w:rsidR="00EE4EEB" w:rsidRPr="00C055FF">
        <w:t xml:space="preserve"> </w:t>
      </w:r>
      <w:r w:rsidR="00EE4EEB">
        <w:t>k</w:t>
      </w:r>
      <w:r>
        <w:rPr>
          <w:iCs/>
        </w:rPr>
        <w:t>-</w:t>
      </w:r>
      <w:r>
        <w:rPr>
          <w:i/>
        </w:rPr>
        <w:t>means</w:t>
      </w:r>
      <w:r w:rsidR="00EE4EEB">
        <w:rPr>
          <w:i/>
        </w:rPr>
        <w:t xml:space="preserve"> </w:t>
      </w:r>
      <w:r>
        <w:rPr>
          <w:iCs/>
        </w:rPr>
        <w:t>menghasilkan F-</w:t>
      </w:r>
      <w:r w:rsidR="00B54AD8">
        <w:rPr>
          <w:i/>
        </w:rPr>
        <w:t xml:space="preserve">score </w:t>
      </w:r>
      <w:r w:rsidR="00B54AD8">
        <w:rPr>
          <w:iCs/>
        </w:rPr>
        <w:t>yang lebih tinggi dibandingkan metode DBSCAN</w:t>
      </w:r>
      <w:r w:rsidR="007235ED">
        <w:rPr>
          <w:iCs/>
        </w:rPr>
        <w:t xml:space="preserve"> pada 59 pengujian, terutama apabila digunakan jumlah sampel salah yang kecil.</w:t>
      </w:r>
      <w:r w:rsidR="00B54AD8">
        <w:rPr>
          <w:iCs/>
        </w:rPr>
        <w:t xml:space="preserve"> Sebagai hasil dari pengujian ini, metode </w:t>
      </w:r>
      <w:r w:rsidR="00EE4EEB">
        <w:rPr>
          <w:iCs/>
        </w:rPr>
        <w:t>pengelompokan</w:t>
      </w:r>
      <w:r w:rsidR="00EE4EEB" w:rsidRPr="00C055FF">
        <w:t xml:space="preserve"> </w:t>
      </w:r>
      <w:r w:rsidR="00EE4EEB">
        <w:t>k</w:t>
      </w:r>
      <w:r w:rsidR="00B54AD8">
        <w:rPr>
          <w:iCs/>
        </w:rPr>
        <w:t>-</w:t>
      </w:r>
      <w:r w:rsidR="00B54AD8">
        <w:rPr>
          <w:i/>
        </w:rPr>
        <w:t xml:space="preserve">means </w:t>
      </w:r>
      <w:r w:rsidR="00B54AD8">
        <w:rPr>
          <w:iCs/>
        </w:rPr>
        <w:t xml:space="preserve">akan digunakan sebagai metode </w:t>
      </w:r>
      <w:r w:rsidR="00EE4EEB">
        <w:rPr>
          <w:iCs/>
        </w:rPr>
        <w:t>pengelompokan</w:t>
      </w:r>
      <w:r w:rsidR="00EE4EEB" w:rsidRPr="00C055FF">
        <w:t xml:space="preserve"> </w:t>
      </w:r>
      <w:r w:rsidR="00B54AD8">
        <w:rPr>
          <w:iCs/>
        </w:rPr>
        <w:t>pada program yang dirancang.</w:t>
      </w:r>
    </w:p>
    <w:p w14:paraId="19461062" w14:textId="02A40B4C" w:rsidR="002D1E6F" w:rsidRPr="00054AAA" w:rsidRDefault="002D1E6F" w:rsidP="00275EDB">
      <w:pPr>
        <w:pStyle w:val="Heading3"/>
      </w:pPr>
      <w:bookmarkStart w:id="122" w:name="_Toc61224123"/>
      <w:bookmarkStart w:id="123" w:name="_Hlk59547787"/>
      <w:bookmarkEnd w:id="121"/>
      <w:r>
        <w:t xml:space="preserve">Pengujian </w:t>
      </w:r>
      <w:r w:rsidR="00D936E5">
        <w:rPr>
          <w:iCs/>
        </w:rPr>
        <w:t>Pengelompokan</w:t>
      </w:r>
      <w:r w:rsidR="00D936E5">
        <w:t xml:space="preserve"> </w:t>
      </w:r>
      <w:r>
        <w:t>K-Means</w:t>
      </w:r>
      <w:bookmarkEnd w:id="122"/>
      <w:r>
        <w:t xml:space="preserve"> </w:t>
      </w:r>
    </w:p>
    <w:p w14:paraId="52FFBB3A" w14:textId="7EADDC45" w:rsidR="00E54988" w:rsidRPr="00E54988" w:rsidRDefault="002D1E6F" w:rsidP="00290AE2">
      <w:pPr>
        <w:spacing w:after="0" w:line="360" w:lineRule="auto"/>
        <w:ind w:firstLine="567"/>
        <w:rPr>
          <w:rFonts w:cs="Times New Roman"/>
        </w:rPr>
      </w:pPr>
      <w:bookmarkStart w:id="124" w:name="_Hlk59585853"/>
      <w:bookmarkStart w:id="125" w:name="_Hlk61269388"/>
      <w:bookmarkEnd w:id="123"/>
      <w:r w:rsidRPr="00054AAA">
        <w:t xml:space="preserve">Pengujian dilakukan untuk mendapatkan sebuah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054AAA">
        <w:t xml:space="preserve">untuk memulai metode </w:t>
      </w:r>
      <w:r w:rsidR="00EE4EEB">
        <w:rPr>
          <w:iCs/>
        </w:rPr>
        <w:t>pengelompokan</w:t>
      </w:r>
      <w:r w:rsidR="00EE4EEB" w:rsidRPr="00C055FF">
        <w:t xml:space="preserve"> </w:t>
      </w:r>
      <w:r w:rsidR="00EE4EEB">
        <w:t>k</w:t>
      </w:r>
      <w:r w:rsidRPr="00054AAA">
        <w:t>-</w:t>
      </w:r>
      <w:r w:rsidRPr="00054AAA">
        <w:rPr>
          <w:i/>
        </w:rPr>
        <w:t>means</w:t>
      </w:r>
      <w:r w:rsidR="00EE4EEB">
        <w:rPr>
          <w:i/>
        </w:rPr>
        <w:t xml:space="preserve"> </w:t>
      </w:r>
      <w:r w:rsidRPr="00054AAA">
        <w:t xml:space="preserve">dan mengelompokkan data gabungan kedalam 2 kelompok. Seperti pada </w:t>
      </w:r>
      <w:r w:rsidRPr="00054AAA">
        <w:rPr>
          <w:i/>
        </w:rPr>
        <w:t>elbow method</w:t>
      </w:r>
      <w:r w:rsidRPr="00054AAA">
        <w:t xml:space="preserve">, pengujian akan membandingkan nilai </w:t>
      </w:r>
      <w:r w:rsidRPr="00054AAA">
        <w:rPr>
          <w:i/>
        </w:rPr>
        <w:t xml:space="preserve">within cluster sum of squares </w:t>
      </w:r>
      <w:r w:rsidRPr="00054AAA">
        <w:t xml:space="preserve">(WCSS) pada 1 hingga 3 kluster. </w:t>
      </w:r>
      <w:r w:rsidRPr="00054AAA">
        <w:rPr>
          <w:i/>
        </w:rPr>
        <w:t xml:space="preserve">Elbow method </w:t>
      </w:r>
      <w:r w:rsidRPr="00054AAA">
        <w:t xml:space="preserve">merupakan sebuah evaluasi </w:t>
      </w:r>
      <w:r>
        <w:t>secara visual</w:t>
      </w:r>
      <w:r w:rsidRPr="00054AAA">
        <w:t>, di</w:t>
      </w:r>
      <w:r w:rsidR="00FB7512">
        <w:t xml:space="preserve"> </w:t>
      </w:r>
      <w:r w:rsidRPr="00054AAA">
        <w:t xml:space="preserve">mana seorang pengguna mengevaluasi grafik WCSS untuk menentukan jumlah </w:t>
      </w:r>
      <w:r w:rsidR="00630EDB">
        <w:t xml:space="preserve">kelompok </w:t>
      </w:r>
      <w:r w:rsidRPr="00054AAA">
        <w:t xml:space="preserve">optimal berdasarkan pembentukan sebuah siku pada grafik, sedangkan pada program yang dirancang, program harus </w:t>
      </w:r>
      <w:r w:rsidRPr="00054AAA">
        <w:lastRenderedPageBreak/>
        <w:t xml:space="preserve">mampu mengevaluasi pembentukan siku secara otomatis dan mulai mengelompokkan data gabungan apabila terdapat siku pada penggunaan 2 </w:t>
      </w:r>
      <w:r w:rsidR="00630EDB">
        <w:t>kelompok</w:t>
      </w:r>
      <w:r w:rsidRPr="00054AAA">
        <w:t xml:space="preserve">. </w:t>
      </w:r>
      <w:bookmarkEnd w:id="124"/>
      <w:r>
        <w:rPr>
          <w:rFonts w:cs="Times New Roman"/>
        </w:rPr>
        <w:t xml:space="preserve">Sehingga pada tahap ini juga dilakukan pengujian implementasi metode </w:t>
      </w:r>
      <w:r w:rsidR="00EE4EEB">
        <w:rPr>
          <w:iCs/>
        </w:rPr>
        <w:t>pengelompokan</w:t>
      </w:r>
      <w:r w:rsidR="00EE4EEB" w:rsidRPr="00C055FF">
        <w:t xml:space="preserve"> </w:t>
      </w:r>
      <w:r w:rsidR="00EE4EEB">
        <w:t>k</w:t>
      </w:r>
      <w:r>
        <w:rPr>
          <w:rFonts w:cs="Times New Roman"/>
        </w:rPr>
        <w:t>-</w:t>
      </w:r>
      <w:r w:rsidRPr="00EE4EEB">
        <w:rPr>
          <w:rFonts w:cs="Times New Roman"/>
          <w:i/>
          <w:iCs/>
        </w:rPr>
        <w:t>means</w:t>
      </w:r>
      <w:r>
        <w:rPr>
          <w:rFonts w:cs="Times New Roman"/>
        </w:rPr>
        <w:t xml:space="preserve"> kedalam rangka kerja. </w:t>
      </w:r>
    </w:p>
    <w:p w14:paraId="209FB998" w14:textId="3165653B" w:rsidR="00E54988" w:rsidRPr="005E3008" w:rsidRDefault="002D1E6F" w:rsidP="004970DD">
      <w:pPr>
        <w:spacing w:after="0" w:line="360" w:lineRule="auto"/>
        <w:ind w:firstLine="567"/>
        <w:rPr>
          <w:noProof/>
        </w:rPr>
      </w:pPr>
      <w:bookmarkStart w:id="126" w:name="_Hlk59586099"/>
      <w:bookmarkStart w:id="127" w:name="_Hlk61269429"/>
      <w:bookmarkEnd w:id="125"/>
      <w:r w:rsidRPr="005E3008">
        <w:t xml:space="preserve">Pengujian dilakukan dengan memvariasikan ukuran referensi dan ukuran </w:t>
      </w:r>
      <w:r w:rsidR="00433840">
        <w:rPr>
          <w:rFonts w:cs="Times New Roman"/>
        </w:rPr>
        <w:t>penyangga</w:t>
      </w:r>
      <w:r w:rsidR="00433840" w:rsidRPr="005E3008">
        <w:t xml:space="preserve"> </w:t>
      </w:r>
      <w:r w:rsidRPr="005E3008">
        <w:t xml:space="preserve">pada 50 hingga 200 pada </w:t>
      </w:r>
      <w:r w:rsidR="008F50D0">
        <w:rPr>
          <w:rFonts w:eastAsia="Calibri" w:cs="Times New Roman"/>
          <w:lang w:val="de-DE"/>
        </w:rPr>
        <w:t>γ</w:t>
      </w:r>
      <w:r w:rsidR="008F50D0" w:rsidRPr="005E3008">
        <w:t xml:space="preserve"> </w:t>
      </w:r>
      <w:r w:rsidRPr="005E3008">
        <w:t>sebesar 5</w:t>
      </w:r>
      <w:r w:rsidR="00FB0C7C">
        <w:t>x10</w:t>
      </w:r>
      <w:r w:rsidR="00FB0C7C">
        <w:rPr>
          <w:vertAlign w:val="superscript"/>
        </w:rPr>
        <w:t>-5</w:t>
      </w:r>
      <w:r w:rsidRPr="005E3008">
        <w:t xml:space="preserve">. Data referensi akan diisi dengan sampel normal, dan data </w:t>
      </w:r>
      <w:r w:rsidR="00433840">
        <w:rPr>
          <w:rFonts w:cs="Times New Roman"/>
        </w:rPr>
        <w:t>penyangga</w:t>
      </w:r>
      <w:r w:rsidR="00433840" w:rsidRPr="005E3008">
        <w:t xml:space="preserve"> </w:t>
      </w:r>
      <w:r w:rsidRPr="005E3008">
        <w:t xml:space="preserve">akan diisi dengan campuran sampel normal dan sampel </w:t>
      </w:r>
      <w:r w:rsidR="00C26F8B">
        <w:t>salah</w:t>
      </w:r>
      <w:r w:rsidRPr="005E3008">
        <w:t xml:space="preserve">. Kedua data tersebut kemudian digabungkan dan dilakukan metode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untuk dikelompokkan kedalam 2 kelompok, normal dan </w:t>
      </w:r>
      <w:r w:rsidR="00C26F8B">
        <w:t>salah</w:t>
      </w:r>
      <w:r w:rsidRPr="005E3008">
        <w:t xml:space="preserve">. </w:t>
      </w:r>
      <w:bookmarkEnd w:id="126"/>
      <w:r w:rsidRPr="005E3008">
        <w:t xml:space="preserve">Apabila pada data </w:t>
      </w:r>
      <w:r w:rsidR="00433840">
        <w:rPr>
          <w:rFonts w:cs="Times New Roman"/>
        </w:rPr>
        <w:t>penyangga</w:t>
      </w:r>
      <w:r w:rsidR="008B2D8E">
        <w:t xml:space="preserve"> </w:t>
      </w:r>
      <w:r w:rsidRPr="005E3008">
        <w:t xml:space="preserve">jumlah sampel </w:t>
      </w:r>
      <w:r w:rsidR="00C26F8B">
        <w:t>salah</w:t>
      </w:r>
      <w:r w:rsidR="00C26F8B" w:rsidRPr="00E95A01">
        <w:rPr>
          <w:i/>
          <w:iCs/>
        </w:rPr>
        <w:t xml:space="preserve"> </w:t>
      </w:r>
      <w:r w:rsidRPr="005E3008">
        <w:t xml:space="preserve">terlalu sedikit, maka hasil dar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akan terlihat seperti sekedar membagi data gabungan menjadi 2 kelompok sama rata. Hal tersebut berart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tidak memiliki akurasi tinggi pada komposisi data </w:t>
      </w:r>
      <w:r w:rsidR="00433840">
        <w:rPr>
          <w:rFonts w:cs="Times New Roman"/>
        </w:rPr>
        <w:t>penyangga</w:t>
      </w:r>
      <w:r w:rsidR="00433840" w:rsidRPr="005E3008">
        <w:t xml:space="preserve"> </w:t>
      </w:r>
      <w:r w:rsidRPr="005E3008">
        <w:t xml:space="preserve">yang digunakan. Oleh sebab itu, pengujian ini juga digunakan untuk mengetahui berapa jumlah data </w:t>
      </w:r>
      <w:r w:rsidR="00C26F8B">
        <w:t>salah</w:t>
      </w:r>
      <w:r w:rsidR="00C26F8B" w:rsidRPr="00E95A01">
        <w:rPr>
          <w:i/>
          <w:iCs/>
        </w:rPr>
        <w:t xml:space="preserve"> </w:t>
      </w:r>
      <w:r w:rsidRPr="005E3008">
        <w:t xml:space="preserve">pada data </w:t>
      </w:r>
      <w:r w:rsidR="00433840">
        <w:rPr>
          <w:rFonts w:cs="Times New Roman"/>
        </w:rPr>
        <w:t>penyangga</w:t>
      </w:r>
      <w:r w:rsidR="00433840" w:rsidRPr="005E3008">
        <w:t xml:space="preserve"> </w:t>
      </w:r>
      <w:r w:rsidRPr="005E3008">
        <w:t xml:space="preserve">agar </w:t>
      </w:r>
      <w:r w:rsidR="00EE4EEB">
        <w:rPr>
          <w:iCs/>
        </w:rPr>
        <w:t>pengelompokan</w:t>
      </w:r>
      <w:r w:rsidR="00EE4EEB" w:rsidRPr="00C055FF">
        <w:t xml:space="preserve"> </w:t>
      </w:r>
      <w:r w:rsidR="00EE4EEB">
        <w:t>k</w:t>
      </w:r>
      <w:r w:rsidRPr="005E3008">
        <w:t>-</w:t>
      </w:r>
      <w:r w:rsidRPr="00EE4EEB">
        <w:rPr>
          <w:i/>
          <w:iCs/>
        </w:rPr>
        <w:t>means</w:t>
      </w:r>
      <w:r w:rsidRPr="005E3008">
        <w:t xml:space="preserve"> dapat melakukan pelabelan secara akurat. Apabila akurasi pelabelan </w:t>
      </w:r>
      <w:r w:rsidR="00EE4EEB">
        <w:rPr>
          <w:iCs/>
        </w:rPr>
        <w:t>pengelompokan</w:t>
      </w:r>
      <w:r w:rsidR="00EE4EEB" w:rsidRPr="00C055FF">
        <w:t xml:space="preserve"> </w:t>
      </w:r>
      <w:r w:rsidR="00EE4EEB">
        <w:t>k</w:t>
      </w:r>
      <w:r w:rsidRPr="005E3008">
        <w:t>-</w:t>
      </w:r>
      <w:r w:rsidRPr="00EE4EEB">
        <w:rPr>
          <w:i/>
          <w:iCs/>
        </w:rPr>
        <w:t>means</w:t>
      </w:r>
      <w:r w:rsidRPr="005E3008">
        <w:t xml:space="preserve"> melewati batas tertentu, maka akan dicatat ketiga nilai WCSS serta jumlah sampel </w:t>
      </w:r>
      <w:r w:rsidR="00C26F8B">
        <w:t>salah</w:t>
      </w:r>
      <w:r w:rsidR="00C26F8B" w:rsidRPr="00E95A01">
        <w:rPr>
          <w:i/>
          <w:iCs/>
        </w:rPr>
        <w:t xml:space="preserve"> </w:t>
      </w:r>
      <w:r w:rsidRPr="005E3008">
        <w:t xml:space="preserve">yang digunakan. </w:t>
      </w:r>
      <w:bookmarkEnd w:id="127"/>
      <w:r w:rsidRPr="005E3008">
        <w:t xml:space="preserve">Dari pengujian tersebut didapatkan hasil seperti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68"/>
        <w:gridCol w:w="3859"/>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28" w:name="_Hlk59586386"/>
            <w:r>
              <w:rPr>
                <w:noProof/>
              </w:rPr>
              <mc:AlternateContent>
                <mc:Choice Requires="wps">
                  <w:drawing>
                    <wp:anchor distT="0" distB="0" distL="114300" distR="114300" simplePos="0" relativeHeight="251710464" behindDoc="0" locked="0" layoutInCell="1" allowOverlap="1" wp14:anchorId="685A04F8" wp14:editId="2D355ABB">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59671488" w:rsidR="00DD4DF5" w:rsidRPr="00C3456C" w:rsidRDefault="00DD4DF5" w:rsidP="0004334E">
                                  <w:pPr>
                                    <w:pStyle w:val="Caption"/>
                                    <w:rPr>
                                      <w:rFonts w:eastAsia="WenQuanYi Micro Hei" w:cs="Lohit Devanagari"/>
                                      <w:noProof/>
                                      <w:lang w:eastAsia="zh-CN" w:bidi="hi-IN"/>
                                    </w:rPr>
                                  </w:pPr>
                                  <w:bookmarkStart w:id="129" w:name="_Toc60962580"/>
                                  <w:r>
                                    <w:t xml:space="preserve">Gambar </w:t>
                                  </w:r>
                                  <w:fldSimple w:instr=" STYLEREF 1 \s ">
                                    <w:r w:rsidR="00732B50">
                                      <w:rPr>
                                        <w:noProof/>
                                      </w:rPr>
                                      <w:t>V</w:t>
                                    </w:r>
                                  </w:fldSimple>
                                  <w:r>
                                    <w:t>.</w:t>
                                  </w:r>
                                  <w:fldSimple w:instr=" SEQ Gambar \* ARABIC \s 1 ">
                                    <w:r w:rsidR="00732B50">
                                      <w:rPr>
                                        <w:noProof/>
                                      </w:rPr>
                                      <w:t>8</w:t>
                                    </w:r>
                                  </w:fldSimple>
                                  <w:r>
                                    <w:t xml:space="preserve"> Nilai WCSS Minimum Pada Ukuran Referensi = 50</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78" type="#_x0000_t202" style="position:absolute;left:0;text-align:left;margin-left:.45pt;margin-top:179.75pt;width:184.8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arMMAIAAGc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" stroked="f">
                      <v:textbox style="mso-fit-shape-to-text:t" inset="0,0,0,0">
                        <w:txbxContent>
                          <w:p w14:paraId="16903DC3" w14:textId="59671488" w:rsidR="00DD4DF5" w:rsidRPr="00C3456C" w:rsidRDefault="00DD4DF5" w:rsidP="0004334E">
                            <w:pPr>
                              <w:pStyle w:val="Caption"/>
                              <w:rPr>
                                <w:rFonts w:eastAsia="WenQuanYi Micro Hei" w:cs="Lohit Devanagari"/>
                                <w:noProof/>
                                <w:lang w:eastAsia="zh-CN" w:bidi="hi-IN"/>
                              </w:rPr>
                            </w:pPr>
                            <w:bookmarkStart w:id="130" w:name="_Toc60962580"/>
                            <w:r>
                              <w:t xml:space="preserve">Gambar </w:t>
                            </w:r>
                            <w:fldSimple w:instr=" STYLEREF 1 \s ">
                              <w:r w:rsidR="00732B50">
                                <w:rPr>
                                  <w:noProof/>
                                </w:rPr>
                                <w:t>V</w:t>
                              </w:r>
                            </w:fldSimple>
                            <w:r>
                              <w:t>.</w:t>
                            </w:r>
                            <w:fldSimple w:instr=" SEQ Gambar \* ARABIC \s 1 ">
                              <w:r w:rsidR="00732B50">
                                <w:rPr>
                                  <w:noProof/>
                                </w:rPr>
                                <w:t>8</w:t>
                              </w:r>
                            </w:fldSimple>
                            <w:r>
                              <w:t xml:space="preserve"> Nilai WCSS Minimum Pada Ukuran Referensi = 50</w:t>
                            </w:r>
                            <w:bookmarkEnd w:id="130"/>
                          </w:p>
                        </w:txbxContent>
                      </v:textbox>
                      <w10:wrap type="topAndBottom"/>
                    </v:shape>
                  </w:pict>
                </mc:Fallback>
              </mc:AlternateContent>
            </w:r>
            <w:r>
              <w:rPr>
                <w:noProof/>
              </w:rPr>
              <w:drawing>
                <wp:anchor distT="0" distB="0" distL="114300" distR="114300" simplePos="0" relativeHeight="251619328" behindDoc="0" locked="0" layoutInCell="1" allowOverlap="1" wp14:anchorId="587D9222" wp14:editId="72E69537">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5584" behindDoc="0" locked="0" layoutInCell="1" allowOverlap="1" wp14:anchorId="380C8A1F" wp14:editId="12F764A8">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5DC7CC33" w:rsidR="00DD4DF5" w:rsidRPr="00D37A4C" w:rsidRDefault="00DD4DF5" w:rsidP="0004334E">
                                  <w:pPr>
                                    <w:pStyle w:val="Caption"/>
                                    <w:rPr>
                                      <w:rFonts w:eastAsia="WenQuanYi Micro Hei" w:cs="Lohit Devanagari"/>
                                      <w:noProof/>
                                      <w:lang w:eastAsia="zh-CN" w:bidi="hi-IN"/>
                                    </w:rPr>
                                  </w:pPr>
                                  <w:bookmarkStart w:id="131" w:name="_Toc60962581"/>
                                  <w:r>
                                    <w:t xml:space="preserve">Gambar </w:t>
                                  </w:r>
                                  <w:fldSimple w:instr=" STYLEREF 1 \s ">
                                    <w:r w:rsidR="00732B50">
                                      <w:rPr>
                                        <w:noProof/>
                                      </w:rPr>
                                      <w:t>V</w:t>
                                    </w:r>
                                  </w:fldSimple>
                                  <w:r>
                                    <w:t>.</w:t>
                                  </w:r>
                                  <w:fldSimple w:instr=" SEQ Gambar \* ARABIC \s 1 ">
                                    <w:r w:rsidR="00732B50">
                                      <w:rPr>
                                        <w:noProof/>
                                      </w:rPr>
                                      <w:t>9</w:t>
                                    </w:r>
                                  </w:fldSimple>
                                  <w:r>
                                    <w:t xml:space="preserve"> Nilai WCSS Minimum Pada Ukuran Referensi = 100</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79" type="#_x0000_t202" style="position:absolute;left:0;text-align:left;margin-left:-.25pt;margin-top:178.8pt;width:194.1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" stroked="f">
                      <v:textbox style="mso-fit-shape-to-text:t" inset="0,0,0,0">
                        <w:txbxContent>
                          <w:p w14:paraId="27D33B1D" w14:textId="5DC7CC33" w:rsidR="00DD4DF5" w:rsidRPr="00D37A4C" w:rsidRDefault="00DD4DF5" w:rsidP="0004334E">
                            <w:pPr>
                              <w:pStyle w:val="Caption"/>
                              <w:rPr>
                                <w:rFonts w:eastAsia="WenQuanYi Micro Hei" w:cs="Lohit Devanagari"/>
                                <w:noProof/>
                                <w:lang w:eastAsia="zh-CN" w:bidi="hi-IN"/>
                              </w:rPr>
                            </w:pPr>
                            <w:bookmarkStart w:id="132" w:name="_Toc60962581"/>
                            <w:r>
                              <w:t xml:space="preserve">Gambar </w:t>
                            </w:r>
                            <w:fldSimple w:instr=" STYLEREF 1 \s ">
                              <w:r w:rsidR="00732B50">
                                <w:rPr>
                                  <w:noProof/>
                                </w:rPr>
                                <w:t>V</w:t>
                              </w:r>
                            </w:fldSimple>
                            <w:r>
                              <w:t>.</w:t>
                            </w:r>
                            <w:fldSimple w:instr=" SEQ Gambar \* ARABIC \s 1 ">
                              <w:r w:rsidR="00732B50">
                                <w:rPr>
                                  <w:noProof/>
                                </w:rPr>
                                <w:t>9</w:t>
                              </w:r>
                            </w:fldSimple>
                            <w:r>
                              <w:t xml:space="preserve"> Nilai WCSS Minimum Pada Ukuran Referensi = 100</w:t>
                            </w:r>
                            <w:bookmarkEnd w:id="132"/>
                          </w:p>
                        </w:txbxContent>
                      </v:textbox>
                    </v:shape>
                  </w:pict>
                </mc:Fallback>
              </mc:AlternateContent>
            </w:r>
            <w:r>
              <w:rPr>
                <w:noProof/>
              </w:rPr>
              <w:drawing>
                <wp:anchor distT="0" distB="0" distL="114300" distR="114300" simplePos="0" relativeHeight="251624448" behindDoc="0" locked="0" layoutInCell="1" allowOverlap="1" wp14:anchorId="4DECF015" wp14:editId="37DD364E">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w:lastRenderedPageBreak/>
              <mc:AlternateContent>
                <mc:Choice Requires="wps">
                  <w:drawing>
                    <wp:anchor distT="0" distB="0" distL="114300" distR="114300" simplePos="0" relativeHeight="251720704" behindDoc="0" locked="0" layoutInCell="1" allowOverlap="1" wp14:anchorId="75E0F58A" wp14:editId="3C792DCC">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32A09A1D" w:rsidR="00DD4DF5" w:rsidRPr="001F4976" w:rsidRDefault="00DD4DF5" w:rsidP="0004334E">
                                  <w:pPr>
                                    <w:pStyle w:val="Caption"/>
                                    <w:rPr>
                                      <w:rFonts w:eastAsia="WenQuanYi Micro Hei" w:cs="Lohit Devanagari"/>
                                      <w:noProof/>
                                      <w:lang w:eastAsia="zh-CN" w:bidi="hi-IN"/>
                                    </w:rPr>
                                  </w:pPr>
                                  <w:bookmarkStart w:id="133" w:name="_Toc60962582"/>
                                  <w:r>
                                    <w:t xml:space="preserve">Gambar </w:t>
                                  </w:r>
                                  <w:fldSimple w:instr=" STYLEREF 1 \s ">
                                    <w:r w:rsidR="00732B50">
                                      <w:rPr>
                                        <w:noProof/>
                                      </w:rPr>
                                      <w:t>V</w:t>
                                    </w:r>
                                  </w:fldSimple>
                                  <w:r>
                                    <w:t>.</w:t>
                                  </w:r>
                                  <w:fldSimple w:instr=" SEQ Gambar \* ARABIC \s 1 ">
                                    <w:r w:rsidR="00732B50">
                                      <w:rPr>
                                        <w:noProof/>
                                      </w:rPr>
                                      <w:t>10</w:t>
                                    </w:r>
                                  </w:fldSimple>
                                  <w:r>
                                    <w:t xml:space="preserve"> </w:t>
                                  </w:r>
                                  <w:r w:rsidRPr="00AB3CF1">
                                    <w:rPr>
                                      <w:noProof/>
                                    </w:rPr>
                                    <w:t>Nilai WCSS Minimum Pada Ukuran Referensi = 1</w:t>
                                  </w:r>
                                  <w:r>
                                    <w:rPr>
                                      <w:noProof/>
                                    </w:rPr>
                                    <w:t>5</w:t>
                                  </w:r>
                                  <w:r w:rsidRPr="00AB3CF1">
                                    <w:rPr>
                                      <w:noProof/>
                                    </w:rPr>
                                    <w:t>0</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0" type="#_x0000_t202" style="position:absolute;left:0;text-align:left;margin-left:.45pt;margin-top:180.7pt;width:185.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DFzMwwLgIAAGcEAAAOAAAAAAAAAAAAAAAAAC4CAABk&#10;cnMvZTJvRG9jLnhtbFBLAQItABQABgAIAAAAIQC4Op8h3gAAAAgBAAAPAAAAAAAAAAAAAAAAAIgE&#10;AABkcnMvZG93bnJldi54bWxQSwUGAAAAAAQABADzAAAAkwUAAAAA&#10;" stroked="f">
                      <v:textbox style="mso-fit-shape-to-text:t" inset="0,0,0,0">
                        <w:txbxContent>
                          <w:p w14:paraId="7C81CFB5" w14:textId="32A09A1D" w:rsidR="00DD4DF5" w:rsidRPr="001F4976" w:rsidRDefault="00DD4DF5" w:rsidP="0004334E">
                            <w:pPr>
                              <w:pStyle w:val="Caption"/>
                              <w:rPr>
                                <w:rFonts w:eastAsia="WenQuanYi Micro Hei" w:cs="Lohit Devanagari"/>
                                <w:noProof/>
                                <w:lang w:eastAsia="zh-CN" w:bidi="hi-IN"/>
                              </w:rPr>
                            </w:pPr>
                            <w:bookmarkStart w:id="134" w:name="_Toc60962582"/>
                            <w:r>
                              <w:t xml:space="preserve">Gambar </w:t>
                            </w:r>
                            <w:fldSimple w:instr=" STYLEREF 1 \s ">
                              <w:r w:rsidR="00732B50">
                                <w:rPr>
                                  <w:noProof/>
                                </w:rPr>
                                <w:t>V</w:t>
                              </w:r>
                            </w:fldSimple>
                            <w:r>
                              <w:t>.</w:t>
                            </w:r>
                            <w:fldSimple w:instr=" SEQ Gambar \* ARABIC \s 1 ">
                              <w:r w:rsidR="00732B50">
                                <w:rPr>
                                  <w:noProof/>
                                </w:rPr>
                                <w:t>10</w:t>
                              </w:r>
                            </w:fldSimple>
                            <w:r>
                              <w:t xml:space="preserve"> </w:t>
                            </w:r>
                            <w:r w:rsidRPr="00AB3CF1">
                              <w:rPr>
                                <w:noProof/>
                              </w:rPr>
                              <w:t>Nilai WCSS Minimum Pada Ukuran Referensi = 1</w:t>
                            </w:r>
                            <w:r>
                              <w:rPr>
                                <w:noProof/>
                              </w:rPr>
                              <w:t>5</w:t>
                            </w:r>
                            <w:r w:rsidRPr="00AB3CF1">
                              <w:rPr>
                                <w:noProof/>
                              </w:rPr>
                              <w:t>0</w:t>
                            </w:r>
                            <w:bookmarkEnd w:id="134"/>
                          </w:p>
                        </w:txbxContent>
                      </v:textbox>
                      <w10:wrap type="topAndBottom"/>
                    </v:shape>
                  </w:pict>
                </mc:Fallback>
              </mc:AlternateContent>
            </w:r>
            <w:r>
              <w:rPr>
                <w:noProof/>
              </w:rPr>
              <w:drawing>
                <wp:anchor distT="0" distB="0" distL="114300" distR="114300" simplePos="0" relativeHeight="251629568" behindDoc="0" locked="0" layoutInCell="1" allowOverlap="1" wp14:anchorId="63029C6E" wp14:editId="0FDEAE53">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5824" behindDoc="0" locked="0" layoutInCell="1" allowOverlap="1" wp14:anchorId="015C7A43" wp14:editId="6CD25701">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584F6891" w:rsidR="00DD4DF5" w:rsidRPr="004B3E65" w:rsidRDefault="00DD4DF5" w:rsidP="0004334E">
                                  <w:pPr>
                                    <w:pStyle w:val="Caption"/>
                                    <w:rPr>
                                      <w:rFonts w:eastAsia="WenQuanYi Micro Hei" w:cs="Lohit Devanagari"/>
                                      <w:noProof/>
                                      <w:lang w:eastAsia="zh-CN" w:bidi="hi-IN"/>
                                    </w:rPr>
                                  </w:pPr>
                                  <w:bookmarkStart w:id="135" w:name="_Toc60962583"/>
                                  <w:r>
                                    <w:t xml:space="preserve">Gambar </w:t>
                                  </w:r>
                                  <w:fldSimple w:instr=" STYLEREF 1 \s ">
                                    <w:r w:rsidR="00732B50">
                                      <w:rPr>
                                        <w:noProof/>
                                      </w:rPr>
                                      <w:t>V</w:t>
                                    </w:r>
                                  </w:fldSimple>
                                  <w:r>
                                    <w:t>.</w:t>
                                  </w:r>
                                  <w:fldSimple w:instr=" SEQ Gambar \* ARABIC \s 1 ">
                                    <w:r w:rsidR="00732B50">
                                      <w:rPr>
                                        <w:noProof/>
                                      </w:rPr>
                                      <w:t>11</w:t>
                                    </w:r>
                                  </w:fldSimple>
                                  <w:r>
                                    <w:t xml:space="preserve"> </w:t>
                                  </w:r>
                                  <w:r w:rsidRPr="00E07098">
                                    <w:t xml:space="preserve">Nilai WCSS Minimum Pada Ukuran Referensi = </w:t>
                                  </w:r>
                                  <w:r>
                                    <w:t>200</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1" type="#_x0000_t202" style="position:absolute;left:0;text-align:left;margin-left:-.25pt;margin-top:177.75pt;width:194.1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eaCMQIAAGkEAAAOAAAAZHJzL2Uyb0RvYy54bWysVMFu2zAMvQ/YPwi6L06yJh2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O455oIxAgAAaQQAAA4AAAAAAAAAAAAAAAAA&#10;LgIAAGRycy9lMm9Eb2MueG1sUEsBAi0AFAAGAAgAAAAhADx6/abgAAAACQEAAA8AAAAAAAAAAAAA&#10;AAAAiwQAAGRycy9kb3ducmV2LnhtbFBLBQYAAAAABAAEAPMAAACYBQAAAAA=&#10;" stroked="f">
                      <v:textbox style="mso-fit-shape-to-text:t" inset="0,0,0,0">
                        <w:txbxContent>
                          <w:p w14:paraId="72FB1D68" w14:textId="584F6891" w:rsidR="00DD4DF5" w:rsidRPr="004B3E65" w:rsidRDefault="00DD4DF5" w:rsidP="0004334E">
                            <w:pPr>
                              <w:pStyle w:val="Caption"/>
                              <w:rPr>
                                <w:rFonts w:eastAsia="WenQuanYi Micro Hei" w:cs="Lohit Devanagari"/>
                                <w:noProof/>
                                <w:lang w:eastAsia="zh-CN" w:bidi="hi-IN"/>
                              </w:rPr>
                            </w:pPr>
                            <w:bookmarkStart w:id="136" w:name="_Toc60962583"/>
                            <w:r>
                              <w:t xml:space="preserve">Gambar </w:t>
                            </w:r>
                            <w:fldSimple w:instr=" STYLEREF 1 \s ">
                              <w:r w:rsidR="00732B50">
                                <w:rPr>
                                  <w:noProof/>
                                </w:rPr>
                                <w:t>V</w:t>
                              </w:r>
                            </w:fldSimple>
                            <w:r>
                              <w:t>.</w:t>
                            </w:r>
                            <w:fldSimple w:instr=" SEQ Gambar \* ARABIC \s 1 ">
                              <w:r w:rsidR="00732B50">
                                <w:rPr>
                                  <w:noProof/>
                                </w:rPr>
                                <w:t>11</w:t>
                              </w:r>
                            </w:fldSimple>
                            <w:r>
                              <w:t xml:space="preserve"> </w:t>
                            </w:r>
                            <w:r w:rsidRPr="00E07098">
                              <w:t xml:space="preserve">Nilai WCSS Minimum Pada Ukuran Referensi = </w:t>
                            </w:r>
                            <w:r>
                              <w:t>200</w:t>
                            </w:r>
                            <w:bookmarkEnd w:id="136"/>
                          </w:p>
                        </w:txbxContent>
                      </v:textbox>
                    </v:shape>
                  </w:pict>
                </mc:Fallback>
              </mc:AlternateContent>
            </w:r>
            <w:r>
              <w:rPr>
                <w:noProof/>
              </w:rPr>
              <w:drawing>
                <wp:anchor distT="0" distB="0" distL="114300" distR="114300" simplePos="0" relativeHeight="251705344" behindDoc="0" locked="0" layoutInCell="1" allowOverlap="1" wp14:anchorId="1D1EBCE8" wp14:editId="5C60ABAF">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37" w:name="_Hlk59587131"/>
      <w:bookmarkEnd w:id="128"/>
      <w:r w:rsidRPr="005E3008">
        <w:t xml:space="preserve">Tiap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mewakili pengujian menggunakan </w:t>
      </w:r>
      <w:r w:rsidR="00433840">
        <w:rPr>
          <w:rFonts w:cs="Times New Roman"/>
        </w:rPr>
        <w:t>penyangga</w:t>
      </w:r>
      <w:r w:rsidR="00433840" w:rsidRPr="005E3008">
        <w:t xml:space="preserve"> </w:t>
      </w:r>
      <w:r w:rsidRPr="005E3008">
        <w:t xml:space="preserve">dengan ukuran tertentu, dan tiap titik pada garis mewakili nilai WCSS apabila WCSS dihitung pada jumlah kluster yang bersangkutan. </w:t>
      </w:r>
      <w:r w:rsidR="001D3EA3">
        <w:rPr>
          <w:color w:val="FF0000"/>
          <w:vertAlign w:val="subscript"/>
        </w:rPr>
        <w:t xml:space="preserve"> </w:t>
      </w:r>
      <w:r w:rsidRPr="005E3008">
        <w:t xml:space="preserve">Variasi nilai minimum WCSS pada </w:t>
      </w:r>
      <w:r w:rsidR="00302E0A">
        <w:t>keempat</w:t>
      </w:r>
      <w:r w:rsidRPr="005E3008">
        <w:t xml:space="preserve"> </w:t>
      </w:r>
      <w:r w:rsidR="00302E0A">
        <w:t>G</w:t>
      </w:r>
      <w:r w:rsidRPr="005E3008">
        <w:t xml:space="preserve">ambar utamanya disebabkan oleh perbedaan ukuran referensi serta perbedaan ukuran </w:t>
      </w:r>
      <w:r w:rsidR="00433840">
        <w:rPr>
          <w:rFonts w:cs="Times New Roman"/>
        </w:rPr>
        <w:t>penyangga</w:t>
      </w:r>
      <w:r w:rsidRPr="005E3008">
        <w:t xml:space="preserve">, ukuran referensi akan mempengaruhi proyeksi data dan ukuran </w:t>
      </w:r>
      <w:r w:rsidR="00433840">
        <w:rPr>
          <w:rFonts w:cs="Times New Roman"/>
        </w:rPr>
        <w:t>penyangga</w:t>
      </w:r>
      <w:r w:rsidR="00433840" w:rsidRPr="005E3008">
        <w:t xml:space="preserve"> </w:t>
      </w:r>
      <w:r w:rsidRPr="005E3008">
        <w:t xml:space="preserve">akan mempengaruhi pengelompokan oleh </w:t>
      </w:r>
      <w:r w:rsidR="001D5446" w:rsidRPr="001D5446">
        <w:t>PKM</w:t>
      </w:r>
      <w:r w:rsidRPr="005E3008">
        <w:t>. Nilai WCSS meningkat seiring membesarnya ukuran referensi yang digunakan, hal tersebut dikarenakan data referensi diproyeksikan dengan persebaran yang besar, sehingga menghasilkan nilai WCSS yang besar</w:t>
      </w:r>
      <w:r w:rsidR="00FE4A26">
        <w:t>.</w:t>
      </w:r>
    </w:p>
    <w:bookmarkEnd w:id="137"/>
    <w:p w14:paraId="3629BC24" w14:textId="1D6C8B7D" w:rsidR="00846417" w:rsidRDefault="0004334E" w:rsidP="00644B5F">
      <w:pPr>
        <w:tabs>
          <w:tab w:val="left" w:pos="1134"/>
        </w:tabs>
        <w:spacing w:after="0" w:line="360" w:lineRule="auto"/>
        <w:ind w:firstLine="567"/>
      </w:pPr>
      <w:r>
        <w:rPr>
          <w:noProof/>
        </w:rPr>
        <w:lastRenderedPageBreak/>
        <mc:AlternateContent>
          <mc:Choice Requires="wps">
            <w:drawing>
              <wp:anchor distT="0" distB="0" distL="114300" distR="114300" simplePos="0" relativeHeight="251700224" behindDoc="0" locked="0" layoutInCell="1" allowOverlap="1" wp14:anchorId="683001BD" wp14:editId="03A74F31">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55C40529" w:rsidR="00DD4DF5" w:rsidRPr="00AF2E74" w:rsidRDefault="00DD4DF5" w:rsidP="0004334E">
                            <w:pPr>
                              <w:pStyle w:val="Caption"/>
                              <w:rPr>
                                <w:noProof/>
                              </w:rPr>
                            </w:pPr>
                            <w:bookmarkStart w:id="138" w:name="_Toc60962584"/>
                            <w:r>
                              <w:t xml:space="preserve">Gambar </w:t>
                            </w:r>
                            <w:fldSimple w:instr=" STYLEREF 1 \s ">
                              <w:r w:rsidR="00732B50">
                                <w:rPr>
                                  <w:noProof/>
                                </w:rPr>
                                <w:t>V</w:t>
                              </w:r>
                            </w:fldSimple>
                            <w:r>
                              <w:t>.</w:t>
                            </w:r>
                            <w:fldSimple w:instr=" SEQ Gambar \* ARABIC \s 1 ">
                              <w:r w:rsidR="00732B50">
                                <w:rPr>
                                  <w:noProof/>
                                </w:rPr>
                                <w:t>12</w:t>
                              </w:r>
                            </w:fldSimple>
                            <w:r>
                              <w:t xml:space="preserve"> </w:t>
                            </w:r>
                            <w:r w:rsidRPr="00612025">
                              <w:t>Sampel Salah Minimum</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2" type="#_x0000_t202" style="position:absolute;left:0;text-align:left;margin-left:89.2pt;margin-top:236.6pt;width:241.6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ry0HFzICAABpBAAADgAAAAAAAAAAAAAA&#10;AAAuAgAAZHJzL2Uyb0RvYy54bWxQSwECLQAUAAYACAAAACEAJ94M0+EAAAALAQAADwAAAAAAAAAA&#10;AAAAAACMBAAAZHJzL2Rvd25yZXYueG1sUEsFBgAAAAAEAAQA8wAAAJoFAAAAAA==&#10;" stroked="f">
                <v:textbox style="mso-fit-shape-to-text:t" inset="0,0,0,0">
                  <w:txbxContent>
                    <w:p w14:paraId="623B710B" w14:textId="55C40529" w:rsidR="00DD4DF5" w:rsidRPr="00AF2E74" w:rsidRDefault="00DD4DF5" w:rsidP="0004334E">
                      <w:pPr>
                        <w:pStyle w:val="Caption"/>
                        <w:rPr>
                          <w:noProof/>
                        </w:rPr>
                      </w:pPr>
                      <w:bookmarkStart w:id="139" w:name="_Toc60962584"/>
                      <w:r>
                        <w:t xml:space="preserve">Gambar </w:t>
                      </w:r>
                      <w:fldSimple w:instr=" STYLEREF 1 \s ">
                        <w:r w:rsidR="00732B50">
                          <w:rPr>
                            <w:noProof/>
                          </w:rPr>
                          <w:t>V</w:t>
                        </w:r>
                      </w:fldSimple>
                      <w:r>
                        <w:t>.</w:t>
                      </w:r>
                      <w:fldSimple w:instr=" SEQ Gambar \* ARABIC \s 1 ">
                        <w:r w:rsidR="00732B50">
                          <w:rPr>
                            <w:noProof/>
                          </w:rPr>
                          <w:t>12</w:t>
                        </w:r>
                      </w:fldSimple>
                      <w:r>
                        <w:t xml:space="preserve"> </w:t>
                      </w:r>
                      <w:r w:rsidRPr="00612025">
                        <w:t>Sampel Salah Minimum</w:t>
                      </w:r>
                      <w:bookmarkEnd w:id="139"/>
                    </w:p>
                  </w:txbxContent>
                </v:textbox>
                <w10:wrap type="topAndBottom"/>
              </v:shape>
            </w:pict>
          </mc:Fallback>
        </mc:AlternateContent>
      </w:r>
      <w:r>
        <w:rPr>
          <w:noProof/>
        </w:rPr>
        <w:drawing>
          <wp:anchor distT="0" distB="0" distL="114300" distR="114300" simplePos="0" relativeHeight="251578368" behindDoc="0" locked="0" layoutInCell="1" allowOverlap="1" wp14:anchorId="5A9FCF9C" wp14:editId="4495AC85">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40" w:name="_Hlk59587537"/>
      <w:r w:rsidRPr="00644B5F">
        <w:t>Gambar V.1</w:t>
      </w:r>
      <w:r w:rsidR="008E751C" w:rsidRPr="00644B5F">
        <w:t>2</w:t>
      </w:r>
      <w:r w:rsidRPr="00644B5F">
        <w:t xml:space="preserve"> menjelaskan jumlah sampel </w:t>
      </w:r>
      <w:r w:rsidR="00C26F8B">
        <w:rPr>
          <w:iCs/>
        </w:rPr>
        <w:t>salah</w:t>
      </w:r>
      <w:r w:rsidRPr="00644B5F">
        <w:rPr>
          <w:i/>
        </w:rPr>
        <w:t xml:space="preserve"> </w:t>
      </w:r>
      <w:r w:rsidRPr="00644B5F">
        <w:t xml:space="preserve">minimal dalam </w:t>
      </w:r>
      <w:r w:rsidR="00433840">
        <w:rPr>
          <w:rFonts w:cs="Times New Roman"/>
        </w:rPr>
        <w:t>penyangga</w:t>
      </w:r>
      <w:r w:rsidR="00433840" w:rsidRPr="00644B5F">
        <w:t xml:space="preserve"> </w:t>
      </w:r>
      <w:r w:rsidRPr="00644B5F">
        <w:t xml:space="preserve">agar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dapat melakukan pelabelan secara akurat. </w:t>
      </w:r>
      <w:bookmarkStart w:id="141" w:name="_Hlk61269517"/>
      <w:r w:rsidRPr="00644B5F">
        <w:t xml:space="preserve">Pada </w:t>
      </w:r>
      <w:r w:rsidR="008E751C" w:rsidRPr="00644B5F">
        <w:t>G</w:t>
      </w:r>
      <w:r w:rsidRPr="00644B5F">
        <w:t xml:space="preserve">ambar </w:t>
      </w:r>
      <w:r w:rsidR="008E751C" w:rsidRPr="00644B5F">
        <w:t>V</w:t>
      </w:r>
      <w:r w:rsidRPr="00644B5F">
        <w:t>.1</w:t>
      </w:r>
      <w:r w:rsidR="008E751C" w:rsidRPr="00644B5F">
        <w:t>2</w:t>
      </w:r>
      <w:r w:rsidRPr="00644B5F">
        <w:t xml:space="preserve"> dapat dilihat bahwa dengan ukuran referensi yang semakin besar, dibutuhkan sampel </w:t>
      </w:r>
      <w:r w:rsidR="00C26F8B">
        <w:rPr>
          <w:iCs/>
        </w:rPr>
        <w:t>salah</w:t>
      </w:r>
      <w:r w:rsidR="00C26F8B" w:rsidRPr="00644B5F">
        <w:rPr>
          <w:i/>
        </w:rPr>
        <w:t xml:space="preserve"> </w:t>
      </w:r>
      <w:r w:rsidRPr="00644B5F">
        <w:t xml:space="preserve">pada data </w:t>
      </w:r>
      <w:r w:rsidR="00433840">
        <w:rPr>
          <w:rFonts w:cs="Times New Roman"/>
        </w:rPr>
        <w:t>penyangga</w:t>
      </w:r>
      <w:r w:rsidR="00433840" w:rsidRPr="00644B5F">
        <w:t xml:space="preserve"> </w:t>
      </w:r>
      <w:r w:rsidRPr="00644B5F">
        <w:t xml:space="preserve">yang semakin sedikit, sedangkan seiring bertambahnya ukuran </w:t>
      </w:r>
      <w:r w:rsidR="00433840">
        <w:rPr>
          <w:rFonts w:cs="Times New Roman"/>
        </w:rPr>
        <w:t>penyangga</w:t>
      </w:r>
      <w:r w:rsidRPr="00644B5F">
        <w:t xml:space="preserve">, jumlah sampel </w:t>
      </w:r>
      <w:r w:rsidR="00C26F8B">
        <w:rPr>
          <w:iCs/>
        </w:rPr>
        <w:t>salah</w:t>
      </w:r>
      <w:r w:rsidR="00C26F8B" w:rsidRPr="00644B5F">
        <w:rPr>
          <w:i/>
        </w:rPr>
        <w:t xml:space="preserve"> </w:t>
      </w:r>
      <w:r w:rsidRPr="00644B5F">
        <w:t xml:space="preserve">minimal ikut bertambah. Jumlah sampel </w:t>
      </w:r>
      <w:r w:rsidR="00C26F8B">
        <w:rPr>
          <w:iCs/>
        </w:rPr>
        <w:t>salah</w:t>
      </w:r>
      <w:r w:rsidR="00C26F8B" w:rsidRPr="00644B5F">
        <w:rPr>
          <w:i/>
        </w:rPr>
        <w:t xml:space="preserve"> </w:t>
      </w:r>
      <w:r w:rsidRPr="00644B5F">
        <w:t xml:space="preserve">minimal yang kecil akan memberikan dampak positif terhadap </w:t>
      </w:r>
      <w:r w:rsidR="00C26F8B">
        <w:rPr>
          <w:iCs/>
        </w:rPr>
        <w:t>deteksi kesalahan</w:t>
      </w:r>
      <w:r w:rsidRPr="00644B5F">
        <w:t xml:space="preserve">, karena berart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lebih peka terhadap data </w:t>
      </w:r>
      <w:r w:rsidR="00C26F8B">
        <w:rPr>
          <w:iCs/>
        </w:rPr>
        <w:t>salah</w:t>
      </w:r>
      <w:r w:rsidRPr="00644B5F">
        <w:t xml:space="preserve">. </w:t>
      </w:r>
      <w:bookmarkEnd w:id="141"/>
      <w:r w:rsidRPr="00644B5F">
        <w:t xml:space="preserve">Sedangkan pada pengujian menggunakan ukuran referensi sebesar 50, dibutuhkan jumlah sampel </w:t>
      </w:r>
      <w:r w:rsidR="00C26F8B">
        <w:rPr>
          <w:iCs/>
        </w:rPr>
        <w:t>salah</w:t>
      </w:r>
      <w:r w:rsidR="00C26F8B" w:rsidRPr="00644B5F">
        <w:rPr>
          <w:i/>
        </w:rPr>
        <w:t xml:space="preserve"> </w:t>
      </w:r>
      <w:r w:rsidRPr="00644B5F">
        <w:t xml:space="preserve">yang besar agar </w:t>
      </w:r>
      <w:r w:rsidR="00EE4EEB">
        <w:rPr>
          <w:iCs/>
        </w:rPr>
        <w:t>pengelompokan</w:t>
      </w:r>
      <w:r w:rsidR="00EE4EEB" w:rsidRPr="00C055FF">
        <w:t xml:space="preserve"> </w:t>
      </w:r>
      <w:r w:rsidR="00EE4EEB">
        <w:t>k</w:t>
      </w:r>
      <w:r w:rsidRPr="00644B5F">
        <w:t>-</w:t>
      </w:r>
      <w:r w:rsidRPr="00644B5F">
        <w:rPr>
          <w:i/>
        </w:rPr>
        <w:t xml:space="preserve">means </w:t>
      </w:r>
      <w:r w:rsidRPr="00644B5F">
        <w:t>dapat melakukan pelabelan secara akurat.</w:t>
      </w:r>
      <w:bookmarkEnd w:id="140"/>
      <w:r w:rsidRPr="00644B5F">
        <w:t xml:space="preserve"> Misalkan, pada ukuran </w:t>
      </w:r>
      <w:r w:rsidR="00433840">
        <w:rPr>
          <w:rFonts w:cs="Times New Roman"/>
        </w:rPr>
        <w:t>penyangga</w:t>
      </w:r>
      <w:r w:rsidR="00433840" w:rsidRPr="00644B5F">
        <w:t xml:space="preserve"> </w:t>
      </w:r>
      <w:r w:rsidRPr="00644B5F">
        <w:t xml:space="preserve">sebesar 200, </w:t>
      </w:r>
      <w:r w:rsidR="00EE4EEB">
        <w:rPr>
          <w:iCs/>
        </w:rPr>
        <w:t>pengelompokan</w:t>
      </w:r>
      <w:r w:rsidR="00EE4EEB" w:rsidRPr="00C055FF">
        <w:t xml:space="preserve"> </w:t>
      </w:r>
      <w:r w:rsidR="00EE4EEB">
        <w:t>k</w:t>
      </w:r>
      <w:r w:rsidRPr="00644B5F">
        <w:t>-</w:t>
      </w:r>
      <w:r w:rsidRPr="00644B5F">
        <w:rPr>
          <w:i/>
        </w:rPr>
        <w:t>means</w:t>
      </w:r>
      <w:r w:rsidR="00EE4EEB">
        <w:rPr>
          <w:i/>
        </w:rPr>
        <w:t xml:space="preserve"> </w:t>
      </w:r>
      <w:r w:rsidRPr="00644B5F">
        <w:t xml:space="preserve">membutuhkan data </w:t>
      </w:r>
      <w:r w:rsidR="00C26F8B">
        <w:rPr>
          <w:iCs/>
        </w:rPr>
        <w:t>salah</w:t>
      </w:r>
      <w:r w:rsidR="00C26F8B" w:rsidRPr="00644B5F">
        <w:rPr>
          <w:i/>
        </w:rPr>
        <w:t xml:space="preserve"> </w:t>
      </w:r>
      <w:r w:rsidRPr="00644B5F">
        <w:t>sebanyak 155 untuk dapat memberikan pelabelan secara akurat.</w:t>
      </w:r>
    </w:p>
    <w:p w14:paraId="5031B36D" w14:textId="222AC782" w:rsidR="002D1E6F" w:rsidRPr="00644B5F" w:rsidRDefault="002D1E6F" w:rsidP="004970DD">
      <w:pPr>
        <w:spacing w:after="0" w:line="360" w:lineRule="auto"/>
        <w:ind w:firstLine="567"/>
      </w:pPr>
      <w:bookmarkStart w:id="142" w:name="_Hlk59587572"/>
      <w:r w:rsidRPr="00644B5F">
        <w:t xml:space="preserve">Pada </w:t>
      </w:r>
      <w:r w:rsidRPr="00644B5F">
        <w:rPr>
          <w:i/>
        </w:rPr>
        <w:t>elbow method</w:t>
      </w:r>
      <w:r w:rsidRPr="00644B5F">
        <w:t xml:space="preserve">, sebuah jumlah </w:t>
      </w:r>
      <w:r w:rsidR="00630EDB">
        <w:t xml:space="preserve">kelompok </w:t>
      </w:r>
      <w:r w:rsidRPr="00644B5F">
        <w:t xml:space="preserve">disebut sebagai jumlah </w:t>
      </w:r>
      <w:r w:rsidR="00630EDB">
        <w:t xml:space="preserve">kelompok </w:t>
      </w:r>
      <w:r w:rsidRPr="00644B5F">
        <w:t>optimal apabila grafik WCSS membentuk sebuah siku (</w:t>
      </w:r>
      <w:r w:rsidRPr="00644B5F">
        <w:rPr>
          <w:i/>
        </w:rPr>
        <w:t>elbow</w:t>
      </w:r>
      <w:r w:rsidRPr="00644B5F">
        <w:t xml:space="preserve">) pada jumlah </w:t>
      </w:r>
      <w:r w:rsidR="00630EDB">
        <w:t xml:space="preserve">kelompok </w:t>
      </w:r>
      <w:r w:rsidRPr="00644B5F">
        <w:t xml:space="preserve">tersebut. Mempertimbangkan metode tersebut, penentua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dilakukan dengan cara mencari rasio beda nilai WCSS pada tiap pengujian, </w:t>
      </w:r>
      <w:r w:rsidR="0050730D">
        <w:t>dengan</w:t>
      </w:r>
      <w:r w:rsidRPr="00644B5F">
        <w:t xml:space="preserve"> rasio didapatkan dengan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r w:rsidRPr="00644B5F">
        <w:t xml:space="preserve">Rasio akan meningkat seiring dengan </w:t>
      </w:r>
      <w:r w:rsidRPr="00644B5F">
        <w:lastRenderedPageBreak/>
        <w:t xml:space="preserve">bertambahnya jumlah sampel </w:t>
      </w:r>
      <w:r w:rsidR="00C26F8B">
        <w:rPr>
          <w:iCs/>
        </w:rPr>
        <w:t>salah</w:t>
      </w:r>
      <w:r w:rsidR="00C26F8B" w:rsidRPr="00644B5F">
        <w:rPr>
          <w:i/>
        </w:rPr>
        <w:t xml:space="preserve"> </w:t>
      </w:r>
      <w:r w:rsidRPr="00644B5F">
        <w:t xml:space="preserve">yang terdapat pada </w:t>
      </w:r>
      <w:r w:rsidR="00433840">
        <w:rPr>
          <w:rFonts w:cs="Times New Roman"/>
        </w:rPr>
        <w:t>penyangga</w:t>
      </w:r>
      <w:r w:rsidRPr="00644B5F">
        <w:t>, sehingga apabila</w:t>
      </w:r>
      <w:r w:rsidRPr="00644B5F">
        <w:rPr>
          <w:i/>
        </w:rPr>
        <w:t xml:space="preserve"> </w:t>
      </w:r>
      <w:r w:rsidRPr="00644B5F">
        <w:t xml:space="preserve">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terlalu tinggi, berarti program akan membiarkan beberapa sampel </w:t>
      </w:r>
      <w:r w:rsidR="00C26F8B">
        <w:rPr>
          <w:iCs/>
        </w:rPr>
        <w:t>salah</w:t>
      </w:r>
      <w:r w:rsidR="00C26F8B" w:rsidRPr="00644B5F">
        <w:rPr>
          <w:i/>
        </w:rPr>
        <w:t xml:space="preserve"> </w:t>
      </w:r>
      <w:r w:rsidRPr="00644B5F">
        <w:t xml:space="preserve">masuk kedalam </w:t>
      </w:r>
      <w:r w:rsidR="00433840">
        <w:rPr>
          <w:rFonts w:cs="Times New Roman"/>
        </w:rPr>
        <w:t>penyangga</w:t>
      </w:r>
      <w:r w:rsidR="00433840" w:rsidRPr="00644B5F">
        <w:t xml:space="preserve"> </w:t>
      </w:r>
      <w:r w:rsidRPr="00644B5F">
        <w:t xml:space="preserve">tanpa deteks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baru dijalankan apabila sampel </w:t>
      </w:r>
      <w:r w:rsidR="00C26F8B">
        <w:rPr>
          <w:iCs/>
        </w:rPr>
        <w:t>salah</w:t>
      </w:r>
      <w:r w:rsidR="00C26F8B" w:rsidRPr="00644B5F">
        <w:rPr>
          <w:i/>
        </w:rPr>
        <w:t xml:space="preserve"> </w:t>
      </w:r>
      <w:r w:rsidRPr="00644B5F">
        <w:t xml:space="preserve">sudah cukup banyak sehingga rasio mencapai </w:t>
      </w:r>
      <w:r w:rsidR="00433840">
        <w:rPr>
          <w:rFonts w:eastAsia="Times New Roman" w:cs="Times New Roman"/>
          <w:szCs w:val="24"/>
          <w:lang w:val="en-ID" w:eastAsia="en-ID"/>
        </w:rPr>
        <w:t>ambang</w:t>
      </w:r>
      <w:r w:rsidRPr="00644B5F">
        <w:t xml:space="preserve">. </w:t>
      </w:r>
      <w:r w:rsidRPr="00644B5F">
        <w:rPr>
          <w:rFonts w:eastAsiaTheme="minorEastAsia"/>
          <w:sz w:val="23"/>
          <w:szCs w:val="23"/>
        </w:rPr>
        <w:t xml:space="preserve">Rasio yang paling kecil untuk tiap ukuran referensi ditetapkan sebag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pada ukuran referensi tersebut agar </w:t>
      </w:r>
      <w:r w:rsidR="00EE4EEB">
        <w:rPr>
          <w:iCs/>
        </w:rPr>
        <w:t>pengelompokan</w:t>
      </w:r>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r w:rsidRPr="00644B5F">
        <w:rPr>
          <w:rFonts w:eastAsiaTheme="minorEastAsia"/>
          <w:sz w:val="23"/>
          <w:szCs w:val="23"/>
        </w:rPr>
        <w:t xml:space="preserve">dapat segera dijalankan dengan jumlah sampel </w:t>
      </w:r>
      <w:r w:rsidR="00C26F8B">
        <w:rPr>
          <w:iCs/>
        </w:rPr>
        <w:t>salah</w:t>
      </w:r>
      <w:r w:rsidR="00C26F8B" w:rsidRPr="00644B5F">
        <w:rPr>
          <w:i/>
        </w:rPr>
        <w:t xml:space="preserve"> </w:t>
      </w:r>
      <w:r w:rsidRPr="00644B5F">
        <w:rPr>
          <w:rFonts w:eastAsiaTheme="minorEastAsia"/>
          <w:i/>
          <w:sz w:val="23"/>
          <w:szCs w:val="23"/>
        </w:rPr>
        <w:t xml:space="preserve">yang </w:t>
      </w:r>
      <w:r w:rsidRPr="00644B5F">
        <w:rPr>
          <w:rFonts w:eastAsiaTheme="minorEastAsia"/>
          <w:sz w:val="23"/>
          <w:szCs w:val="23"/>
        </w:rPr>
        <w:t>sedikit</w:t>
      </w:r>
      <w:r w:rsidR="008B2D8E">
        <w:rPr>
          <w:rFonts w:eastAsiaTheme="minorEastAsia"/>
          <w:sz w:val="23"/>
          <w:szCs w:val="23"/>
        </w:rPr>
        <w:t xml:space="preserve"> </w:t>
      </w:r>
      <w:r w:rsidRPr="00644B5F">
        <w:rPr>
          <w:rFonts w:eastAsiaTheme="minorEastAsia"/>
          <w:sz w:val="23"/>
          <w:szCs w:val="23"/>
        </w:rPr>
        <w:t xml:space="preserve">mungki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yang didapatkan yakni: </w:t>
      </w:r>
      <w:r w:rsidR="00433840">
        <w:rPr>
          <w:rFonts w:eastAsia="Times New Roman" w:cs="Times New Roman"/>
          <w:szCs w:val="24"/>
          <w:lang w:val="en-ID" w:eastAsia="en-ID"/>
        </w:rPr>
        <w:t>ambang</w:t>
      </w:r>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r w:rsidR="00433840">
        <w:rPr>
          <w:rFonts w:eastAsia="Times New Roman" w:cs="Times New Roman"/>
          <w:szCs w:val="24"/>
          <w:lang w:val="en-ID" w:eastAsia="en-ID"/>
        </w:rPr>
        <w:t>ambang</w:t>
      </w:r>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r w:rsidR="00433840">
        <w:rPr>
          <w:rFonts w:eastAsia="Times New Roman" w:cs="Times New Roman"/>
          <w:szCs w:val="24"/>
          <w:lang w:val="en-ID" w:eastAsia="en-ID"/>
        </w:rPr>
        <w:t>ambang</w:t>
      </w:r>
      <w:r w:rsidRPr="00644B5F">
        <w:rPr>
          <w:vertAlign w:val="subscript"/>
        </w:rPr>
        <w:t xml:space="preserve">150 </w:t>
      </w:r>
      <w:r w:rsidRPr="00644B5F">
        <w:t xml:space="preserve">= </w:t>
      </w:r>
      <w:r w:rsidR="00C8095A" w:rsidRPr="00644B5F">
        <w:t>1.2</w:t>
      </w:r>
      <w:r w:rsidRPr="00644B5F">
        <w:t xml:space="preserve">, dan </w:t>
      </w:r>
      <w:r w:rsidR="00433840">
        <w:rPr>
          <w:rFonts w:eastAsia="Times New Roman" w:cs="Times New Roman"/>
          <w:szCs w:val="24"/>
          <w:lang w:val="en-ID" w:eastAsia="en-ID"/>
        </w:rPr>
        <w:t>ambang</w:t>
      </w:r>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42"/>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43" w:name="_Hlk59547800"/>
      <w:r w:rsidRPr="009075A3">
        <w:rPr>
          <w:b/>
          <w:bCs/>
        </w:rPr>
        <w:t>Penentuan Parameter</w:t>
      </w:r>
      <w:bookmarkEnd w:id="143"/>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a bagian ini, p</w:t>
      </w:r>
      <w:r w:rsidR="00B54AD8" w:rsidRPr="00E13647">
        <w:t xml:space="preserve">arameter yang akan digunakan sebagai parameter </w:t>
      </w:r>
      <w:r w:rsidR="00433840">
        <w:rPr>
          <w:rFonts w:cs="Times New Roman"/>
        </w:rPr>
        <w:t xml:space="preserve">yang ditentukan </w:t>
      </w:r>
      <w:r w:rsidR="001C002C" w:rsidRPr="00E13647">
        <w:t xml:space="preserve">dari program yang dirancang akan ditentukan. Berdasarkan pengujian pengaruh ukuran referensi, ukuran </w:t>
      </w:r>
      <w:r w:rsidR="00433840">
        <w:rPr>
          <w:rFonts w:cs="Times New Roman"/>
        </w:rPr>
        <w:t>penyangga</w:t>
      </w:r>
      <w:r w:rsidR="001C002C" w:rsidRPr="00E13647">
        <w:t xml:space="preserve">, dan nilai </w:t>
      </w:r>
      <w:r w:rsidR="008F50D0">
        <w:rPr>
          <w:rFonts w:eastAsia="Calibri" w:cs="Times New Roman"/>
          <w:lang w:val="de-DE"/>
        </w:rPr>
        <w:t>γ</w:t>
      </w:r>
      <w:r w:rsidR="001C002C" w:rsidRPr="00E13647">
        <w:t xml:space="preserve">, didapatkan bahwa semakin besarnya nilai </w:t>
      </w:r>
      <w:r w:rsidR="00433840">
        <w:rPr>
          <w:rFonts w:cs="Times New Roman"/>
        </w:rPr>
        <w:t>penyangga</w:t>
      </w:r>
      <w:r w:rsidR="00433840" w:rsidRPr="00E13647">
        <w:t xml:space="preserve"> </w:t>
      </w:r>
      <w:r w:rsidR="001C002C" w:rsidRPr="00E13647">
        <w:t xml:space="preserve">yang digunakan, akurasi dari SVM akan semakin menurun. Oleh karena itu, digunakan ukuran </w:t>
      </w:r>
      <w:r w:rsidR="00433840">
        <w:rPr>
          <w:rFonts w:cs="Times New Roman"/>
        </w:rPr>
        <w:t>penyangga</w:t>
      </w:r>
      <w:r w:rsidR="00433840" w:rsidRPr="00E13647">
        <w:t xml:space="preserve"> </w:t>
      </w:r>
      <w:r w:rsidR="001C002C" w:rsidRPr="00E13647">
        <w:t>sebesar 50. Ukuran ini juga dirasa tepat untuk digunakan pada metode</w:t>
      </w:r>
      <w:r w:rsidR="00EE4EEB" w:rsidRPr="00EE4EEB">
        <w:rPr>
          <w:iCs/>
        </w:rPr>
        <w:t xml:space="preserve"> </w:t>
      </w:r>
      <w:r w:rsidR="00EE4EEB">
        <w:rPr>
          <w:iCs/>
        </w:rPr>
        <w:t>pengelompokan</w:t>
      </w:r>
      <w:r w:rsidR="001C002C" w:rsidRPr="00E13647">
        <w:t xml:space="preserve">, karena dengan ukuran </w:t>
      </w:r>
      <w:r w:rsidR="00433840">
        <w:rPr>
          <w:rFonts w:cs="Times New Roman"/>
        </w:rPr>
        <w:t>penyangga</w:t>
      </w:r>
      <w:r w:rsidR="00433840" w:rsidRPr="00E13647">
        <w:t xml:space="preserve"> </w:t>
      </w:r>
      <w:r w:rsidR="001C002C" w:rsidRPr="00E13647">
        <w:t xml:space="preserve">yang kecil, sebuah data </w:t>
      </w:r>
      <w:r w:rsidR="00C26F8B">
        <w:rPr>
          <w:iCs/>
        </w:rPr>
        <w:t>salah</w:t>
      </w:r>
      <w:r w:rsidR="00C26F8B" w:rsidRPr="00644B5F">
        <w:rPr>
          <w:i/>
        </w:rPr>
        <w:t xml:space="preserve"> </w:t>
      </w:r>
      <w:r w:rsidR="001C002C" w:rsidRPr="00E13647">
        <w:t xml:space="preserve">yang masuk kedalam </w:t>
      </w:r>
      <w:r w:rsidR="00433840">
        <w:rPr>
          <w:rFonts w:cs="Times New Roman"/>
        </w:rPr>
        <w:t>penyangga</w:t>
      </w:r>
      <w:r w:rsidR="00433840" w:rsidRPr="00E13647">
        <w:t xml:space="preserve"> </w:t>
      </w:r>
      <w:r w:rsidR="001C002C" w:rsidRPr="00E13647">
        <w:t xml:space="preserve">dapat lebih mudah terdeteksi dibandingkan apabila digunakan ukuran </w:t>
      </w:r>
      <w:r w:rsidR="00433840">
        <w:rPr>
          <w:rFonts w:cs="Times New Roman"/>
        </w:rPr>
        <w:t>penyangga</w:t>
      </w:r>
      <w:r w:rsidR="00433840" w:rsidRPr="00E13647">
        <w:t xml:space="preserve"> </w:t>
      </w:r>
      <w:r w:rsidR="001C002C" w:rsidRPr="00E13647">
        <w:t xml:space="preserve">yang lebih besar. Hal tersebut dikarenakan </w:t>
      </w:r>
      <w:r w:rsidR="00EE4EEB">
        <w:rPr>
          <w:iCs/>
        </w:rPr>
        <w:t>pengelompokan</w:t>
      </w:r>
      <w:r w:rsidR="00EE4EEB" w:rsidRPr="00C055FF">
        <w:t xml:space="preserve"> </w:t>
      </w:r>
      <w:r w:rsidR="00EE4EEB">
        <w:t>k</w:t>
      </w:r>
      <w:r w:rsidR="001C002C" w:rsidRPr="00E13647">
        <w:t>-</w:t>
      </w:r>
      <w:r w:rsidR="001C002C" w:rsidRPr="00E13647">
        <w:rPr>
          <w:i/>
          <w:iCs/>
        </w:rPr>
        <w:t xml:space="preserve">means </w:t>
      </w:r>
      <w:r w:rsidR="001C002C" w:rsidRPr="00E13647">
        <w:t xml:space="preserve">melakukan pengelompokan berdasarkan </w:t>
      </w:r>
      <w:r w:rsidR="001C002C" w:rsidRPr="00E13647">
        <w:rPr>
          <w:i/>
          <w:iCs/>
        </w:rPr>
        <w:t xml:space="preserve">mean </w:t>
      </w:r>
      <w:r w:rsidR="001C002C" w:rsidRPr="00E13647">
        <w:t xml:space="preserve">dari kumpulan data, sehingga akan kesulitan dalam mengelompokkan data yang tidak berimbang. Pada Gambar V.4 dapat dilihat bahwa pengujian menghasilkan akurasi tertinggi senilai 97,04% ketika digunakan ukuran referensi sebesar 150 dan ukuran </w:t>
      </w:r>
      <w:r w:rsidR="00433840">
        <w:rPr>
          <w:rFonts w:cs="Times New Roman"/>
        </w:rPr>
        <w:t>penyangga</w:t>
      </w:r>
      <w:r w:rsidR="00433840" w:rsidRPr="00E13647">
        <w:t xml:space="preserve"> </w:t>
      </w:r>
      <w:r w:rsidR="001C002C" w:rsidRPr="00E13647">
        <w:t xml:space="preserve">sebesar 50, pada Gambar V.5, parameter yang sama mendapatkan akurasi tertinggi pula yakni sebesar 96,25%. Namun pada Tabel V.1, pengujian dengan nilai </w:t>
      </w:r>
      <w:r w:rsidR="008F50D0">
        <w:rPr>
          <w:rFonts w:eastAsia="Calibri" w:cs="Times New Roman"/>
          <w:lang w:val="de-DE"/>
        </w:rPr>
        <w:t>γ</w:t>
      </w:r>
      <w:r w:rsidR="008F50D0" w:rsidRPr="00E13647">
        <w:t xml:space="preserve"> </w:t>
      </w:r>
      <w:r w:rsidR="001C002C" w:rsidRPr="00E13647">
        <w:t xml:space="preserve">sebesar </w:t>
      </w:r>
      <w:r w:rsidR="00FB0C7C">
        <w:t>10</w:t>
      </w:r>
      <w:r w:rsidR="00FB0C7C">
        <w:rPr>
          <w:vertAlign w:val="superscript"/>
        </w:rPr>
        <w:t>-4</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 menghasilkan F-</w:t>
      </w:r>
      <w:r w:rsidR="00E13647" w:rsidRPr="00E13647">
        <w:rPr>
          <w:i/>
          <w:iCs/>
        </w:rPr>
        <w:t xml:space="preserve">score </w:t>
      </w:r>
      <w:r w:rsidR="00E13647" w:rsidRPr="00E13647">
        <w:t xml:space="preserve">yang jauh lebih kecil dibandingkan apabila digunakan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w:t>
      </w:r>
      <w:bookmarkStart w:id="144" w:name="_Hlk59587691"/>
      <w:r w:rsidR="00E13647" w:rsidRPr="00E13647">
        <w:t xml:space="preserve">Pada program yang akan dirancang, digunakan parameter </w:t>
      </w:r>
      <w:r w:rsidR="00433840">
        <w:rPr>
          <w:rFonts w:cs="Times New Roman"/>
        </w:rPr>
        <w:t xml:space="preserve">yang ditentukan </w:t>
      </w:r>
      <w:r w:rsidR="00E13647" w:rsidRPr="00E13647">
        <w:t xml:space="preserve">berupa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w:t>
      </w:r>
    </w:p>
    <w:p w14:paraId="128B9911" w14:textId="11F2FA10" w:rsidR="002D1E6F" w:rsidRDefault="002D1E6F" w:rsidP="00275EDB">
      <w:pPr>
        <w:pStyle w:val="Heading2"/>
      </w:pPr>
      <w:bookmarkStart w:id="145" w:name="_Toc61224124"/>
      <w:bookmarkEnd w:id="144"/>
      <w:r>
        <w:lastRenderedPageBreak/>
        <w:t>Pembangunan</w:t>
      </w:r>
      <w:r w:rsidRPr="00BA4175">
        <w:t xml:space="preserve"> Program</w:t>
      </w:r>
      <w:bookmarkEnd w:id="145"/>
    </w:p>
    <w:p w14:paraId="107BCF1C" w14:textId="27F88F5C" w:rsidR="002D1E6F" w:rsidRPr="00BA4175" w:rsidRDefault="002D1E6F" w:rsidP="00275EDB">
      <w:pPr>
        <w:pStyle w:val="Heading3"/>
      </w:pPr>
      <w:bookmarkStart w:id="146" w:name="_Toc61224125"/>
      <w:r>
        <w:t>Tahapan Program</w:t>
      </w:r>
      <w:bookmarkEnd w:id="146"/>
    </w:p>
    <w:p w14:paraId="78C525E8" w14:textId="6B716BF7" w:rsidR="002D1E6F" w:rsidRDefault="002D1E6F" w:rsidP="00966BBF">
      <w:pPr>
        <w:spacing w:after="0" w:line="360" w:lineRule="auto"/>
        <w:ind w:firstLine="567"/>
      </w:pPr>
      <w:r>
        <w:t xml:space="preserve">Program dibangun menggunakan metode-metode yang telah diuji pada tahap sebelumnya, dan menggunakan </w:t>
      </w:r>
      <w:r w:rsidRPr="00A376BB">
        <w:t>parameter</w:t>
      </w:r>
      <w:r>
        <w:rPr>
          <w:i/>
        </w:rPr>
        <w:t xml:space="preserve"> </w:t>
      </w:r>
      <w:r>
        <w:t xml:space="preserve">yang telah diuji sebagai parameter </w:t>
      </w:r>
      <w:r w:rsidR="00433840">
        <w:rPr>
          <w:rFonts w:cs="Times New Roman"/>
        </w:rPr>
        <w:t>yang ditentukan</w:t>
      </w:r>
      <w:r>
        <w:t xml:space="preserve">. Program memiliki 4 tahapan utama, yakni </w:t>
      </w:r>
      <w:r w:rsidR="00D4214C">
        <w:t>pengolahan</w:t>
      </w:r>
      <w:r>
        <w:t xml:space="preserve"> referensi, </w:t>
      </w:r>
      <w:r w:rsidR="005567CB">
        <w:rPr>
          <w:iCs/>
        </w:rPr>
        <w:t>ekstraksi fitur</w:t>
      </w:r>
      <w:r>
        <w:t xml:space="preserve">, </w:t>
      </w:r>
      <w:r w:rsidR="004055EA">
        <w:t>pengelompokan</w:t>
      </w:r>
      <w:r w:rsidR="005567CB">
        <w:t xml:space="preserve"> </w:t>
      </w:r>
      <w:r w:rsidRPr="005567CB">
        <w:rPr>
          <w:iCs/>
        </w:rPr>
        <w:t>data</w:t>
      </w:r>
      <w:r>
        <w:t xml:space="preserve">, dan </w:t>
      </w:r>
      <w:r w:rsidR="005567CB">
        <w:rPr>
          <w:iCs/>
        </w:rPr>
        <w:t>klasifikasi</w:t>
      </w:r>
      <w:r>
        <w:t>.</w:t>
      </w:r>
    </w:p>
    <w:p w14:paraId="3E4C3316" w14:textId="40CEDDD9" w:rsidR="002D1E6F" w:rsidRPr="006827EB" w:rsidRDefault="002D1E6F" w:rsidP="00966BBF">
      <w:pPr>
        <w:spacing w:after="0" w:line="360" w:lineRule="auto"/>
        <w:ind w:firstLine="567"/>
      </w:pPr>
      <w:r>
        <w:t>1</w:t>
      </w:r>
      <w:r w:rsidRPr="006827EB">
        <w:t xml:space="preserve">. Tahap </w:t>
      </w:r>
      <w:r w:rsidR="00D4214C">
        <w:t>Pengolahan</w:t>
      </w:r>
      <w:r w:rsidRPr="006827EB">
        <w:t xml:space="preserve"> Referensi</w:t>
      </w:r>
    </w:p>
    <w:p w14:paraId="0C50ABF0" w14:textId="2E5F4780" w:rsidR="002D1E6F" w:rsidRPr="00174B30" w:rsidRDefault="002D1E6F" w:rsidP="00966BBF">
      <w:pPr>
        <w:spacing w:after="0" w:line="360" w:lineRule="auto"/>
        <w:ind w:firstLine="567"/>
      </w:pPr>
      <w:r>
        <w:t xml:space="preserve">Tahap pengolahan referensi dimulai sejak pertama program dijalakan hingga didapatkan matriks transformasi KFDA. Pada tahap ini, program akan menyimpan sampel – sampel yang diterima melalui MQTT sebagai data referensi hingga ukuran data referensi terpenuhi. </w:t>
      </w:r>
      <w:r w:rsidR="00174B30">
        <w:t xml:space="preserve">Apabila data referensi sudah penuh, data tersebut akan diolah menggunakan KFDA untuk mengekstraksi 2 fitur, keluaran dari KFDA adalah proyeksi data referensi pada ruang KFDA dan matriks KFDA yang kemudian akan digunakan untuk memproyeksikan data penyangga pada ruang KFDA. Proyeksi data referensi kemudian diolah menggunakan </w:t>
      </w:r>
      <w:r w:rsidR="00174B30">
        <w:rPr>
          <w:i/>
          <w:iCs/>
        </w:rPr>
        <w:t xml:space="preserve">robust scaler </w:t>
      </w:r>
      <w:r w:rsidR="00174B30">
        <w:t xml:space="preserve">untuk mengubah skala dari data referensi agar tidak ada </w:t>
      </w:r>
      <w:r w:rsidR="00174B30">
        <w:rPr>
          <w:iCs/>
        </w:rPr>
        <w:t>fitur</w:t>
      </w:r>
      <w:r w:rsidR="00174B30">
        <w:rPr>
          <w:i/>
        </w:rPr>
        <w:t xml:space="preserve"> </w:t>
      </w:r>
      <w:r w:rsidR="00174B30">
        <w:t xml:space="preserve">yang mendominasi </w:t>
      </w:r>
      <w:r w:rsidR="00174B30">
        <w:rPr>
          <w:iCs/>
        </w:rPr>
        <w:t>fitur</w:t>
      </w:r>
      <w:r w:rsidR="00174B30">
        <w:rPr>
          <w:i/>
        </w:rPr>
        <w:t xml:space="preserve"> </w:t>
      </w:r>
      <w:r w:rsidR="00174B30">
        <w:t xml:space="preserve">lainnya. </w:t>
      </w:r>
      <w:r w:rsidR="00174B30">
        <w:rPr>
          <w:rFonts w:cs="Times New Roman"/>
          <w:lang w:val="en-GB"/>
        </w:rPr>
        <w:t>Keluaran</w:t>
      </w:r>
      <w:r w:rsidR="00174B30" w:rsidRPr="00944E0B">
        <w:rPr>
          <w:rFonts w:cs="Times New Roman"/>
          <w:i/>
          <w:iCs/>
          <w:lang w:val="en-GB"/>
        </w:rPr>
        <w:t xml:space="preserve"> </w:t>
      </w:r>
      <w:r w:rsidR="00174B30">
        <w:t xml:space="preserve">yang didapatkan adalah proyeksi data referensi yang sudah diubah skalanya dan persamaan </w:t>
      </w:r>
      <w:r w:rsidR="00174B30">
        <w:rPr>
          <w:i/>
        </w:rPr>
        <w:t xml:space="preserve">robust scaler </w:t>
      </w:r>
      <w:r w:rsidR="00174B30">
        <w:t xml:space="preserve">yang akan dipakai untuk mengubah skala pada data </w:t>
      </w:r>
      <w:r w:rsidR="00174B30">
        <w:rPr>
          <w:rFonts w:cs="Times New Roman"/>
        </w:rPr>
        <w:t>penyangga</w:t>
      </w:r>
      <w:r w:rsidR="00174B30">
        <w:t xml:space="preserve"> nantinya. </w:t>
      </w:r>
    </w:p>
    <w:p w14:paraId="0DE0BA9B" w14:textId="4935F904" w:rsidR="002D1E6F" w:rsidRDefault="002D1E6F" w:rsidP="00774225">
      <w:pPr>
        <w:spacing w:after="0" w:line="360" w:lineRule="auto"/>
        <w:ind w:firstLine="567"/>
        <w:rPr>
          <w:iCs/>
        </w:rPr>
      </w:pPr>
      <w:r w:rsidRPr="006827EB">
        <w:t xml:space="preserve">2. Tahap </w:t>
      </w:r>
      <w:r w:rsidR="005567CB">
        <w:t>E</w:t>
      </w:r>
      <w:r w:rsidR="005567CB">
        <w:rPr>
          <w:iCs/>
        </w:rPr>
        <w:t>kstraksi Fitur</w:t>
      </w:r>
    </w:p>
    <w:p w14:paraId="01638A6E" w14:textId="3ACB3457" w:rsidR="002D1E6F" w:rsidRPr="0052200F" w:rsidRDefault="00174B30" w:rsidP="00774225">
      <w:pPr>
        <w:spacing w:after="0" w:line="360" w:lineRule="auto"/>
        <w:ind w:firstLine="567"/>
      </w:pPr>
      <w:r>
        <w:t xml:space="preserve">Apabila data referensi telah diolah, </w:t>
      </w:r>
      <w:r w:rsidR="002D1E6F">
        <w:t xml:space="preserve">data yang masuk melalui MQTT kemudian dimasukkan kedalam data </w:t>
      </w:r>
      <w:r w:rsidR="00433840">
        <w:rPr>
          <w:rFonts w:cs="Times New Roman"/>
        </w:rPr>
        <w:t>penyangga</w:t>
      </w:r>
      <w:r w:rsidR="00433840">
        <w:t xml:space="preserve"> </w:t>
      </w:r>
      <w:r w:rsidR="002D1E6F">
        <w:t xml:space="preserve">dan program akan menunggu hingga data </w:t>
      </w:r>
      <w:r w:rsidR="00433840">
        <w:rPr>
          <w:rFonts w:cs="Times New Roman"/>
        </w:rPr>
        <w:t>penyangga</w:t>
      </w:r>
      <w:r w:rsidR="00433840">
        <w:t xml:space="preserve"> </w:t>
      </w:r>
      <w:r w:rsidR="002D1E6F">
        <w:t xml:space="preserve">sudah penuh. Apabila data </w:t>
      </w:r>
      <w:r w:rsidR="00433840">
        <w:rPr>
          <w:rFonts w:cs="Times New Roman"/>
        </w:rPr>
        <w:t>penyangga</w:t>
      </w:r>
      <w:r w:rsidR="00433840">
        <w:t xml:space="preserve"> </w:t>
      </w:r>
      <w:r w:rsidR="002D1E6F">
        <w:t xml:space="preserve">sudah dipenuhi dengan sampel, data </w:t>
      </w:r>
      <w:r w:rsidR="00433840">
        <w:rPr>
          <w:rFonts w:cs="Times New Roman"/>
        </w:rPr>
        <w:t>penyangga</w:t>
      </w:r>
      <w:r w:rsidR="00433840">
        <w:t xml:space="preserve"> </w:t>
      </w:r>
      <w:r w:rsidR="002D1E6F">
        <w:t xml:space="preserve">akan diolah menggunakan </w:t>
      </w:r>
      <w:r>
        <w:rPr>
          <w:iCs/>
        </w:rPr>
        <w:t xml:space="preserve">matriks KFDA dan </w:t>
      </w:r>
      <w:r>
        <w:rPr>
          <w:i/>
        </w:rPr>
        <w:t>robust scaler</w:t>
      </w:r>
      <w:r w:rsidR="002D1E6F">
        <w:rPr>
          <w:i/>
        </w:rPr>
        <w:t xml:space="preserve"> </w:t>
      </w:r>
      <w:r w:rsidR="002D1E6F">
        <w:t>yang didapatkan dari tahap sebelumnya</w:t>
      </w:r>
      <w:r>
        <w:t xml:space="preserve">. </w:t>
      </w:r>
      <w:r w:rsidR="00B47D19">
        <w:rPr>
          <w:rFonts w:cs="Times New Roman"/>
          <w:lang w:val="en-GB"/>
        </w:rPr>
        <w:t>Keluaran</w:t>
      </w:r>
      <w:r w:rsidR="00B47D19" w:rsidRPr="00944E0B">
        <w:rPr>
          <w:rFonts w:cs="Times New Roman"/>
          <w:i/>
          <w:iCs/>
          <w:lang w:val="en-GB"/>
        </w:rPr>
        <w:t xml:space="preserve"> </w:t>
      </w:r>
      <w:r w:rsidR="002D1E6F">
        <w:t xml:space="preserve">dari tahap ini berupa ekstraksi fitur data </w:t>
      </w:r>
      <w:r w:rsidR="00433840">
        <w:rPr>
          <w:rFonts w:cs="Times New Roman"/>
        </w:rPr>
        <w:t>penyangga</w:t>
      </w:r>
      <w:r w:rsidR="00433840">
        <w:t xml:space="preserve"> </w:t>
      </w:r>
      <w:r w:rsidR="002D1E6F">
        <w:t xml:space="preserve">menjadi hanya 2 fitur sehingga dapat di </w:t>
      </w:r>
      <w:r w:rsidR="00290AE2">
        <w:rPr>
          <w:iCs/>
        </w:rPr>
        <w:t>gambarkan</w:t>
      </w:r>
      <w:r w:rsidR="002D1E6F">
        <w:rPr>
          <w:i/>
        </w:rPr>
        <w:t xml:space="preserve"> </w:t>
      </w:r>
      <w:r w:rsidR="002D1E6F">
        <w:t xml:space="preserve">secara 2 dimensi. Saat sampel baru masuk melalui MQTT, program akan menambahkan sampel baru tersebut kedalam data </w:t>
      </w:r>
      <w:r w:rsidR="00433840">
        <w:rPr>
          <w:rFonts w:cs="Times New Roman"/>
        </w:rPr>
        <w:t>penyangga</w:t>
      </w:r>
      <w:r w:rsidR="00433840">
        <w:t xml:space="preserve"> </w:t>
      </w:r>
      <w:r w:rsidR="002D1E6F">
        <w:t xml:space="preserve">dan membuang sampel paling lama pada data </w:t>
      </w:r>
      <w:r w:rsidR="00433840">
        <w:rPr>
          <w:rFonts w:cs="Times New Roman"/>
        </w:rPr>
        <w:t>penyangga</w:t>
      </w:r>
      <w:r w:rsidR="002D1E6F">
        <w:t xml:space="preserve">, sehingga ukuran data </w:t>
      </w:r>
      <w:r w:rsidR="00433840">
        <w:rPr>
          <w:rFonts w:cs="Times New Roman"/>
        </w:rPr>
        <w:t>penyangga</w:t>
      </w:r>
      <w:r w:rsidR="00433840">
        <w:t xml:space="preserve"> </w:t>
      </w:r>
      <w:r w:rsidR="002D1E6F">
        <w:t xml:space="preserve">tetap seperti </w:t>
      </w:r>
      <w:r>
        <w:t xml:space="preserve">ukuran </w:t>
      </w:r>
      <w:r w:rsidR="002D1E6F">
        <w:t xml:space="preserve">yang telah ditetapkan. Tahap </w:t>
      </w:r>
      <w:r w:rsidR="005567CB">
        <w:rPr>
          <w:iCs/>
        </w:rPr>
        <w:t>ekstraksi fitur</w:t>
      </w:r>
      <w:r w:rsidR="005567CB">
        <w:t xml:space="preserve"> </w:t>
      </w:r>
      <w:r w:rsidR="002D1E6F">
        <w:t>akan dijalankan</w:t>
      </w:r>
      <w:r w:rsidR="002D1E6F">
        <w:rPr>
          <w:i/>
        </w:rPr>
        <w:t xml:space="preserve"> </w:t>
      </w:r>
      <w:r w:rsidR="002D1E6F">
        <w:t xml:space="preserve">setiap sampel baru masuk kedalam data </w:t>
      </w:r>
      <w:r w:rsidR="00433840">
        <w:rPr>
          <w:rFonts w:cs="Times New Roman"/>
        </w:rPr>
        <w:t>penyangga</w:t>
      </w:r>
      <w:r w:rsidR="002D1E6F">
        <w:t>.</w:t>
      </w:r>
    </w:p>
    <w:p w14:paraId="62C24153" w14:textId="55CBA4E6" w:rsidR="002D1E6F" w:rsidRPr="006827EB" w:rsidRDefault="002D1E6F" w:rsidP="00774225">
      <w:pPr>
        <w:spacing w:after="0" w:line="360" w:lineRule="auto"/>
        <w:ind w:firstLine="567"/>
      </w:pPr>
      <w:r w:rsidRPr="006827EB">
        <w:lastRenderedPageBreak/>
        <w:t xml:space="preserve">3. </w:t>
      </w:r>
      <w:r w:rsidR="00D4214C">
        <w:t xml:space="preserve">Tahap </w:t>
      </w:r>
      <w:r w:rsidR="00EA7704">
        <w:t xml:space="preserve">Pengelompokan </w:t>
      </w:r>
      <w:r w:rsidR="005567CB">
        <w:t>data</w:t>
      </w:r>
    </w:p>
    <w:p w14:paraId="5151032A" w14:textId="68869D8C" w:rsidR="002D1E6F" w:rsidRDefault="002D1E6F" w:rsidP="00774225">
      <w:pPr>
        <w:spacing w:after="0" w:line="360" w:lineRule="auto"/>
        <w:ind w:firstLine="567"/>
      </w:pPr>
      <w:r>
        <w:t xml:space="preserve">Tahap </w:t>
      </w:r>
      <w:r w:rsidR="00EA7704">
        <w:t xml:space="preserve">pengelompokan </w:t>
      </w:r>
      <w:r w:rsidR="005567CB">
        <w:t>data</w:t>
      </w:r>
      <w:r>
        <w:t xml:space="preserve"> merupakan tahap di</w:t>
      </w:r>
      <w:r w:rsidR="0050730D">
        <w:t xml:space="preserve"> </w:t>
      </w:r>
      <w:r>
        <w:t xml:space="preserve">mana dilakukan pemberian label untuk setiap sampel pada data </w:t>
      </w:r>
      <w:r w:rsidR="00433840">
        <w:rPr>
          <w:rFonts w:cs="Times New Roman"/>
        </w:rPr>
        <w:t>penyangga</w:t>
      </w:r>
      <w:r>
        <w:t xml:space="preserve">, agar data </w:t>
      </w:r>
      <w:r w:rsidR="00433840">
        <w:rPr>
          <w:rFonts w:cs="Times New Roman"/>
        </w:rPr>
        <w:t>penyangga</w:t>
      </w:r>
      <w:r w:rsidR="00433840">
        <w:t xml:space="preserve"> </w:t>
      </w:r>
      <w:r>
        <w:t xml:space="preserve">dapat digunakan untuk melatih SVM. Pada tahapan ini, data referensi dan data </w:t>
      </w:r>
      <w:r w:rsidR="00433840">
        <w:rPr>
          <w:rFonts w:cs="Times New Roman"/>
        </w:rPr>
        <w:t>penyangga</w:t>
      </w:r>
      <w:r w:rsidR="00433840">
        <w:t xml:space="preserve"> </w:t>
      </w:r>
      <w:r>
        <w:t xml:space="preserve">digabung menjadi 1 gabungan data yang akan diolah menggunakan </w:t>
      </w:r>
      <w:r w:rsidR="00EE4EEB">
        <w:rPr>
          <w:iCs/>
        </w:rPr>
        <w:t>pengelompokan</w:t>
      </w:r>
      <w:r w:rsidR="00EE4EEB" w:rsidRPr="00C055FF">
        <w:t xml:space="preserve"> </w:t>
      </w:r>
      <w:r w:rsidR="00EE4EEB">
        <w:t>k</w:t>
      </w:r>
      <w:r>
        <w:t>-</w:t>
      </w:r>
      <w:r>
        <w:rPr>
          <w:i/>
        </w:rPr>
        <w:t>means</w:t>
      </w:r>
      <w:r w:rsidR="00EE4EEB">
        <w:rPr>
          <w:i/>
        </w:rPr>
        <w:t xml:space="preserve"> </w:t>
      </w:r>
      <w:r>
        <w:t xml:space="preserve">untuk memprediksi label dari tiap sampel.  Sebelum </w:t>
      </w:r>
      <w:r w:rsidR="00EE4EEB">
        <w:rPr>
          <w:iCs/>
        </w:rPr>
        <w:t>pengelompokan</w:t>
      </w:r>
      <w:r w:rsidR="00EE4EEB" w:rsidRPr="00C055FF">
        <w:t xml:space="preserve"> </w:t>
      </w:r>
      <w:r>
        <w:t xml:space="preserve">dilakukan, dilakukan pengujian terhadap rasio nilai WCSS data gabungan. Pengujian ini dilakukan dengan cara mencari nilai WCSS untuk 1 hingga 3 </w:t>
      </w:r>
      <w:r w:rsidR="00630EDB">
        <w:t>kelompok</w:t>
      </w:r>
      <w:r>
        <w:t xml:space="preserve">, dan dihitung rasio </w:t>
      </w:r>
      <w:r w:rsidR="0050730D">
        <w:t xml:space="preserve">WCSS.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akan dijalankan apabila nilai rasio diatas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Pr>
          <w:rFonts w:eastAsiaTheme="minorEastAsia"/>
          <w:sz w:val="23"/>
          <w:szCs w:val="23"/>
        </w:rPr>
        <w:t xml:space="preserve">yang digunakan. Hal tersebut dilakukan untuk menjaga akurasi dari program, atau </w:t>
      </w:r>
      <w:r w:rsidR="00225D5F">
        <w:rPr>
          <w:rFonts w:eastAsiaTheme="minorEastAsia"/>
          <w:sz w:val="23"/>
          <w:szCs w:val="23"/>
        </w:rPr>
        <w:t>dalam kata lain</w:t>
      </w:r>
      <w:r>
        <w:rPr>
          <w:rFonts w:eastAsiaTheme="minorEastAsia"/>
          <w:sz w:val="23"/>
          <w:szCs w:val="23"/>
        </w:rPr>
        <w:t xml:space="preserve">, untuk mencegah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dari menggolongkan data gabungan yang dipenuhi dengan data normal menjadi 2 kelompok yang akan diartikan oleh SVM sebagai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r w:rsidR="00B47D19">
        <w:rPr>
          <w:rFonts w:cs="Times New Roman"/>
          <w:lang w:val="en-GB"/>
        </w:rPr>
        <w:t>Keluaran</w:t>
      </w:r>
      <w:r w:rsidR="00B47D19" w:rsidRPr="00944E0B">
        <w:rPr>
          <w:rFonts w:cs="Times New Roman"/>
          <w:i/>
          <w:iCs/>
          <w:lang w:val="en-GB"/>
        </w:rPr>
        <w:t xml:space="preserve"> </w:t>
      </w:r>
      <w:r>
        <w:t xml:space="preserve">dari </w:t>
      </w:r>
      <w:r w:rsidR="00EE4EEB">
        <w:rPr>
          <w:iCs/>
        </w:rPr>
        <w:t>pengelompokan</w:t>
      </w:r>
      <w:r w:rsidR="00EE4EEB" w:rsidRPr="00C055FF">
        <w:t xml:space="preserve"> </w:t>
      </w:r>
      <w:r w:rsidR="00EE4EEB">
        <w:t>k</w:t>
      </w:r>
      <w:r>
        <w:t>-</w:t>
      </w:r>
      <w:r>
        <w:rPr>
          <w:i/>
        </w:rPr>
        <w:t xml:space="preserve">means </w:t>
      </w:r>
      <w:r>
        <w:t xml:space="preserve">berupa label untuk tiap sampel pada data gabungan. Pada label data gabungan tersebut, label dari sampel-sampel data referensi diubah menjadi label normal untuk menanggulangi apabila terdapat sampel referensi yang terlabelkan sebagai data </w:t>
      </w:r>
      <w:r w:rsidR="00C26F8B">
        <w:rPr>
          <w:iCs/>
        </w:rPr>
        <w:t>salah</w:t>
      </w:r>
      <w:r>
        <w:t>. Data gabungan dan label tersebut digunakan untuk melatih SVM pada tahap berikutnya.</w:t>
      </w:r>
    </w:p>
    <w:p w14:paraId="2BF34AC9" w14:textId="4A0C5433" w:rsidR="002D1E6F" w:rsidRPr="006827EB" w:rsidRDefault="002D1E6F" w:rsidP="00774225">
      <w:pPr>
        <w:spacing w:after="0" w:line="360" w:lineRule="auto"/>
        <w:ind w:firstLine="567"/>
      </w:pPr>
      <w:r w:rsidRPr="006827EB">
        <w:t xml:space="preserve">4. </w:t>
      </w:r>
      <w:r w:rsidR="00D4214C">
        <w:t xml:space="preserve">Tahap </w:t>
      </w:r>
      <w:r w:rsidR="00EA7704">
        <w:t>Klasifikasi Data</w:t>
      </w:r>
    </w:p>
    <w:p w14:paraId="2CBD4413" w14:textId="3A005AAB" w:rsidR="002D1E6F" w:rsidRDefault="002D1E6F" w:rsidP="00314B20">
      <w:pPr>
        <w:spacing w:after="0" w:line="360" w:lineRule="auto"/>
        <w:ind w:firstLine="567"/>
      </w:pPr>
      <w:r>
        <w:t xml:space="preserve">Pada tahap ini, SVM dilatih menggunakan data gabungan dan label yang didapatkan melalui tahap sebelumnya. SVM yang dilatih kemudian digunakan untuk memprediksi label dari setiap sampel, apakah sampel tersebut normal atau </w:t>
      </w:r>
      <w:r w:rsidR="00C26F8B">
        <w:rPr>
          <w:iCs/>
        </w:rPr>
        <w:t>salah</w:t>
      </w:r>
      <w:r>
        <w:t xml:space="preserve">. Sama seperti tahap sebelumnya, tahap </w:t>
      </w:r>
      <w:r w:rsidR="00B031D0">
        <w:rPr>
          <w:iCs/>
        </w:rPr>
        <w:t>klasifikasi</w:t>
      </w:r>
      <w:r>
        <w:rPr>
          <w:i/>
        </w:rPr>
        <w:t xml:space="preserve"> </w:t>
      </w:r>
      <w:r>
        <w:t>juga akan dilakukan setiap ada sampel baru yang masuk.</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r>
        <w:rPr>
          <w:b/>
        </w:rPr>
        <w:t>Pengujian Program Menggunakan Data Latih</w:t>
      </w:r>
    </w:p>
    <w:p w14:paraId="43CFE7C1" w14:textId="19451474" w:rsidR="00BE707C" w:rsidRPr="009C5D6C" w:rsidRDefault="001743F6" w:rsidP="00A66B77">
      <w:pPr>
        <w:spacing w:after="0" w:line="360" w:lineRule="auto"/>
        <w:ind w:firstLine="567"/>
      </w:pPr>
      <w:r w:rsidRPr="009C5D6C">
        <w:rPr>
          <w:bCs/>
        </w:rPr>
        <w:t xml:space="preserve">Pada bagian ini, program yang telah dirancang diuji untuk melakukan </w:t>
      </w:r>
      <w:r w:rsidR="00C26F8B" w:rsidRPr="009C5D6C">
        <w:rPr>
          <w:iCs/>
        </w:rPr>
        <w:t>deteksi kesalahan</w:t>
      </w:r>
      <w:r w:rsidRPr="009C5D6C">
        <w:rPr>
          <w:bCs/>
          <w:i/>
          <w:iCs/>
        </w:rPr>
        <w:t xml:space="preserve"> </w:t>
      </w:r>
      <w:r w:rsidRPr="009C5D6C">
        <w:rPr>
          <w:bCs/>
        </w:rPr>
        <w:t xml:space="preserve">terhadap </w:t>
      </w:r>
      <w:r w:rsidR="000F17D4" w:rsidRPr="009C5D6C">
        <w:rPr>
          <w:rFonts w:cs="Times New Roman"/>
          <w:iCs/>
        </w:rPr>
        <w:t>data latih</w:t>
      </w:r>
      <w:r w:rsidR="000F17D4" w:rsidRPr="009C5D6C">
        <w:rPr>
          <w:rFonts w:cs="Times New Roman"/>
          <w:i/>
        </w:rPr>
        <w:t xml:space="preserve"> </w:t>
      </w:r>
      <w:r w:rsidRPr="009C5D6C">
        <w:rPr>
          <w:bCs/>
        </w:rPr>
        <w:t>dengan parameter yang telah ditentukan sebelumnya. Pengujian yang telah dilakukan dapat dilihat pada Gambar V.13.</w:t>
      </w:r>
      <w:r w:rsidR="00B1294A" w:rsidRPr="009C5D6C">
        <w:rPr>
          <w:bCs/>
        </w:rPr>
        <w:t xml:space="preserve"> </w:t>
      </w:r>
      <w:r w:rsidR="00B1294A" w:rsidRPr="009C5D6C">
        <w:t xml:space="preserve">Pada pengujian ini, akan diuji pengaruh penggunaan bobot kelas dan strategi konvergensi SVM terhadap akurasi </w:t>
      </w:r>
      <w:r w:rsidR="00C26F8B" w:rsidRPr="009C5D6C">
        <w:rPr>
          <w:iCs/>
        </w:rPr>
        <w:t>deteksi kesalahan</w:t>
      </w:r>
      <w:r w:rsidR="00B1294A" w:rsidRPr="009C5D6C">
        <w:t xml:space="preserve">. Bobot kelas menandakan tingkat prioritas data normal dibandingkan data </w:t>
      </w:r>
      <w:r w:rsidR="00C26F8B" w:rsidRPr="009C5D6C">
        <w:t>salah</w:t>
      </w:r>
      <w:r w:rsidR="00B1294A" w:rsidRPr="009C5D6C">
        <w:t xml:space="preserve">, SVM akan menggunakan nilai bobot kelas tersebut </w:t>
      </w:r>
      <w:r w:rsidR="00B1294A" w:rsidRPr="009C5D6C">
        <w:lastRenderedPageBreak/>
        <w:t xml:space="preserve">untuk menentukan batas pemisahnya. Dengan memperkecil bobot kelas data normal, maka SVM akan memprioritaskan data </w:t>
      </w:r>
      <w:r w:rsidR="00C26F8B" w:rsidRPr="009C5D6C">
        <w:t>salah</w:t>
      </w:r>
      <w:r w:rsidR="00B1294A" w:rsidRPr="009C5D6C">
        <w:rPr>
          <w:i/>
          <w:iCs/>
        </w:rPr>
        <w:t xml:space="preserve"> </w:t>
      </w:r>
      <w:r w:rsidR="00B1294A" w:rsidRPr="009C5D6C">
        <w:t xml:space="preserve">yang memiliki bobot kelas yang lebih tinggi, sehingga garis pemisah SVM akan dibuat lebih dekat dengan data normal. Sebagai konsekuensi, daerah data </w:t>
      </w:r>
      <w:r w:rsidR="00C26F8B" w:rsidRPr="009C5D6C">
        <w:rPr>
          <w:iCs/>
        </w:rPr>
        <w:t>salah</w:t>
      </w:r>
      <w:r w:rsidR="00B1294A" w:rsidRPr="009C5D6C">
        <w:rPr>
          <w:i/>
        </w:rPr>
        <w:t xml:space="preserve"> </w:t>
      </w:r>
      <w:r w:rsidR="00B1294A" w:rsidRPr="009C5D6C">
        <w:t xml:space="preserve">memiliki ruang lebih, sehingga apabila sebuah sample dengan jenis </w:t>
      </w:r>
      <w:r w:rsidR="00C26F8B" w:rsidRPr="009C5D6C">
        <w:rPr>
          <w:iCs/>
        </w:rPr>
        <w:t>kesalahan</w:t>
      </w:r>
      <w:r w:rsidR="00B1294A" w:rsidRPr="009C5D6C">
        <w:rPr>
          <w:i/>
        </w:rPr>
        <w:t xml:space="preserve"> </w:t>
      </w:r>
      <w:r w:rsidR="00B1294A" w:rsidRPr="009C5D6C">
        <w:t>lain</w:t>
      </w:r>
      <w:r w:rsidR="00B1294A" w:rsidRPr="009C5D6C">
        <w:rPr>
          <w:i/>
        </w:rPr>
        <w:t xml:space="preserve"> </w:t>
      </w:r>
      <w:r w:rsidR="00B1294A" w:rsidRPr="009C5D6C">
        <w:t xml:space="preserve">terproyeksi lebih dekat dengan data normal, sampel tersebut akan diklasifikan sebagai sampel </w:t>
      </w:r>
      <w:r w:rsidR="00C26F8B" w:rsidRPr="009C5D6C">
        <w:rPr>
          <w:iCs/>
        </w:rPr>
        <w:t>salah</w:t>
      </w:r>
      <w:r w:rsidR="00B1294A" w:rsidRPr="009C5D6C">
        <w:t xml:space="preserve">. </w:t>
      </w:r>
    </w:p>
    <w:p w14:paraId="21FAA7DD" w14:textId="72CD5AE2" w:rsidR="00620587" w:rsidRPr="001513CF" w:rsidRDefault="001513CF" w:rsidP="001513CF">
      <w:pPr>
        <w:spacing w:after="0" w:line="360" w:lineRule="auto"/>
        <w:ind w:firstLine="567"/>
      </w:pPr>
      <w:r w:rsidRPr="009C5D6C">
        <w:rPr>
          <w:noProof/>
        </w:rPr>
        <mc:AlternateContent>
          <mc:Choice Requires="wpg">
            <w:drawing>
              <wp:anchor distT="0" distB="0" distL="114300" distR="114300" simplePos="0" relativeHeight="251695104" behindDoc="0" locked="0" layoutInCell="1" allowOverlap="1" wp14:anchorId="2AFF6BEE" wp14:editId="3D083A1E">
                <wp:simplePos x="0" y="0"/>
                <wp:positionH relativeFrom="column">
                  <wp:posOffset>-111760</wp:posOffset>
                </wp:positionH>
                <wp:positionV relativeFrom="paragraph">
                  <wp:posOffset>2179955</wp:posOffset>
                </wp:positionV>
                <wp:extent cx="5060315" cy="2423795"/>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315" cy="2423795"/>
                          <a:chOff x="0" y="0"/>
                          <a:chExt cx="5060622" cy="3232030"/>
                        </a:xfrm>
                      </wpg:grpSpPr>
                      <wps:wsp>
                        <wps:cNvPr id="38" name="Text Box 38"/>
                        <wps:cNvSpPr txBox="1"/>
                        <wps:spPr>
                          <a:xfrm>
                            <a:off x="21262" y="2743199"/>
                            <a:ext cx="5039360" cy="488831"/>
                          </a:xfrm>
                          <a:prstGeom prst="rect">
                            <a:avLst/>
                          </a:prstGeom>
                          <a:solidFill>
                            <a:prstClr val="white"/>
                          </a:solidFill>
                          <a:ln>
                            <a:noFill/>
                          </a:ln>
                        </wps:spPr>
                        <wps:txbx>
                          <w:txbxContent>
                            <w:p w14:paraId="1835BF0F" w14:textId="6C4B8FB7" w:rsidR="00DD4DF5" w:rsidRPr="00F41825" w:rsidRDefault="00DD4DF5" w:rsidP="0004334E">
                              <w:pPr>
                                <w:pStyle w:val="Caption"/>
                                <w:rPr>
                                  <w:noProof/>
                                </w:rPr>
                              </w:pPr>
                              <w:bookmarkStart w:id="147" w:name="_Toc60962585"/>
                              <w:r>
                                <w:t xml:space="preserve">Gambar </w:t>
                              </w:r>
                              <w:fldSimple w:instr=" STYLEREF 1 \s ">
                                <w:r w:rsidR="00732B50">
                                  <w:rPr>
                                    <w:noProof/>
                                  </w:rPr>
                                  <w:t>V</w:t>
                                </w:r>
                              </w:fldSimple>
                              <w:r>
                                <w:t>.</w:t>
                              </w:r>
                              <w:fldSimple w:instr=" SEQ Gambar \* ARABIC \s 1 ">
                                <w:r w:rsidR="00732B50">
                                  <w:rPr>
                                    <w:noProof/>
                                  </w:rPr>
                                  <w:t>13</w:t>
                                </w:r>
                              </w:fldSimple>
                              <w:r>
                                <w:t xml:space="preserve"> </w:t>
                              </w:r>
                              <w:r w:rsidRPr="00C1790B">
                                <w:t>Akurasi Program Pada Jenis Kesalahan Dengan Variasi</w:t>
                              </w:r>
                              <w:r>
                                <w:t xml:space="preserve"> </w:t>
                              </w:r>
                              <w:r w:rsidRPr="00C1790B">
                                <w:t>Bobot Kela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V relativeFrom="margin">
                  <wp14:pctHeight>0</wp14:pctHeight>
                </wp14:sizeRelV>
              </wp:anchor>
            </w:drawing>
          </mc:Choice>
          <mc:Fallback>
            <w:pict>
              <v:group w14:anchorId="2AFF6BEE" id="Group 26" o:spid="_x0000_s1083" style="position:absolute;left:0;text-align:left;margin-left:-8.8pt;margin-top:171.65pt;width:398.45pt;height:190.85pt;z-index:251695104;mso-height-relative:margin" coordsize="50606,3232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">
                <v:shape id="Text Box 38" o:spid="_x0000_s1084" type="#_x0000_t202" style="position:absolute;left:212;top:27431;width:50394;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1835BF0F" w14:textId="6C4B8FB7" w:rsidR="00DD4DF5" w:rsidRPr="00F41825" w:rsidRDefault="00DD4DF5" w:rsidP="0004334E">
                        <w:pPr>
                          <w:pStyle w:val="Caption"/>
                          <w:rPr>
                            <w:noProof/>
                          </w:rPr>
                        </w:pPr>
                        <w:bookmarkStart w:id="148" w:name="_Toc60962585"/>
                        <w:r>
                          <w:t xml:space="preserve">Gambar </w:t>
                        </w:r>
                        <w:fldSimple w:instr=" STYLEREF 1 \s ">
                          <w:r w:rsidR="00732B50">
                            <w:rPr>
                              <w:noProof/>
                            </w:rPr>
                            <w:t>V</w:t>
                          </w:r>
                        </w:fldSimple>
                        <w:r>
                          <w:t>.</w:t>
                        </w:r>
                        <w:fldSimple w:instr=" SEQ Gambar \* ARABIC \s 1 ">
                          <w:r w:rsidR="00732B50">
                            <w:rPr>
                              <w:noProof/>
                            </w:rPr>
                            <w:t>13</w:t>
                          </w:r>
                        </w:fldSimple>
                        <w:r>
                          <w:t xml:space="preserve"> </w:t>
                        </w:r>
                        <w:r w:rsidRPr="00C1790B">
                          <w:t>Akurasi Program Pada Jenis Kesalahan Dengan Variasi</w:t>
                        </w:r>
                        <w:r>
                          <w:t xml:space="preserve"> </w:t>
                        </w:r>
                        <w:r w:rsidRPr="00C1790B">
                          <w:t>Bobot Kelas</w:t>
                        </w:r>
                        <w:bookmarkEnd w:id="148"/>
                      </w:p>
                    </w:txbxContent>
                  </v:textbox>
                </v:shape>
                <v:shape id="Chart 19" o:spid="_x0000_s1085" type="#_x0000_t75" style="position:absolute;left:-60;top:-81;width:50294;height:275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">
                  <v:imagedata r:id="rId76" o:title=""/>
                  <o:lock v:ext="edit" aspectratio="f"/>
                </v:shape>
                <w10:wrap type="topAndBottom"/>
              </v:group>
            </w:pict>
          </mc:Fallback>
        </mc:AlternateContent>
      </w:r>
      <w:r w:rsidR="00B1294A" w:rsidRPr="009C5D6C">
        <w:t xml:space="preserve">Pengukuran akurasi dilakukan dengan membandingkan prediksi label dari sampel pada data </w:t>
      </w:r>
      <w:r w:rsidR="00433840" w:rsidRPr="009C5D6C">
        <w:rPr>
          <w:rFonts w:cs="Times New Roman"/>
        </w:rPr>
        <w:t>penyangga</w:t>
      </w:r>
      <w:r w:rsidR="00433840" w:rsidRPr="009C5D6C">
        <w:t xml:space="preserve"> </w:t>
      </w:r>
      <w:r w:rsidR="00B1294A" w:rsidRPr="009C5D6C">
        <w:t xml:space="preserve">dengan label yang sebenarnya. Untuk setiap siklus klasifikasi akan didapatkan 1 nilai akurasi. Ketika semua sampel terkirim, nilai akurasi kumulatif akan dicari dengan menjumlahkan nilai akurasi yang didapat tiap siklus dan dibagi dengan jumlah siklus. Pengujian akan dilakukan dengan parameter </w:t>
      </w:r>
      <w:r w:rsidR="00DA5D8D" w:rsidRPr="009C5D6C">
        <w:t xml:space="preserve">yang telah ditentukan, yakni </w:t>
      </w:r>
      <w:r w:rsidR="00B1294A" w:rsidRPr="009C5D6C">
        <w:t xml:space="preserve">ukuran referensi </w:t>
      </w:r>
      <w:r w:rsidR="00A74968" w:rsidRPr="009C5D6C">
        <w:t>150</w:t>
      </w:r>
      <w:r w:rsidR="00B1294A" w:rsidRPr="009C5D6C">
        <w:t xml:space="preserve"> sampel, ukuran </w:t>
      </w:r>
      <w:r w:rsidR="00433840" w:rsidRPr="009C5D6C">
        <w:rPr>
          <w:rFonts w:cs="Times New Roman"/>
        </w:rPr>
        <w:t>penyangga</w:t>
      </w:r>
      <w:r w:rsidR="00433840" w:rsidRPr="009C5D6C">
        <w:t xml:space="preserve"> </w:t>
      </w:r>
      <w:r w:rsidR="00B1294A" w:rsidRPr="009C5D6C">
        <w:t xml:space="preserve">sebesar 50 sampel, dan </w:t>
      </w:r>
      <w:r w:rsidR="008F50D0" w:rsidRPr="009C5D6C">
        <w:rPr>
          <w:rFonts w:eastAsia="Calibri" w:cs="Times New Roman"/>
          <w:lang w:val="de-DE"/>
        </w:rPr>
        <w:t>γ</w:t>
      </w:r>
      <w:r w:rsidR="008F50D0" w:rsidRPr="009C5D6C">
        <w:t xml:space="preserve"> </w:t>
      </w:r>
      <w:r w:rsidR="00B1294A" w:rsidRPr="009C5D6C">
        <w:t xml:space="preserve">sebesar </w:t>
      </w:r>
      <w:r w:rsidR="00FB0C7C" w:rsidRPr="009C5D6C">
        <w:t>5x10</w:t>
      </w:r>
      <w:r w:rsidR="00FB0C7C" w:rsidRPr="009C5D6C">
        <w:rPr>
          <w:vertAlign w:val="superscript"/>
        </w:rPr>
        <w:t>-5</w:t>
      </w:r>
      <w:r w:rsidR="00B1294A" w:rsidRPr="009C5D6C">
        <w:t xml:space="preserve">. Hasil pengujian dapat dilihat pada </w:t>
      </w:r>
      <w:r w:rsidR="00302E0A" w:rsidRPr="009C5D6C">
        <w:t>G</w:t>
      </w:r>
      <w:r w:rsidR="00B1294A" w:rsidRPr="009C5D6C">
        <w:t>ambar V.1</w:t>
      </w:r>
      <w:r w:rsidR="00BE707C" w:rsidRPr="009C5D6C">
        <w:t>3</w:t>
      </w:r>
      <w:r w:rsidR="00B1294A" w:rsidRPr="009C5D6C">
        <w:t>.</w:t>
      </w:r>
      <w:r w:rsidR="00B1294A" w:rsidRPr="002C78B8">
        <w:rPr>
          <w:color w:val="FF0000"/>
        </w:rPr>
        <w:t xml:space="preserve"> </w:t>
      </w:r>
    </w:p>
    <w:p w14:paraId="52C6E8D8" w14:textId="77777777" w:rsidR="001513CF" w:rsidRDefault="001513CF" w:rsidP="00884E0A">
      <w:pPr>
        <w:spacing w:after="0" w:line="360" w:lineRule="auto"/>
        <w:ind w:firstLine="567"/>
      </w:pPr>
    </w:p>
    <w:p w14:paraId="098A1827" w14:textId="0A6A7777" w:rsidR="00125007" w:rsidRPr="00597E8A" w:rsidRDefault="002D1E6F" w:rsidP="00884E0A">
      <w:pPr>
        <w:spacing w:after="0" w:line="360" w:lineRule="auto"/>
        <w:ind w:firstLine="567"/>
      </w:pPr>
      <w:r w:rsidRPr="009C5D6C">
        <w:t xml:space="preserve">Pada </w:t>
      </w:r>
      <w:r w:rsidR="0086434D" w:rsidRPr="009C5D6C">
        <w:t>G</w:t>
      </w:r>
      <w:r w:rsidRPr="009C5D6C">
        <w:t xml:space="preserve">ambar </w:t>
      </w:r>
      <w:r w:rsidR="006F4B3E" w:rsidRPr="009C5D6C">
        <w:t>V</w:t>
      </w:r>
      <w:r w:rsidRPr="009C5D6C">
        <w:t>.1</w:t>
      </w:r>
      <w:r w:rsidR="009C5D6C" w:rsidRPr="009C5D6C">
        <w:t>3</w:t>
      </w:r>
      <w:r w:rsidRPr="009C5D6C">
        <w:t xml:space="preserve"> terlihat bahwa hampir semua mengujian memiliki kesulitan dalam mendeteksi data </w:t>
      </w:r>
      <w:r w:rsidR="00C26F8B" w:rsidRPr="009C5D6C">
        <w:rPr>
          <w:iCs/>
        </w:rPr>
        <w:t>salah</w:t>
      </w:r>
      <w:r w:rsidRPr="009C5D6C">
        <w:rPr>
          <w:i/>
        </w:rPr>
        <w:t xml:space="preserve"> </w:t>
      </w:r>
      <w:r w:rsidRPr="009C5D6C">
        <w:t xml:space="preserve">pada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Hal tersebut dikarenakan proyeksi sampel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bertumpukan </w:t>
      </w:r>
      <w:r w:rsidRPr="00597E8A">
        <w:t xml:space="preserve">dengan data referensi, sehingga program </w:t>
      </w:r>
      <w:r w:rsidR="00C26F8B" w:rsidRPr="00597E8A">
        <w:rPr>
          <w:iCs/>
        </w:rPr>
        <w:t>deteksi kesalahan</w:t>
      </w:r>
      <w:r w:rsidRPr="00597E8A">
        <w:t xml:space="preserve"> mengalami kesulitan dalam memisahkan sampel </w:t>
      </w:r>
      <w:r w:rsidR="00C26F8B" w:rsidRPr="00597E8A">
        <w:rPr>
          <w:iCs/>
        </w:rPr>
        <w:t>salah</w:t>
      </w:r>
      <w:r w:rsidR="00C26F8B" w:rsidRPr="00597E8A">
        <w:rPr>
          <w:i/>
        </w:rPr>
        <w:t xml:space="preserve"> </w:t>
      </w:r>
      <w:r w:rsidRPr="00597E8A">
        <w:t xml:space="preserve">tipe 5 dan </w:t>
      </w:r>
      <w:r w:rsidR="00C26F8B" w:rsidRPr="00597E8A">
        <w:rPr>
          <w:iCs/>
        </w:rPr>
        <w:t>salah</w:t>
      </w:r>
      <w:r w:rsidR="00C26F8B" w:rsidRPr="00597E8A">
        <w:rPr>
          <w:i/>
        </w:rPr>
        <w:t xml:space="preserve"> </w:t>
      </w:r>
      <w:r w:rsidRPr="00597E8A">
        <w:t xml:space="preserve">tipe 7 dari sampel normal. Meskipun begitu, seiring mengecilnya bobot kelas data normal, garis pemisah SVM </w:t>
      </w:r>
      <w:r w:rsidRPr="00597E8A">
        <w:lastRenderedPageBreak/>
        <w:t xml:space="preserve">akan semakin diletakkan melintasi data referensi karena lebih memprioritaskan data berlabel </w:t>
      </w:r>
      <w:r w:rsidR="00C26F8B" w:rsidRPr="00597E8A">
        <w:rPr>
          <w:iCs/>
        </w:rPr>
        <w:t>salah</w:t>
      </w:r>
      <w:r w:rsidR="00C26F8B" w:rsidRPr="00597E8A">
        <w:rPr>
          <w:i/>
        </w:rPr>
        <w:t xml:space="preserve"> </w:t>
      </w:r>
      <w:r w:rsidRPr="00597E8A">
        <w:t>dan menyebabkan akurasi SVM meningkat seiring mengecilnya bobot kelas dari data normal.</w:t>
      </w:r>
    </w:p>
    <w:p w14:paraId="51FC3B22" w14:textId="6100ECDF" w:rsidR="002D1E6F" w:rsidRPr="00597E8A" w:rsidRDefault="00B33A53" w:rsidP="005C562D">
      <w:pPr>
        <w:spacing w:after="0" w:line="360" w:lineRule="auto"/>
        <w:ind w:firstLine="567"/>
      </w:pPr>
      <w:r w:rsidRPr="00597E8A">
        <w:t xml:space="preserve"> </w:t>
      </w:r>
      <w:r w:rsidR="00C26F8B" w:rsidRPr="00597E8A">
        <w:t>Kesalahan</w:t>
      </w:r>
      <w:r w:rsidR="002D1E6F" w:rsidRPr="00597E8A">
        <w:t xml:space="preserve"> tipe 5 dan </w:t>
      </w:r>
      <w:r w:rsidR="00C26F8B" w:rsidRPr="00597E8A">
        <w:t>kesalahan</w:t>
      </w:r>
      <w:r w:rsidR="002D1E6F" w:rsidRPr="00597E8A">
        <w:rPr>
          <w:i/>
          <w:iCs/>
        </w:rPr>
        <w:t xml:space="preserve"> </w:t>
      </w:r>
      <w:r w:rsidR="002D1E6F" w:rsidRPr="00597E8A">
        <w:t xml:space="preserve">tipe 7 diproyeksikan pada daerah yang sama dengan data normal karena mereka memiliki data yang mirip. Ketika komposisi umpan B diubah yang kemudian menghasilkan data </w:t>
      </w:r>
      <w:r w:rsidR="00C26F8B" w:rsidRPr="00597E8A">
        <w:t>kesalahan</w:t>
      </w:r>
      <w:r w:rsidR="00C26F8B" w:rsidRPr="00597E8A">
        <w:rPr>
          <w:i/>
          <w:iCs/>
        </w:rPr>
        <w:t xml:space="preserve"> </w:t>
      </w:r>
      <w:r w:rsidR="002D1E6F" w:rsidRPr="00597E8A">
        <w:t xml:space="preserve">tipe 5, bacaan sensor akan berosilasi pada rentang waktu tertentu. Osilasi tersebut dikarenakan pada sistem pabrik dikenakan masukan berupa step, yang kemudian menyebabkan sistem memberikan respon transien berupa osilasi hingga akhirnya mencapai </w:t>
      </w:r>
      <w:r w:rsidR="006B4C1E" w:rsidRPr="00597E8A">
        <w:t>keadaan tunak</w:t>
      </w:r>
      <w:r w:rsidR="002D1E6F" w:rsidRPr="00597E8A">
        <w:t xml:space="preserve">. Ketika sistem berosilasi, bacaan sensor akan naik-turun melintasi rentang yang dianggap normal oleh program. Ketika bacaan sensor menghasilkan data yang terlalu tinggi atau terlalu rendah dibandingkan data normal, maka data tersebut akan diproyeksikan diluar persebaran data normal dan dikategorikan sebagai data </w:t>
      </w:r>
      <w:r w:rsidR="00C26F8B" w:rsidRPr="00597E8A">
        <w:t>salah</w:t>
      </w:r>
      <w:r w:rsidR="002D1E6F" w:rsidRPr="00597E8A">
        <w:t xml:space="preserve">, namun ketika bacaan sensor menghasilkan data didalam rentang yang dianggap normal, maka data akan diproyeksikan didalam persebaran data normal dan terjadi misklasifikasi. Meskipun osilasi merupakan </w:t>
      </w:r>
      <w:r w:rsidR="00C26F8B" w:rsidRPr="00597E8A">
        <w:t xml:space="preserve">salah </w:t>
      </w:r>
      <w:r w:rsidR="002D1E6F" w:rsidRPr="00597E8A">
        <w:t xml:space="preserve">tersendiri, program yang dirancang tidak dapat mendeteksi osilasi, hanya mampu mendeteksi </w:t>
      </w:r>
      <w:r w:rsidR="00C26F8B" w:rsidRPr="00597E8A">
        <w:t>kesalahan</w:t>
      </w:r>
      <w:r w:rsidR="002D1E6F" w:rsidRPr="00597E8A">
        <w:rPr>
          <w:i/>
          <w:iCs/>
        </w:rPr>
        <w:t xml:space="preserve"> </w:t>
      </w:r>
      <w:r w:rsidR="002D1E6F" w:rsidRPr="00597E8A">
        <w:t xml:space="preserve">berdasarkan proyeksi tiap sampel. Setelah data </w:t>
      </w:r>
      <w:r w:rsidR="00C26F8B" w:rsidRPr="00597E8A">
        <w:t>kesalahan</w:t>
      </w:r>
      <w:r w:rsidR="00C26F8B" w:rsidRPr="00597E8A">
        <w:rPr>
          <w:i/>
          <w:iCs/>
        </w:rPr>
        <w:t xml:space="preserve"> </w:t>
      </w:r>
      <w:r w:rsidR="002D1E6F" w:rsidRPr="00597E8A">
        <w:rPr>
          <w:i/>
          <w:iCs/>
        </w:rPr>
        <w:t>5</w:t>
      </w:r>
      <w:r w:rsidR="002D1E6F" w:rsidRPr="00597E8A">
        <w:t xml:space="preserve"> mencapai </w:t>
      </w:r>
      <w:r w:rsidR="00C26F8B" w:rsidRPr="00597E8A">
        <w:t>keadaan tunak</w:t>
      </w:r>
      <w:r w:rsidR="002D1E6F" w:rsidRPr="00597E8A">
        <w:t xml:space="preserve">, yakni ketika bacaan sensor tidak lagi berosilasi, data </w:t>
      </w:r>
      <w:r w:rsidR="006B4C1E" w:rsidRPr="00597E8A">
        <w:t>kesalahan</w:t>
      </w:r>
      <w:r w:rsidR="002D1E6F" w:rsidRPr="00597E8A">
        <w:rPr>
          <w:i/>
          <w:iCs/>
        </w:rPr>
        <w:t xml:space="preserve"> 5</w:t>
      </w:r>
      <w:r w:rsidR="002D1E6F" w:rsidRPr="00597E8A">
        <w:t xml:space="preserve"> menghasilkan bacaan sensor yang mirip dengan data normal, yang menyebabkan data </w:t>
      </w:r>
      <w:r w:rsidR="00C26F8B" w:rsidRPr="00597E8A">
        <w:t>keadaan tunak</w:t>
      </w:r>
      <w:r w:rsidR="00C26F8B" w:rsidRPr="00597E8A">
        <w:rPr>
          <w:i/>
          <w:iCs/>
        </w:rPr>
        <w:t xml:space="preserve"> </w:t>
      </w:r>
      <w:r w:rsidR="00C26F8B" w:rsidRPr="00597E8A">
        <w:t>kesalahan</w:t>
      </w:r>
      <w:r w:rsidR="002D1E6F" w:rsidRPr="00597E8A">
        <w:rPr>
          <w:i/>
          <w:iCs/>
        </w:rPr>
        <w:t xml:space="preserve"> </w:t>
      </w:r>
      <w:r w:rsidR="002D1E6F" w:rsidRPr="00597E8A">
        <w:t xml:space="preserve">tipe 5 diproyeksikan didalam persebaran data normal dan kemudian menyebabkan misklasifikasi. Misklasifikasi data </w:t>
      </w:r>
      <w:r w:rsidR="006B4C1E" w:rsidRPr="00597E8A">
        <w:t>kesalahan</w:t>
      </w:r>
      <w:r w:rsidR="006B4C1E" w:rsidRPr="00597E8A">
        <w:rPr>
          <w:i/>
          <w:iCs/>
        </w:rPr>
        <w:t xml:space="preserve"> </w:t>
      </w:r>
      <w:r w:rsidR="002D1E6F" w:rsidRPr="00597E8A">
        <w:t xml:space="preserve">tipe 7 memiliki penyebab yang sama dengan </w:t>
      </w:r>
      <w:r w:rsidR="006B4C1E" w:rsidRPr="00597E8A">
        <w:t>kesalahan</w:t>
      </w:r>
      <w:r w:rsidR="006B4C1E" w:rsidRPr="00597E8A">
        <w:rPr>
          <w:i/>
          <w:iCs/>
        </w:rPr>
        <w:t xml:space="preserve"> </w:t>
      </w:r>
      <w:r w:rsidR="002D1E6F" w:rsidRPr="00597E8A">
        <w:t xml:space="preserve">tipe 5, namun pada data </w:t>
      </w:r>
      <w:r w:rsidR="006B4C1E" w:rsidRPr="00597E8A">
        <w:t>kesalahan</w:t>
      </w:r>
      <w:r w:rsidR="006B4C1E" w:rsidRPr="00597E8A">
        <w:rPr>
          <w:i/>
          <w:iCs/>
        </w:rPr>
        <w:t xml:space="preserve"> </w:t>
      </w:r>
      <w:r w:rsidR="002D1E6F" w:rsidRPr="00597E8A">
        <w:t xml:space="preserve">tipe 7, </w:t>
      </w:r>
      <w:r w:rsidR="006B4C1E" w:rsidRPr="00597E8A">
        <w:t>kesalahan</w:t>
      </w:r>
      <w:r w:rsidR="006B4C1E" w:rsidRPr="00597E8A">
        <w:rPr>
          <w:i/>
          <w:iCs/>
        </w:rPr>
        <w:t xml:space="preserve"> </w:t>
      </w:r>
      <w:r w:rsidR="002D1E6F" w:rsidRPr="00597E8A">
        <w:t xml:space="preserve">disebabkan oleh masukan </w:t>
      </w:r>
      <w:r w:rsidR="002D1E6F" w:rsidRPr="00597E8A">
        <w:rPr>
          <w:i/>
          <w:iCs/>
        </w:rPr>
        <w:t xml:space="preserve">step </w:t>
      </w:r>
      <w:r w:rsidR="002D1E6F" w:rsidRPr="00597E8A">
        <w:t>berupa penurunan tekanan umpan C.</w:t>
      </w:r>
    </w:p>
    <w:p w14:paraId="7B8C0066" w14:textId="54C37471" w:rsidR="00123241" w:rsidRPr="00BD4EC2" w:rsidRDefault="009626A3" w:rsidP="005C562D">
      <w:pPr>
        <w:spacing w:after="0" w:line="360" w:lineRule="auto"/>
        <w:ind w:firstLine="567"/>
        <w:rPr>
          <w:color w:val="FF0000"/>
        </w:rPr>
      </w:pPr>
      <w:r w:rsidRPr="00BD4EC2">
        <w:rPr>
          <w:noProof/>
          <w:color w:val="FF0000"/>
        </w:rPr>
        <w:lastRenderedPageBreak/>
        <mc:AlternateContent>
          <mc:Choice Requires="wpg">
            <w:drawing>
              <wp:anchor distT="0" distB="0" distL="114300" distR="114300" simplePos="0" relativeHeight="251730944" behindDoc="0" locked="0" layoutInCell="1" allowOverlap="1" wp14:anchorId="6956F102" wp14:editId="7FAA5587">
                <wp:simplePos x="0" y="0"/>
                <wp:positionH relativeFrom="column">
                  <wp:posOffset>303072</wp:posOffset>
                </wp:positionH>
                <wp:positionV relativeFrom="paragraph">
                  <wp:posOffset>-444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679C2198" w:rsidR="00DD4DF5" w:rsidRPr="00F426FD" w:rsidRDefault="00DD4DF5" w:rsidP="0004334E">
                              <w:pPr>
                                <w:pStyle w:val="Caption"/>
                                <w:rPr>
                                  <w:noProof/>
                                </w:rPr>
                              </w:pPr>
                              <w:bookmarkStart w:id="149" w:name="_Toc60962586"/>
                              <w:r>
                                <w:t xml:space="preserve">Gambar </w:t>
                              </w:r>
                              <w:fldSimple w:instr=" STYLEREF 1 \s ">
                                <w:r w:rsidR="00732B50">
                                  <w:rPr>
                                    <w:noProof/>
                                  </w:rPr>
                                  <w:t>V</w:t>
                                </w:r>
                              </w:fldSimple>
                              <w:r>
                                <w:t>.</w:t>
                              </w:r>
                              <w:fldSimple w:instr=" SEQ Gambar \* ARABIC \s 1 ">
                                <w:r w:rsidR="00732B50">
                                  <w:rPr>
                                    <w:noProof/>
                                  </w:rPr>
                                  <w:t>14</w:t>
                                </w:r>
                              </w:fldSimple>
                              <w:r>
                                <w:t xml:space="preserve"> </w:t>
                              </w:r>
                              <w:r w:rsidRPr="00AB2E3C">
                                <w:t>Pengaruh Bobot Kelas Pada Akurasi Klasifikasi Data Normal</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7"/>
                          </a:graphicData>
                        </a:graphic>
                      </wpg:graphicFrame>
                    </wpg:wgp>
                  </a:graphicData>
                </a:graphic>
              </wp:anchor>
            </w:drawing>
          </mc:Choice>
          <mc:Fallback>
            <w:pict>
              <v:group w14:anchorId="6956F102" id="Group 36" o:spid="_x0000_s1086" style="position:absolute;left:0;text-align:left;margin-left:23.85pt;margin-top:-.35pt;width:5in;height:245.25pt;z-index:251730944"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87"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679C2198" w:rsidR="00DD4DF5" w:rsidRPr="00F426FD" w:rsidRDefault="00DD4DF5" w:rsidP="0004334E">
                        <w:pPr>
                          <w:pStyle w:val="Caption"/>
                          <w:rPr>
                            <w:noProof/>
                          </w:rPr>
                        </w:pPr>
                        <w:bookmarkStart w:id="150" w:name="_Toc60962586"/>
                        <w:r>
                          <w:t xml:space="preserve">Gambar </w:t>
                        </w:r>
                        <w:fldSimple w:instr=" STYLEREF 1 \s ">
                          <w:r w:rsidR="00732B50">
                            <w:rPr>
                              <w:noProof/>
                            </w:rPr>
                            <w:t>V</w:t>
                          </w:r>
                        </w:fldSimple>
                        <w:r>
                          <w:t>.</w:t>
                        </w:r>
                        <w:fldSimple w:instr=" SEQ Gambar \* ARABIC \s 1 ">
                          <w:r w:rsidR="00732B50">
                            <w:rPr>
                              <w:noProof/>
                            </w:rPr>
                            <w:t>14</w:t>
                          </w:r>
                        </w:fldSimple>
                        <w:r>
                          <w:t xml:space="preserve"> </w:t>
                        </w:r>
                        <w:r w:rsidRPr="00AB2E3C">
                          <w:t>Pengaruh Bobot Kelas Pada Akurasi Klasifikasi Data Normal</w:t>
                        </w:r>
                        <w:bookmarkEnd w:id="150"/>
                      </w:p>
                    </w:txbxContent>
                  </v:textbox>
                </v:shape>
                <v:shape id="Chart 33" o:spid="_x0000_s1088"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78" o:title=""/>
                  <o:lock v:ext="edit" aspectratio="f"/>
                </v:shape>
                <w10:wrap type="topAndBottom"/>
              </v:group>
            </w:pict>
          </mc:Fallback>
        </mc:AlternateContent>
      </w:r>
    </w:p>
    <w:p w14:paraId="22C99D1A" w14:textId="65881312" w:rsidR="00125007" w:rsidRPr="009C5D6C" w:rsidRDefault="002D1E6F" w:rsidP="00756A00">
      <w:pPr>
        <w:spacing w:after="0" w:line="360" w:lineRule="auto"/>
        <w:ind w:firstLine="567"/>
      </w:pPr>
      <w:r w:rsidRPr="009C5D6C">
        <w:t xml:space="preserve">Gambar </w:t>
      </w:r>
      <w:r w:rsidR="006F4B3E" w:rsidRPr="009C5D6C">
        <w:t>V</w:t>
      </w:r>
      <w:r w:rsidRPr="009C5D6C">
        <w:t>.1</w:t>
      </w:r>
      <w:r w:rsidR="009C5D6C">
        <w:t>4</w:t>
      </w:r>
      <w:r w:rsidRPr="009C5D6C">
        <w:t xml:space="preserve"> merupakan akurasi program dalam melakukan klasifikasi terhadap data normal dari pengujian program menggunakan data </w:t>
      </w:r>
      <w:r w:rsidR="00EE4EEB" w:rsidRPr="009C5D6C">
        <w:t>latih</w:t>
      </w:r>
      <w:r w:rsidRPr="009C5D6C">
        <w:t xml:space="preserve">. Hasil tersebut didapatkan karena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WCSS yang digunakan terlalu kecil, sehingga </w:t>
      </w:r>
      <w:r w:rsidR="00EE4EEB" w:rsidRPr="009C5D6C">
        <w:rPr>
          <w:iCs/>
        </w:rPr>
        <w:t>pengelompokan</w:t>
      </w:r>
      <w:r w:rsidR="00EE4EEB" w:rsidRPr="009C5D6C">
        <w:t xml:space="preserve"> k</w:t>
      </w:r>
      <w:r w:rsidRPr="009C5D6C">
        <w:t>-</w:t>
      </w:r>
      <w:r w:rsidRPr="009C5D6C">
        <w:rPr>
          <w:i/>
        </w:rPr>
        <w:t xml:space="preserve">means </w:t>
      </w:r>
      <w:r w:rsidRPr="009C5D6C">
        <w:t xml:space="preserve">akan melakukan pelabelan data tanpa menunggu nilai rasio WCSS mencapai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yang kemudian menyebabkan </w:t>
      </w:r>
      <w:r w:rsidR="00EE4EEB" w:rsidRPr="009C5D6C">
        <w:rPr>
          <w:iCs/>
        </w:rPr>
        <w:t>pengelompokan</w:t>
      </w:r>
      <w:r w:rsidR="00EE4EEB" w:rsidRPr="009C5D6C">
        <w:t xml:space="preserve"> </w:t>
      </w:r>
      <w:r w:rsidRPr="009C5D6C">
        <w:t>dan klasifikasi akan langsung dijalankan karena program selalu berasumsi bahwa terdapat data</w:t>
      </w:r>
      <w:r w:rsidRPr="009C5D6C">
        <w:rPr>
          <w:i/>
          <w:iCs/>
        </w:rPr>
        <w:t xml:space="preserve"> </w:t>
      </w:r>
      <w:r w:rsidR="006B4C1E" w:rsidRPr="009C5D6C">
        <w:t>salah</w:t>
      </w:r>
      <w:r w:rsidRPr="009C5D6C">
        <w:t>. Dengan bobot data normal yang kecil,</w:t>
      </w:r>
      <w:r w:rsidR="006B4C1E" w:rsidRPr="009C5D6C">
        <w:t xml:space="preserve"> </w:t>
      </w:r>
      <w:r w:rsidRPr="009C5D6C">
        <w:t xml:space="preserve">program </w:t>
      </w:r>
      <w:r w:rsidR="006B4C1E" w:rsidRPr="009C5D6C">
        <w:rPr>
          <w:iCs/>
        </w:rPr>
        <w:t>deteksi kesalahan</w:t>
      </w:r>
      <w:r w:rsidRPr="009C5D6C">
        <w:rPr>
          <w:i/>
        </w:rPr>
        <w:t xml:space="preserve"> </w:t>
      </w:r>
      <w:r w:rsidRPr="009C5D6C">
        <w:t xml:space="preserve">akan mengalami kesulitan dalam mengenali sampel normal, dan justru akan memprediksi sampel normal sebagai sampel </w:t>
      </w:r>
      <w:r w:rsidR="006B4C1E" w:rsidRPr="009C5D6C">
        <w:rPr>
          <w:iCs/>
        </w:rPr>
        <w:t>salah</w:t>
      </w:r>
      <w:r w:rsidRPr="009C5D6C">
        <w:t xml:space="preserve">. Hal ini merupakan akibat dari pelabelan sampel yang tidak akurat pada tahap </w:t>
      </w:r>
      <w:r w:rsidR="00EE4EEB" w:rsidRPr="009C5D6C">
        <w:rPr>
          <w:iCs/>
        </w:rPr>
        <w:t>pengelompokan</w:t>
      </w:r>
      <w:r w:rsidR="00EE4EEB" w:rsidRPr="009C5D6C">
        <w:t xml:space="preserve"> k</w:t>
      </w:r>
      <w:r w:rsidRPr="009C5D6C">
        <w:t>-</w:t>
      </w:r>
      <w:r w:rsidRPr="009C5D6C">
        <w:rPr>
          <w:i/>
        </w:rPr>
        <w:t>means</w:t>
      </w:r>
      <w:r w:rsidRPr="009C5D6C">
        <w:t xml:space="preserve">. Pada bobot kelas data normal yang rendah, SVM akan lebih peka terhadap sampel berlabel </w:t>
      </w:r>
      <w:r w:rsidR="006B4C1E" w:rsidRPr="009C5D6C">
        <w:rPr>
          <w:iCs/>
        </w:rPr>
        <w:t>salah</w:t>
      </w:r>
      <w:r w:rsidR="006B4C1E" w:rsidRPr="009C5D6C">
        <w:rPr>
          <w:i/>
        </w:rPr>
        <w:t xml:space="preserve"> </w:t>
      </w:r>
      <w:r w:rsidRPr="009C5D6C">
        <w:t xml:space="preserve">dan kurang memperdulikan data berlabel normal. Sebagai konsekuensi, SVM akan membuat garis pemisah yang melintasi </w:t>
      </w:r>
      <w:r w:rsidR="00630EDB" w:rsidRPr="009C5D6C">
        <w:t xml:space="preserve">kelompok </w:t>
      </w:r>
      <w:r w:rsidRPr="009C5D6C">
        <w:t xml:space="preserve">data normal tersebut demi data berlabel </w:t>
      </w:r>
      <w:r w:rsidR="006B4C1E" w:rsidRPr="009C5D6C">
        <w:rPr>
          <w:iCs/>
        </w:rPr>
        <w:t>salah</w:t>
      </w:r>
      <w:r w:rsidRPr="009C5D6C">
        <w:rPr>
          <w:i/>
        </w:rPr>
        <w:t xml:space="preserve">. </w:t>
      </w:r>
      <w:r w:rsidRPr="009C5D6C">
        <w:t xml:space="preserve">Sedangkan apabila data normal memiliki bobot kelas 1, bobot kelas data berlabel normal akan sama dengan bobot kelas data berlabel </w:t>
      </w:r>
      <w:r w:rsidR="006B4C1E" w:rsidRPr="009C5D6C">
        <w:rPr>
          <w:iCs/>
        </w:rPr>
        <w:t>salah</w:t>
      </w:r>
      <w:r w:rsidRPr="009C5D6C">
        <w:t xml:space="preserve">, alih-alih membuat garis pemisah yang menembus </w:t>
      </w:r>
      <w:r w:rsidR="00433840" w:rsidRPr="009C5D6C">
        <w:t xml:space="preserve">kelompok </w:t>
      </w:r>
      <w:r w:rsidRPr="009C5D6C">
        <w:t>data berlabel normal, SVM justru ak</w:t>
      </w:r>
      <w:r w:rsidRPr="009C5D6C">
        <w:softHyphen/>
      </w:r>
      <w:r w:rsidRPr="009C5D6C">
        <w:softHyphen/>
        <w:t xml:space="preserve">an membuat garis pemisah diujung </w:t>
      </w:r>
      <w:r w:rsidR="00433840" w:rsidRPr="009C5D6C">
        <w:t xml:space="preserve">kelompok </w:t>
      </w:r>
      <w:r w:rsidRPr="009C5D6C">
        <w:t xml:space="preserve">normal, karena SVM tidak lagi lebih sensitif terhadap data berlabel </w:t>
      </w:r>
      <w:r w:rsidR="006B4C1E" w:rsidRPr="009C5D6C">
        <w:rPr>
          <w:iCs/>
        </w:rPr>
        <w:t>salah</w:t>
      </w:r>
      <w:r w:rsidRPr="009C5D6C">
        <w:t xml:space="preserve">, dan </w:t>
      </w:r>
      <w:r w:rsidRPr="009C5D6C">
        <w:lastRenderedPageBreak/>
        <w:t xml:space="preserve">sebagai hasilnya program </w:t>
      </w:r>
      <w:r w:rsidR="006B4C1E" w:rsidRPr="009C5D6C">
        <w:rPr>
          <w:iCs/>
        </w:rPr>
        <w:t>deteksi kesalahan</w:t>
      </w:r>
      <w:r w:rsidRPr="009C5D6C">
        <w:rPr>
          <w:i/>
        </w:rPr>
        <w:t xml:space="preserve"> </w:t>
      </w:r>
      <w:r w:rsidRPr="009C5D6C">
        <w:t>menghasilkan akurasi yang lebih tinggi untuk mendeteksi data normal.</w:t>
      </w:r>
    </w:p>
    <w:p w14:paraId="40A9BD45" w14:textId="777FECCB" w:rsidR="00FF53D3" w:rsidRPr="00597E8A" w:rsidRDefault="002D1E6F" w:rsidP="00CE1707">
      <w:pPr>
        <w:spacing w:after="0" w:line="360" w:lineRule="auto"/>
        <w:ind w:firstLine="567"/>
      </w:pPr>
      <w:r w:rsidRPr="00597E8A">
        <w:t>Pengujian dengan bobot kelas 0</w:t>
      </w:r>
      <w:r w:rsidR="00ED674D" w:rsidRPr="00597E8A">
        <w:t>,</w:t>
      </w:r>
      <w:r w:rsidRPr="00597E8A">
        <w:t xml:space="preserve">3 dapat mencapai nilai akurasi yang lebih tinggi lagi apabila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program sesuai dengan rasio WCSS ketika data </w:t>
      </w:r>
      <w:r w:rsidR="006B4C1E" w:rsidRPr="00597E8A">
        <w:t>kesalahan</w:t>
      </w:r>
      <w:r w:rsidR="006B4C1E" w:rsidRPr="00597E8A">
        <w:rPr>
          <w:i/>
          <w:iCs/>
        </w:rPr>
        <w:t xml:space="preserve"> </w:t>
      </w:r>
      <w:r w:rsidRPr="00597E8A">
        <w:t xml:space="preserve">masuk ke dalam program. Meskipun begitu, penentu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yang tepat sulit untuk ditentukan, karena apabila rasio WCSS terlalu rendah, maka </w:t>
      </w:r>
      <w:r w:rsidR="00EE4EEB" w:rsidRPr="00597E8A">
        <w:rPr>
          <w:iCs/>
        </w:rPr>
        <w:t>pengelompokan</w:t>
      </w:r>
      <w:r w:rsidR="00EE4EEB" w:rsidRPr="00597E8A">
        <w:t xml:space="preserve"> </w:t>
      </w:r>
      <w:r w:rsidRPr="00597E8A">
        <w:t xml:space="preserve">akan tetap dijalankan meskipun pada </w:t>
      </w:r>
      <w:r w:rsidR="00433840" w:rsidRPr="00597E8A">
        <w:rPr>
          <w:rFonts w:cs="Times New Roman"/>
        </w:rPr>
        <w:t>penyangga</w:t>
      </w:r>
      <w:r w:rsidR="00433840" w:rsidRPr="00597E8A">
        <w:t xml:space="preserve"> </w:t>
      </w:r>
      <w:r w:rsidRPr="00597E8A">
        <w:t xml:space="preserve">yang dipenuhi dengan data normal saja. Namun apabila rasio WCSS terlalu tinggi, maka apabila terdapat tipe </w:t>
      </w:r>
      <w:r w:rsidR="006B4C1E" w:rsidRPr="00597E8A">
        <w:t>kesalahan</w:t>
      </w:r>
      <w:r w:rsidR="006B4C1E" w:rsidRPr="00597E8A">
        <w:rPr>
          <w:i/>
          <w:iCs/>
        </w:rPr>
        <w:t xml:space="preserve"> </w:t>
      </w:r>
      <w:r w:rsidRPr="00597E8A">
        <w:t xml:space="preserve">yang diproyeksikan didalam persebaran data normal seperti data </w:t>
      </w:r>
      <w:r w:rsidR="006B4C1E" w:rsidRPr="00597E8A">
        <w:t>kesalahan</w:t>
      </w:r>
      <w:r w:rsidR="006B4C1E" w:rsidRPr="00597E8A">
        <w:rPr>
          <w:i/>
          <w:iCs/>
        </w:rPr>
        <w:t xml:space="preserve"> </w:t>
      </w:r>
      <w:r w:rsidRPr="00597E8A">
        <w:t xml:space="preserve">tipe 5 dan 7, maka persebaran tersebut akan menghasilkan rasio WCSS yang relatif kecil sehingga </w:t>
      </w:r>
      <w:r w:rsidR="00EE4EEB" w:rsidRPr="00597E8A">
        <w:rPr>
          <w:iCs/>
        </w:rPr>
        <w:t>pengelompokan</w:t>
      </w:r>
      <w:r w:rsidR="00EE4EEB" w:rsidRPr="00597E8A">
        <w:t xml:space="preserve"> </w:t>
      </w:r>
      <w:r w:rsidRPr="00597E8A">
        <w:t xml:space="preserve">tidak akan dijalankan dan mengakibatkan </w:t>
      </w:r>
      <w:r w:rsidR="006B4C1E" w:rsidRPr="00597E8A">
        <w:t>kesalahan</w:t>
      </w:r>
      <w:r w:rsidR="006B4C1E" w:rsidRPr="00597E8A">
        <w:rPr>
          <w:i/>
          <w:iCs/>
        </w:rPr>
        <w:t xml:space="preserve"> </w:t>
      </w:r>
      <w:r w:rsidRPr="00597E8A">
        <w:t xml:space="preserve">tidak terdeteksi oleh program. Meskipun rasio WCSS dipilih karena merupakan metode yang sering digunakan untuk mendeteksi jumlah kelas yang optimal untuk mengelompokkan sebuah data, namun penetap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berupa rasio WCSS tidak efektif untuk digunakan pada program yang dirancang, karena data </w:t>
      </w:r>
      <w:r w:rsidR="006B4C1E" w:rsidRPr="00597E8A">
        <w:t>salah</w:t>
      </w:r>
      <w:r w:rsidR="006B4C1E" w:rsidRPr="00597E8A">
        <w:rPr>
          <w:i/>
          <w:iCs/>
        </w:rPr>
        <w:t xml:space="preserve"> </w:t>
      </w:r>
      <w:r w:rsidRPr="00597E8A">
        <w:t>dapat diproyeksikan diluar maupun didalam persebaran data 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CE1707" w14:paraId="6E60422C" w14:textId="77777777" w:rsidTr="00CE1707">
        <w:trPr>
          <w:trHeight w:val="2868"/>
        </w:trPr>
        <w:tc>
          <w:tcPr>
            <w:tcW w:w="8153" w:type="dxa"/>
            <w:shd w:val="clear" w:color="auto" w:fill="auto"/>
          </w:tcPr>
          <w:p w14:paraId="220EBC72" w14:textId="77777777" w:rsidR="008C7E20" w:rsidRDefault="008C7E20" w:rsidP="008C7E20">
            <w:pPr>
              <w:keepNext/>
              <w:spacing w:after="0" w:line="360" w:lineRule="auto"/>
            </w:pPr>
            <w:r>
              <w:rPr>
                <w:noProof/>
                <w:color w:val="FF0000"/>
              </w:rPr>
              <w:lastRenderedPageBreak/>
              <w:drawing>
                <wp:inline distT="0" distB="0" distL="0" distR="0" wp14:anchorId="60A09E24" wp14:editId="44A02AEE">
                  <wp:extent cx="5039995" cy="1318438"/>
                  <wp:effectExtent l="0" t="0" r="8255" b="15240"/>
                  <wp:docPr id="8" name="Chart 8">
                    <a:extLst xmlns:a="http://schemas.openxmlformats.org/drawingml/2006/main">
                      <a:ext uri="{FF2B5EF4-FFF2-40B4-BE49-F238E27FC236}">
                        <a16:creationId xmlns:a16="http://schemas.microsoft.com/office/drawing/2014/main" id="{A4FBF3FC-635C-4304-B1B8-05510741D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6B45C4" w14:textId="65907237" w:rsidR="00CE1707" w:rsidRDefault="008C7E20" w:rsidP="008C7E20">
            <w:pPr>
              <w:pStyle w:val="Caption"/>
              <w:rPr>
                <w:color w:val="FF0000"/>
              </w:rPr>
            </w:pPr>
            <w:bookmarkStart w:id="151" w:name="_Toc60962587"/>
            <w:r>
              <w:t xml:space="preserve">Gambar </w:t>
            </w:r>
            <w:fldSimple w:instr=" STYLEREF 1 \s ">
              <w:r w:rsidR="00732B50">
                <w:rPr>
                  <w:noProof/>
                </w:rPr>
                <w:t>V</w:t>
              </w:r>
            </w:fldSimple>
            <w:r w:rsidR="004D70CE">
              <w:t>.</w:t>
            </w:r>
            <w:fldSimple w:instr=" SEQ Gambar \* ARABIC \s 1 ">
              <w:r w:rsidR="00732B50">
                <w:rPr>
                  <w:noProof/>
                </w:rPr>
                <w:t>15</w:t>
              </w:r>
            </w:fldSimple>
            <w:r>
              <w:t xml:space="preserve"> </w:t>
            </w:r>
            <w:r w:rsidRPr="008C78C6">
              <w:t>Hasil Kesimpulan Program Pada Variasi Persentasi Data Salah Pada Data Salah Tipe 2</w:t>
            </w:r>
            <w:bookmarkEnd w:id="151"/>
          </w:p>
        </w:tc>
      </w:tr>
      <w:tr w:rsidR="00CE1707" w14:paraId="506C6011" w14:textId="77777777" w:rsidTr="00CE1707">
        <w:tc>
          <w:tcPr>
            <w:tcW w:w="8153" w:type="dxa"/>
            <w:shd w:val="clear" w:color="auto" w:fill="auto"/>
          </w:tcPr>
          <w:p w14:paraId="44563201" w14:textId="77777777" w:rsidR="008C7E20" w:rsidRDefault="008C7E20" w:rsidP="008C7E20">
            <w:pPr>
              <w:keepNext/>
              <w:spacing w:after="0" w:line="360" w:lineRule="auto"/>
            </w:pPr>
            <w:r>
              <w:rPr>
                <w:noProof/>
                <w:color w:val="FF0000"/>
              </w:rPr>
              <w:drawing>
                <wp:inline distT="0" distB="0" distL="0" distR="0" wp14:anchorId="4CF1B2CA" wp14:editId="4F9BD549">
                  <wp:extent cx="5039995" cy="1297172"/>
                  <wp:effectExtent l="0" t="0" r="8255" b="17780"/>
                  <wp:docPr id="15" name="Chart 15">
                    <a:extLst xmlns:a="http://schemas.openxmlformats.org/drawingml/2006/main">
                      <a:ext uri="{FF2B5EF4-FFF2-40B4-BE49-F238E27FC236}">
                        <a16:creationId xmlns:a16="http://schemas.microsoft.com/office/drawing/2014/main" id="{CB404D9E-BC37-41EA-A8DE-B9357854BA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DD7873E" w14:textId="2D3693F6" w:rsidR="00CE1707" w:rsidRDefault="008C7E20" w:rsidP="008C7E20">
            <w:pPr>
              <w:pStyle w:val="Caption"/>
              <w:rPr>
                <w:color w:val="FF0000"/>
              </w:rPr>
            </w:pPr>
            <w:bookmarkStart w:id="152" w:name="_Toc60962588"/>
            <w:r>
              <w:t xml:space="preserve">Gambar </w:t>
            </w:r>
            <w:fldSimple w:instr=" STYLEREF 1 \s ">
              <w:r w:rsidR="00732B50">
                <w:rPr>
                  <w:noProof/>
                </w:rPr>
                <w:t>V</w:t>
              </w:r>
            </w:fldSimple>
            <w:r w:rsidR="004D70CE">
              <w:t>.</w:t>
            </w:r>
            <w:fldSimple w:instr=" SEQ Gambar \* ARABIC \s 1 ">
              <w:r w:rsidR="00732B50">
                <w:rPr>
                  <w:noProof/>
                </w:rPr>
                <w:t>16</w:t>
              </w:r>
            </w:fldSimple>
            <w:r>
              <w:t xml:space="preserve"> Hasil Kesimpulan Program Pada Variasi Persentasi Data Salah Pada Data Salah Tipe 5</w:t>
            </w:r>
            <w:bookmarkEnd w:id="152"/>
          </w:p>
        </w:tc>
      </w:tr>
      <w:tr w:rsidR="00CE1707" w14:paraId="7FEC22B1" w14:textId="77777777" w:rsidTr="00CE1707">
        <w:tc>
          <w:tcPr>
            <w:tcW w:w="8153" w:type="dxa"/>
            <w:shd w:val="clear" w:color="auto" w:fill="auto"/>
          </w:tcPr>
          <w:p w14:paraId="6347F3B2" w14:textId="77777777" w:rsidR="008C7E20" w:rsidRDefault="008C7E20" w:rsidP="008C7E20">
            <w:pPr>
              <w:keepNext/>
              <w:spacing w:after="0" w:line="360" w:lineRule="auto"/>
            </w:pPr>
            <w:r>
              <w:rPr>
                <w:noProof/>
                <w:color w:val="FF0000"/>
              </w:rPr>
              <w:drawing>
                <wp:inline distT="0" distB="0" distL="0" distR="0" wp14:anchorId="120DBE3C" wp14:editId="28522FC8">
                  <wp:extent cx="5039995" cy="1307805"/>
                  <wp:effectExtent l="0" t="0" r="8255" b="6985"/>
                  <wp:docPr id="227" name="Chart 227">
                    <a:extLst xmlns:a="http://schemas.openxmlformats.org/drawingml/2006/main">
                      <a:ext uri="{FF2B5EF4-FFF2-40B4-BE49-F238E27FC236}">
                        <a16:creationId xmlns:a16="http://schemas.microsoft.com/office/drawing/2014/main" id="{E10CD65B-C6CA-485D-9356-592ECA7B89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8AE4078" w14:textId="6A722A26" w:rsidR="00CE1707" w:rsidRDefault="008C7E20" w:rsidP="008C7E20">
            <w:pPr>
              <w:pStyle w:val="Caption"/>
              <w:rPr>
                <w:color w:val="FF0000"/>
              </w:rPr>
            </w:pPr>
            <w:bookmarkStart w:id="153" w:name="_Toc60962589"/>
            <w:r>
              <w:t xml:space="preserve">Gambar </w:t>
            </w:r>
            <w:fldSimple w:instr=" STYLEREF 1 \s ">
              <w:r w:rsidR="00732B50">
                <w:rPr>
                  <w:noProof/>
                </w:rPr>
                <w:t>V</w:t>
              </w:r>
            </w:fldSimple>
            <w:r w:rsidR="004D70CE">
              <w:t>.</w:t>
            </w:r>
            <w:fldSimple w:instr=" SEQ Gambar \* ARABIC \s 1 ">
              <w:r w:rsidR="00732B50">
                <w:rPr>
                  <w:noProof/>
                </w:rPr>
                <w:t>17</w:t>
              </w:r>
            </w:fldSimple>
            <w:r>
              <w:t xml:space="preserve"> Hasil Kesimpulan Program Pada Variasi Persentasi Data Salah Pada Data Salah Tipe 6</w:t>
            </w:r>
            <w:bookmarkEnd w:id="153"/>
          </w:p>
        </w:tc>
      </w:tr>
      <w:tr w:rsidR="00CE1707" w14:paraId="79848ABF" w14:textId="77777777" w:rsidTr="00CE1707">
        <w:tc>
          <w:tcPr>
            <w:tcW w:w="8153" w:type="dxa"/>
            <w:shd w:val="clear" w:color="auto" w:fill="auto"/>
          </w:tcPr>
          <w:p w14:paraId="21901318" w14:textId="77777777" w:rsidR="008C7E20" w:rsidRDefault="008C7E20" w:rsidP="008C7E20">
            <w:pPr>
              <w:keepNext/>
              <w:spacing w:after="0" w:line="360" w:lineRule="auto"/>
            </w:pPr>
            <w:r>
              <w:rPr>
                <w:noProof/>
                <w:color w:val="FF0000"/>
              </w:rPr>
              <w:drawing>
                <wp:inline distT="0" distB="0" distL="0" distR="0" wp14:anchorId="6AA3AF2D" wp14:editId="73FFD276">
                  <wp:extent cx="5039995" cy="1318437"/>
                  <wp:effectExtent l="0" t="0" r="8255" b="15240"/>
                  <wp:docPr id="228" name="Chart 228">
                    <a:extLst xmlns:a="http://schemas.openxmlformats.org/drawingml/2006/main">
                      <a:ext uri="{FF2B5EF4-FFF2-40B4-BE49-F238E27FC236}">
                        <a16:creationId xmlns:a16="http://schemas.microsoft.com/office/drawing/2014/main" id="{723FA191-14B9-45C4-8EB7-B919EB837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0FBDE1C" w14:textId="6B84D922" w:rsidR="00CE1707" w:rsidRDefault="008C7E20" w:rsidP="008C7E20">
            <w:pPr>
              <w:pStyle w:val="Caption"/>
              <w:rPr>
                <w:color w:val="FF0000"/>
              </w:rPr>
            </w:pPr>
            <w:bookmarkStart w:id="154" w:name="_Toc60962590"/>
            <w:r>
              <w:t xml:space="preserve">Gambar </w:t>
            </w:r>
            <w:fldSimple w:instr=" STYLEREF 1 \s ">
              <w:r w:rsidR="00732B50">
                <w:rPr>
                  <w:noProof/>
                </w:rPr>
                <w:t>V</w:t>
              </w:r>
            </w:fldSimple>
            <w:r w:rsidR="004D70CE">
              <w:t>.</w:t>
            </w:r>
            <w:fldSimple w:instr=" SEQ Gambar \* ARABIC \s 1 ">
              <w:r w:rsidR="00732B50">
                <w:rPr>
                  <w:noProof/>
                </w:rPr>
                <w:t>18</w:t>
              </w:r>
            </w:fldSimple>
            <w:r>
              <w:t xml:space="preserve"> Hasil Kesimpulan Program Pada Variasi Persentasi Data Salah Pada Data Salah Tipe 7</w:t>
            </w:r>
            <w:bookmarkEnd w:id="154"/>
          </w:p>
        </w:tc>
      </w:tr>
    </w:tbl>
    <w:p w14:paraId="0B0DC663" w14:textId="1E47B228" w:rsidR="003257D3" w:rsidRDefault="003257D3" w:rsidP="00CE1707">
      <w:pPr>
        <w:keepNext/>
        <w:spacing w:after="0" w:line="360" w:lineRule="auto"/>
        <w:rPr>
          <w:color w:val="FF0000"/>
        </w:rPr>
      </w:pPr>
    </w:p>
    <w:p w14:paraId="1E7F517A" w14:textId="7412A9EC" w:rsidR="00AD65FB" w:rsidRDefault="00CF04A9" w:rsidP="003257D3">
      <w:pPr>
        <w:keepNext/>
        <w:spacing w:after="0" w:line="360" w:lineRule="auto"/>
        <w:ind w:firstLine="720"/>
      </w:pPr>
      <w:r w:rsidRPr="00BE1741">
        <w:t>Gambar V.1</w:t>
      </w:r>
      <w:r w:rsidR="009C5D6C">
        <w:t>5</w:t>
      </w:r>
      <w:r w:rsidRPr="00BE1741">
        <w:t xml:space="preserve"> hingga Gambar V.1</w:t>
      </w:r>
      <w:r w:rsidR="009C5D6C">
        <w:t>8</w:t>
      </w:r>
      <w:r w:rsidRPr="00BE1741">
        <w:t xml:space="preserve"> </w:t>
      </w:r>
      <w:r w:rsidR="002A4366" w:rsidRPr="00BE1741">
        <w:t xml:space="preserve">merupakan pengujian yang dilakukan untuk menilai kemampuan program dalam memberikan kesimpulan apakah terdapat kesalahan pada proses atau tidak. Garis “Grafik Sebenarnya” pada setiap </w:t>
      </w:r>
      <w:r w:rsidR="002A4366" w:rsidRPr="00BE1741">
        <w:lastRenderedPageBreak/>
        <w:t xml:space="preserve">grafik tersebut menunjukkan bentuk grafik yang ideal, dimana program seharusnya memberikan kesimpulan bahwa proses normal (0) terlebih dahulu dan memberikan kesimpulan bahwa terdapat kesalaham pada proses sejak data ke 350. Pengujian ini dilakukan menggunakan bobot data normal sebesar 0, dengan variasi nilai ambang kesimpulan dari 5% hingga 25%. </w:t>
      </w:r>
      <w:r w:rsidR="00BE1741" w:rsidRPr="00BE1741">
        <w:t xml:space="preserve">Nilai ambang kesimpulan merupakan persentase jumlah data salah pada penyangga yang digunakan untuk menyimpulkan apakah terdapat kesalahan pada proses. Nilai ambang kesimpulan sebesar 5% </w:t>
      </w:r>
      <w:r w:rsidR="00BE1741">
        <w:t>berarti</w:t>
      </w:r>
      <w:r w:rsidR="00BE1741" w:rsidRPr="00BE1741">
        <w:t xml:space="preserve"> program akan menyimpulan terdapat kesalahan proses apabila 5% data penyangga diklasifikasikan sebagai data salah.</w:t>
      </w:r>
    </w:p>
    <w:p w14:paraId="45FC36A8" w14:textId="17F74B01" w:rsidR="00314B20" w:rsidRDefault="00BE1741" w:rsidP="001513CF">
      <w:pPr>
        <w:keepNext/>
        <w:spacing w:after="0" w:line="360" w:lineRule="auto"/>
      </w:pPr>
      <w:r>
        <w:rPr>
          <w:color w:val="FF0000"/>
        </w:rPr>
        <w:tab/>
      </w:r>
      <w:r>
        <w:t>Pada Gambar V.1</w:t>
      </w:r>
      <w:r w:rsidR="009C5D6C">
        <w:t>5</w:t>
      </w:r>
      <w:r>
        <w:t xml:space="preserve"> hingga Gambar V.1</w:t>
      </w:r>
      <w:r w:rsidR="009C5D6C">
        <w:t>8</w:t>
      </w:r>
      <w:r>
        <w:t xml:space="preserve"> dapat dilihat bahwa program pada berbagai nilai ambang</w:t>
      </w:r>
      <w:r w:rsidR="005036A9">
        <w:t xml:space="preserve"> memiliki</w:t>
      </w:r>
      <w:r>
        <w:t xml:space="preserve"> </w:t>
      </w:r>
      <w:r w:rsidR="005036A9">
        <w:t>kesulitan dalam memberikan kesimpulan yang sesuai dengan keadaan sebenarnya, terutama pada data normal. Gambar V.1</w:t>
      </w:r>
      <w:r w:rsidR="009C5D6C">
        <w:t>5</w:t>
      </w:r>
      <w:r w:rsidR="005036A9">
        <w:t xml:space="preserve"> hingga V.1</w:t>
      </w:r>
      <w:r w:rsidR="009C5D6C">
        <w:t>8</w:t>
      </w:r>
      <w:r w:rsidR="005036A9">
        <w:t xml:space="preserve"> menunjukkan bahwa program sering kali memberikan kesimpulan bahwa terdapat kesalahan proses yang salah, di mana pada data ke-1 hingga data ke-350, terdapat banyak kejadian program memberikan kesimpulan bahwa terdapat kesalahan proses dengan durasi yang panjang. </w:t>
      </w:r>
      <w:r w:rsidR="008B7F30">
        <w:t>Hasil tersebut tentu sesuai dengan pengujian pada Gambar V.1</w:t>
      </w:r>
      <w:r w:rsidR="009C5D6C">
        <w:t>3</w:t>
      </w:r>
      <w:r w:rsidR="008B7F30">
        <w:t xml:space="preserve"> yang memberikan hasil bahwa pengujian pada data </w:t>
      </w:r>
      <w:r w:rsidR="008B7F30">
        <w:lastRenderedPageBreak/>
        <w:t xml:space="preserve">salah tipe 5 dan 7 menghasilkan akurasi yang rendah dibandingkan pada data salah tipe 2 dan 6. </w:t>
      </w:r>
    </w:p>
    <w:p w14:paraId="05053338" w14:textId="77777777" w:rsidR="004935A8" w:rsidRPr="001513CF" w:rsidRDefault="004935A8" w:rsidP="001513CF">
      <w:pPr>
        <w:keepNext/>
        <w:spacing w:after="0"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623E04" w14:paraId="2076A4B7" w14:textId="77777777" w:rsidTr="00623E04">
        <w:tc>
          <w:tcPr>
            <w:tcW w:w="8153" w:type="dxa"/>
          </w:tcPr>
          <w:p w14:paraId="000B9372" w14:textId="77777777" w:rsidR="00623E04" w:rsidRDefault="00623E04" w:rsidP="00531F20">
            <w:pPr>
              <w:keepNext/>
              <w:spacing w:after="0" w:line="360" w:lineRule="auto"/>
            </w:pPr>
            <w:r>
              <w:rPr>
                <w:noProof/>
              </w:rPr>
              <w:drawing>
                <wp:inline distT="0" distB="0" distL="0" distR="0" wp14:anchorId="6718F1D3" wp14:editId="3839EBA8">
                  <wp:extent cx="5039995" cy="1266825"/>
                  <wp:effectExtent l="0" t="0" r="8255" b="9525"/>
                  <wp:docPr id="248" name="Chart 248">
                    <a:extLst xmlns:a="http://schemas.openxmlformats.org/drawingml/2006/main">
                      <a:ext uri="{FF2B5EF4-FFF2-40B4-BE49-F238E27FC236}">
                        <a16:creationId xmlns:a16="http://schemas.microsoft.com/office/drawing/2014/main" id="{2B9EC3A6-44D7-4E6A-B4E1-9B2F752B09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724239A" w14:textId="69A92FCD" w:rsidR="00623E04" w:rsidRDefault="00623E04" w:rsidP="00531F20">
            <w:pPr>
              <w:pStyle w:val="Caption"/>
            </w:pPr>
            <w:bookmarkStart w:id="155" w:name="_Toc60962591"/>
            <w:r>
              <w:t xml:space="preserve">Gambar </w:t>
            </w:r>
            <w:fldSimple w:instr=" STYLEREF 1 \s ">
              <w:r w:rsidR="00732B50">
                <w:rPr>
                  <w:noProof/>
                </w:rPr>
                <w:t>V</w:t>
              </w:r>
            </w:fldSimple>
            <w:r w:rsidR="004D70CE">
              <w:t>.</w:t>
            </w:r>
            <w:fldSimple w:instr=" SEQ Gambar \* ARABIC \s 1 ">
              <w:r w:rsidR="00732B50">
                <w:rPr>
                  <w:noProof/>
                </w:rPr>
                <w:t>19</w:t>
              </w:r>
            </w:fldSimple>
            <w:r>
              <w:t xml:space="preserve"> </w:t>
            </w:r>
            <w:r w:rsidRPr="00C838F4">
              <w:rPr>
                <w:noProof/>
              </w:rPr>
              <w:t>Hasil Kesimpulan Program Pada Variasi Persentasi Data Salah Pada Data Salah Tipe 2</w:t>
            </w:r>
            <w:r>
              <w:rPr>
                <w:noProof/>
              </w:rPr>
              <w:t xml:space="preserve"> Setelah Penyesuaian Parameter</w:t>
            </w:r>
            <w:bookmarkEnd w:id="155"/>
          </w:p>
        </w:tc>
      </w:tr>
      <w:tr w:rsidR="00623E04" w14:paraId="49A9736D" w14:textId="77777777" w:rsidTr="00623E04">
        <w:tc>
          <w:tcPr>
            <w:tcW w:w="8153" w:type="dxa"/>
          </w:tcPr>
          <w:p w14:paraId="0299B276" w14:textId="77777777" w:rsidR="00623E04" w:rsidRDefault="00623E04" w:rsidP="00531F20">
            <w:pPr>
              <w:keepNext/>
              <w:spacing w:after="0" w:line="360" w:lineRule="auto"/>
            </w:pPr>
            <w:r>
              <w:rPr>
                <w:noProof/>
              </w:rPr>
              <w:drawing>
                <wp:inline distT="0" distB="0" distL="0" distR="0" wp14:anchorId="43C11498" wp14:editId="2112705D">
                  <wp:extent cx="5039995" cy="1276350"/>
                  <wp:effectExtent l="0" t="0" r="8255" b="0"/>
                  <wp:docPr id="249" name="Chart 249">
                    <a:extLst xmlns:a="http://schemas.openxmlformats.org/drawingml/2006/main">
                      <a:ext uri="{FF2B5EF4-FFF2-40B4-BE49-F238E27FC236}">
                        <a16:creationId xmlns:a16="http://schemas.microsoft.com/office/drawing/2014/main" id="{605C2935-933B-4ED4-BA20-00CA9958C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D601243" w14:textId="3BCF3910" w:rsidR="00623E04" w:rsidRDefault="00623E04" w:rsidP="00531F20">
            <w:pPr>
              <w:pStyle w:val="Caption"/>
            </w:pPr>
            <w:bookmarkStart w:id="156" w:name="_Toc60962592"/>
            <w:r>
              <w:t xml:space="preserve">Gambar </w:t>
            </w:r>
            <w:fldSimple w:instr=" STYLEREF 1 \s ">
              <w:r w:rsidR="00732B50">
                <w:rPr>
                  <w:noProof/>
                </w:rPr>
                <w:t>V</w:t>
              </w:r>
            </w:fldSimple>
            <w:r w:rsidR="004D70CE">
              <w:t>.</w:t>
            </w:r>
            <w:fldSimple w:instr=" SEQ Gambar \* ARABIC \s 1 ">
              <w:r w:rsidR="00732B50">
                <w:rPr>
                  <w:noProof/>
                </w:rPr>
                <w:t>20</w:t>
              </w:r>
            </w:fldSimple>
            <w:r>
              <w:t xml:space="preserve"> </w:t>
            </w:r>
            <w:r w:rsidRPr="002645E5">
              <w:t xml:space="preserve">Hasil Kesimpulan Program Pada Variasi Persentasi Data Salah Pada Data Salah Tipe </w:t>
            </w:r>
            <w:r>
              <w:t>5</w:t>
            </w:r>
            <w:r w:rsidRPr="002645E5">
              <w:t xml:space="preserve"> Setelah Penyesuaian Parameter</w:t>
            </w:r>
            <w:bookmarkEnd w:id="156"/>
          </w:p>
        </w:tc>
      </w:tr>
      <w:tr w:rsidR="00623E04" w14:paraId="41C93D20" w14:textId="77777777" w:rsidTr="00623E04">
        <w:tc>
          <w:tcPr>
            <w:tcW w:w="8153" w:type="dxa"/>
          </w:tcPr>
          <w:p w14:paraId="04BDFA56" w14:textId="77777777" w:rsidR="00623E04" w:rsidRDefault="00623E04" w:rsidP="00531F20">
            <w:pPr>
              <w:keepNext/>
              <w:spacing w:after="0" w:line="360" w:lineRule="auto"/>
            </w:pPr>
            <w:r>
              <w:rPr>
                <w:noProof/>
              </w:rPr>
              <w:drawing>
                <wp:inline distT="0" distB="0" distL="0" distR="0" wp14:anchorId="6CA7B215" wp14:editId="5B6D5B94">
                  <wp:extent cx="5039995" cy="1295400"/>
                  <wp:effectExtent l="0" t="0" r="8255" b="0"/>
                  <wp:docPr id="250" name="Chart 250">
                    <a:extLst xmlns:a="http://schemas.openxmlformats.org/drawingml/2006/main">
                      <a:ext uri="{FF2B5EF4-FFF2-40B4-BE49-F238E27FC236}">
                        <a16:creationId xmlns:a16="http://schemas.microsoft.com/office/drawing/2014/main" id="{D3A08EAC-2830-4B5E-B1A1-F3902FB1BE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73971A3" w14:textId="283F7777" w:rsidR="00623E04" w:rsidRDefault="00623E04" w:rsidP="00531F20">
            <w:pPr>
              <w:pStyle w:val="Caption"/>
            </w:pPr>
            <w:bookmarkStart w:id="157" w:name="_Toc60962593"/>
            <w:r>
              <w:t xml:space="preserve">Gambar </w:t>
            </w:r>
            <w:fldSimple w:instr=" STYLEREF 1 \s ">
              <w:r w:rsidR="00732B50">
                <w:rPr>
                  <w:noProof/>
                </w:rPr>
                <w:t>V</w:t>
              </w:r>
            </w:fldSimple>
            <w:r w:rsidR="004D70CE">
              <w:t>.</w:t>
            </w:r>
            <w:fldSimple w:instr=" SEQ Gambar \* ARABIC \s 1 ">
              <w:r w:rsidR="00732B50">
                <w:rPr>
                  <w:noProof/>
                </w:rPr>
                <w:t>21</w:t>
              </w:r>
            </w:fldSimple>
            <w:r>
              <w:t xml:space="preserve"> </w:t>
            </w:r>
            <w:r w:rsidRPr="00054F97">
              <w:t xml:space="preserve">Hasil Kesimpulan Program Pada Variasi Persentasi Data Salah Pada Data Salah Tipe </w:t>
            </w:r>
            <w:r>
              <w:t>6</w:t>
            </w:r>
            <w:r w:rsidRPr="00054F97">
              <w:t xml:space="preserve"> Setelah Penyesuaian Parameter</w:t>
            </w:r>
            <w:bookmarkEnd w:id="157"/>
          </w:p>
        </w:tc>
      </w:tr>
      <w:tr w:rsidR="00623E04" w14:paraId="4C3D4F53" w14:textId="77777777" w:rsidTr="00623E04">
        <w:tc>
          <w:tcPr>
            <w:tcW w:w="8153" w:type="dxa"/>
          </w:tcPr>
          <w:p w14:paraId="603AD654" w14:textId="5BD1B809" w:rsidR="00623E04" w:rsidRDefault="00623E04" w:rsidP="00531F20">
            <w:pPr>
              <w:spacing w:after="0" w:line="360" w:lineRule="auto"/>
            </w:pPr>
          </w:p>
        </w:tc>
      </w:tr>
      <w:tr w:rsidR="00623E04" w14:paraId="73DAA5C2" w14:textId="77777777" w:rsidTr="00623E04">
        <w:tc>
          <w:tcPr>
            <w:tcW w:w="8153" w:type="dxa"/>
          </w:tcPr>
          <w:p w14:paraId="0272F6C1" w14:textId="77777777" w:rsidR="00623E04" w:rsidRDefault="00623E04" w:rsidP="00623E04">
            <w:pPr>
              <w:keepNext/>
              <w:spacing w:after="0" w:line="360" w:lineRule="auto"/>
            </w:pPr>
            <w:r>
              <w:rPr>
                <w:noProof/>
              </w:rPr>
              <w:lastRenderedPageBreak/>
              <w:drawing>
                <wp:inline distT="0" distB="0" distL="0" distR="0" wp14:anchorId="45CED32F" wp14:editId="0D5F14A9">
                  <wp:extent cx="5039995" cy="1352550"/>
                  <wp:effectExtent l="0" t="0" r="8255" b="0"/>
                  <wp:docPr id="251" name="Chart 251">
                    <a:extLst xmlns:a="http://schemas.openxmlformats.org/drawingml/2006/main">
                      <a:ext uri="{FF2B5EF4-FFF2-40B4-BE49-F238E27FC236}">
                        <a16:creationId xmlns:a16="http://schemas.microsoft.com/office/drawing/2014/main" id="{829BEF99-43EA-4770-9CA5-732D40168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29C5E4D" w14:textId="6392A338" w:rsidR="00623E04" w:rsidRDefault="00623E04" w:rsidP="00623E04">
            <w:pPr>
              <w:pStyle w:val="Caption"/>
              <w:rPr>
                <w:noProof/>
              </w:rPr>
            </w:pPr>
            <w:bookmarkStart w:id="158" w:name="_Toc60962594"/>
            <w:r>
              <w:t xml:space="preserve">Gambar </w:t>
            </w:r>
            <w:fldSimple w:instr=" STYLEREF 1 \s ">
              <w:r w:rsidR="00732B50">
                <w:rPr>
                  <w:noProof/>
                </w:rPr>
                <w:t>V</w:t>
              </w:r>
            </w:fldSimple>
            <w:r w:rsidR="004D70CE">
              <w:t>.</w:t>
            </w:r>
            <w:fldSimple w:instr=" SEQ Gambar \* ARABIC \s 1 ">
              <w:r w:rsidR="00732B50">
                <w:rPr>
                  <w:noProof/>
                </w:rPr>
                <w:t>22</w:t>
              </w:r>
            </w:fldSimple>
            <w:r>
              <w:t xml:space="preserve"> </w:t>
            </w:r>
            <w:r w:rsidRPr="009C6BA8">
              <w:rPr>
                <w:noProof/>
              </w:rPr>
              <w:t xml:space="preserve">Hasil Kesimpulan Program Pada Variasi Persentasi Data Salah Pada Data Salah Tipe </w:t>
            </w:r>
            <w:r w:rsidR="000E2AC0">
              <w:rPr>
                <w:noProof/>
              </w:rPr>
              <w:t>7</w:t>
            </w:r>
            <w:r w:rsidRPr="009C6BA8">
              <w:rPr>
                <w:noProof/>
              </w:rPr>
              <w:t xml:space="preserve"> Setelah Penyesuaian Parameter</w:t>
            </w:r>
            <w:bookmarkEnd w:id="158"/>
          </w:p>
        </w:tc>
      </w:tr>
    </w:tbl>
    <w:p w14:paraId="1F8C9E17" w14:textId="3C6AE682" w:rsidR="00597E8A" w:rsidRDefault="0049635C" w:rsidP="00C34D98">
      <w:pPr>
        <w:spacing w:after="0" w:line="360" w:lineRule="auto"/>
        <w:ind w:firstLine="567"/>
      </w:pPr>
      <w:r>
        <w:t>Gambar</w:t>
      </w:r>
      <w:r w:rsidR="002122F0">
        <w:t xml:space="preserve"> </w:t>
      </w:r>
      <w:r>
        <w:t>V.</w:t>
      </w:r>
      <w:r w:rsidR="009C5D6C">
        <w:t>19</w:t>
      </w:r>
      <w:r>
        <w:t xml:space="preserve"> hingga Gambar V.2</w:t>
      </w:r>
      <w:r w:rsidR="009C5D6C">
        <w:t>2</w:t>
      </w:r>
      <w:r>
        <w:t xml:space="preserve"> merupakan pengujian untuk menilai kemampuan program dalam memberikan kesimpulan dengan nilai parameter yang telah disesuaikan. Pengujian tersebut menghasilkan hasil yang lebih mirip dengan Grafik Sebenarnya dibandingkan hasil pengujian pada Gambar V.1</w:t>
      </w:r>
      <w:r w:rsidR="009C5D6C">
        <w:t>5</w:t>
      </w:r>
      <w:r>
        <w:t xml:space="preserve"> hingga V.1</w:t>
      </w:r>
      <w:r w:rsidR="009C5D6C">
        <w:t>8</w:t>
      </w:r>
      <w:r>
        <w:t>.</w:t>
      </w:r>
      <w:r w:rsidR="00531F20">
        <w:t xml:space="preserve"> Pada Gambar V.</w:t>
      </w:r>
      <w:r w:rsidR="009C5D6C">
        <w:t>19</w:t>
      </w:r>
      <w:r w:rsidR="00531F20">
        <w:t xml:space="preserve"> dan V.2</w:t>
      </w:r>
      <w:r w:rsidR="009C5D6C">
        <w:t>1</w:t>
      </w:r>
      <w:r w:rsidR="00531F20">
        <w:t xml:space="preserve"> dapat dilihat bahwa program dapat memberikan kesimpulan kesalahan proses dengan relatif akurat meskipun tidak secepat seharusnya. </w:t>
      </w:r>
      <w:r w:rsidR="007D37A7">
        <w:t>Pada Gambar V.</w:t>
      </w:r>
      <w:r w:rsidR="009C5D6C">
        <w:t>20</w:t>
      </w:r>
      <w:r w:rsidR="007D37A7">
        <w:t xml:space="preserve"> dan V.2</w:t>
      </w:r>
      <w:r w:rsidR="009C5D6C">
        <w:t>2</w:t>
      </w:r>
      <w:r w:rsidR="007D37A7">
        <w:t>, meskipun kesimpulan kesalahan proses didapatkan dengan relatif akurat, namun terdapat beberapa kejadian dimana program memberikan kesimpulan bahwa tidak ada kesalahan proses sedangkan seharusnya ada. Selain itu, setelah penyesuaian parameter, program juga menjadi lebih akurat dalam memberikan kesimpulan bahwa tidak ada kesalahan proses, dapat dilihat kesimpulan program pada data</w:t>
      </w:r>
      <w:r w:rsidR="002122F0">
        <w:t xml:space="preserve"> dibawah </w:t>
      </w:r>
      <w:r w:rsidR="007D37A7">
        <w:t>350.</w:t>
      </w:r>
      <w:r w:rsidR="00747EAD">
        <w:t xml:space="preserve"> Meskipun </w:t>
      </w:r>
      <w:r w:rsidR="00E439BD">
        <w:t xml:space="preserve">penyesuaian parameter menghasilkan grafik yang relatif </w:t>
      </w:r>
      <w:r w:rsidR="00747EAD">
        <w:t>lebih baik dibandingkan pengujian menggunakan parameter sebelumnya, rentang terjadinya kesimpulan yang salah pada data dibawah 350 relatif besar</w:t>
      </w:r>
      <w:r w:rsidR="00C34D98">
        <w:t>.</w:t>
      </w:r>
    </w:p>
    <w:p w14:paraId="469BCA7D" w14:textId="77777777" w:rsidR="00F15C9A" w:rsidRDefault="00F15C9A" w:rsidP="00C34D98">
      <w:pPr>
        <w:spacing w:after="0" w:line="360" w:lineRule="auto"/>
        <w:ind w:firstLine="567"/>
      </w:pPr>
    </w:p>
    <w:p w14:paraId="54E9BAF1" w14:textId="1D639295" w:rsidR="00403385" w:rsidRDefault="00403385" w:rsidP="00403385">
      <w:pPr>
        <w:pStyle w:val="Caption"/>
      </w:pPr>
      <w:bookmarkStart w:id="159" w:name="_Toc60962643"/>
      <w:r>
        <w:t xml:space="preserve">Tabel </w:t>
      </w:r>
      <w:fldSimple w:instr=" STYLEREF 1 \s ">
        <w:r w:rsidR="00732B50">
          <w:rPr>
            <w:noProof/>
          </w:rPr>
          <w:t>V</w:t>
        </w:r>
      </w:fldSimple>
      <w:r>
        <w:t>.</w:t>
      </w:r>
      <w:fldSimple w:instr=" SEQ Tabel \* ARABIC \s 1 ">
        <w:r w:rsidR="00732B50">
          <w:rPr>
            <w:noProof/>
          </w:rPr>
          <w:t>3</w:t>
        </w:r>
      </w:fldSimple>
      <w:r w:rsidRPr="00403385">
        <w:rPr>
          <w:color w:val="C00000"/>
        </w:rPr>
        <w:t xml:space="preserve"> </w:t>
      </w:r>
      <w:r w:rsidR="00747EAD" w:rsidRPr="00747EAD">
        <w:t xml:space="preserve">Jumlah Kesimpulan </w:t>
      </w:r>
      <w:r w:rsidR="00747EAD">
        <w:t>Keliru</w:t>
      </w:r>
      <w:r w:rsidR="00747EAD" w:rsidRPr="00747EAD">
        <w:t xml:space="preserve"> Pada Data Ke-171 Hingga Ke-201</w:t>
      </w:r>
      <w:bookmarkEnd w:id="159"/>
    </w:p>
    <w:tbl>
      <w:tblPr>
        <w:tblStyle w:val="TableGrid"/>
        <w:tblW w:w="0" w:type="auto"/>
        <w:jc w:val="center"/>
        <w:tblLook w:val="04A0" w:firstRow="1" w:lastRow="0" w:firstColumn="1" w:lastColumn="0" w:noHBand="0" w:noVBand="1"/>
      </w:tblPr>
      <w:tblGrid>
        <w:gridCol w:w="536"/>
        <w:gridCol w:w="656"/>
        <w:gridCol w:w="656"/>
        <w:gridCol w:w="656"/>
        <w:gridCol w:w="656"/>
      </w:tblGrid>
      <w:tr w:rsidR="00C903B4" w14:paraId="7E524756" w14:textId="77777777" w:rsidTr="006162BF">
        <w:trPr>
          <w:jc w:val="center"/>
        </w:trPr>
        <w:tc>
          <w:tcPr>
            <w:tcW w:w="0" w:type="auto"/>
            <w:gridSpan w:val="5"/>
            <w:vAlign w:val="bottom"/>
          </w:tcPr>
          <w:p w14:paraId="4C373DFF" w14:textId="1CB88AC2" w:rsidR="00C903B4" w:rsidRPr="00C903B4" w:rsidRDefault="00C903B4" w:rsidP="002122F0">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2122F0" w14:paraId="62A45719" w14:textId="77777777" w:rsidTr="002122F0">
        <w:trPr>
          <w:jc w:val="center"/>
        </w:trPr>
        <w:tc>
          <w:tcPr>
            <w:tcW w:w="0" w:type="auto"/>
            <w:vAlign w:val="bottom"/>
          </w:tcPr>
          <w:p w14:paraId="54537748" w14:textId="1F8994AA" w:rsidR="002122F0" w:rsidRPr="002122F0" w:rsidRDefault="002122F0" w:rsidP="002122F0">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2113D927" w14:textId="7C19120C" w:rsidR="002122F0" w:rsidRPr="002122F0" w:rsidRDefault="002122F0" w:rsidP="002122F0">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117E7866" w14:textId="68D663D2" w:rsidR="002122F0" w:rsidRPr="002122F0" w:rsidRDefault="002122F0" w:rsidP="002122F0">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BDDA29E" w14:textId="03C06D19" w:rsidR="002122F0" w:rsidRPr="002122F0" w:rsidRDefault="002122F0" w:rsidP="002122F0">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40B45EC4" w14:textId="08260A96" w:rsidR="002122F0" w:rsidRPr="002122F0" w:rsidRDefault="002122F0" w:rsidP="002122F0">
            <w:pPr>
              <w:spacing w:after="0" w:line="360" w:lineRule="auto"/>
              <w:jc w:val="center"/>
              <w:rPr>
                <w:rFonts w:cs="Times New Roman"/>
                <w:szCs w:val="24"/>
              </w:rPr>
            </w:pPr>
            <w:r w:rsidRPr="002122F0">
              <w:rPr>
                <w:rFonts w:cs="Times New Roman"/>
                <w:color w:val="000000"/>
                <w:szCs w:val="24"/>
              </w:rPr>
              <w:t>25%</w:t>
            </w:r>
          </w:p>
        </w:tc>
      </w:tr>
      <w:tr w:rsidR="002122F0" w14:paraId="0938AFF3" w14:textId="77777777" w:rsidTr="002122F0">
        <w:trPr>
          <w:jc w:val="center"/>
        </w:trPr>
        <w:tc>
          <w:tcPr>
            <w:tcW w:w="0" w:type="auto"/>
            <w:vAlign w:val="bottom"/>
          </w:tcPr>
          <w:p w14:paraId="55AE4860" w14:textId="08D6100C" w:rsidR="002122F0" w:rsidRPr="002122F0" w:rsidRDefault="002122F0" w:rsidP="002122F0">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1A1B731A" w14:textId="02A8D9D6" w:rsidR="002122F0" w:rsidRPr="002122F0" w:rsidRDefault="002122F0" w:rsidP="002122F0">
            <w:pPr>
              <w:spacing w:after="0" w:line="360" w:lineRule="auto"/>
              <w:jc w:val="center"/>
              <w:rPr>
                <w:rFonts w:cs="Times New Roman"/>
                <w:szCs w:val="24"/>
              </w:rPr>
            </w:pPr>
            <w:r w:rsidRPr="002122F0">
              <w:rPr>
                <w:rFonts w:cs="Times New Roman"/>
                <w:color w:val="000000"/>
                <w:szCs w:val="24"/>
              </w:rPr>
              <w:t>12</w:t>
            </w:r>
          </w:p>
        </w:tc>
        <w:tc>
          <w:tcPr>
            <w:tcW w:w="0" w:type="auto"/>
            <w:vAlign w:val="bottom"/>
          </w:tcPr>
          <w:p w14:paraId="2A1B7953" w14:textId="46CB3798" w:rsidR="002122F0" w:rsidRPr="002122F0" w:rsidRDefault="002122F0" w:rsidP="002122F0">
            <w:pPr>
              <w:spacing w:after="0" w:line="360" w:lineRule="auto"/>
              <w:jc w:val="center"/>
              <w:rPr>
                <w:rFonts w:cs="Times New Roman"/>
                <w:szCs w:val="24"/>
              </w:rPr>
            </w:pPr>
            <w:r w:rsidRPr="002122F0">
              <w:rPr>
                <w:rFonts w:cs="Times New Roman"/>
                <w:color w:val="000000"/>
                <w:szCs w:val="24"/>
              </w:rPr>
              <w:t>3</w:t>
            </w:r>
          </w:p>
        </w:tc>
        <w:tc>
          <w:tcPr>
            <w:tcW w:w="0" w:type="auto"/>
            <w:vAlign w:val="bottom"/>
          </w:tcPr>
          <w:p w14:paraId="7B0A2690" w14:textId="66BF40BD"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c>
          <w:tcPr>
            <w:tcW w:w="0" w:type="auto"/>
            <w:vAlign w:val="bottom"/>
          </w:tcPr>
          <w:p w14:paraId="4F76521B" w14:textId="39C5F9F5"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r>
    </w:tbl>
    <w:p w14:paraId="78B48942" w14:textId="7D848680" w:rsidR="00C34D98" w:rsidRDefault="00C34D98" w:rsidP="00403385">
      <w:pPr>
        <w:spacing w:after="0" w:line="360" w:lineRule="auto"/>
      </w:pPr>
    </w:p>
    <w:p w14:paraId="6028D3EF" w14:textId="566E572C" w:rsidR="000D358D" w:rsidRDefault="000D358D" w:rsidP="00403385">
      <w:pPr>
        <w:spacing w:after="0" w:line="360" w:lineRule="auto"/>
      </w:pPr>
    </w:p>
    <w:p w14:paraId="5C33C520" w14:textId="77777777" w:rsidR="000D358D" w:rsidRDefault="000D358D" w:rsidP="00403385">
      <w:pPr>
        <w:spacing w:after="0" w:line="360" w:lineRule="auto"/>
      </w:pPr>
    </w:p>
    <w:p w14:paraId="44052C5E" w14:textId="257CFD52" w:rsidR="00403385" w:rsidRDefault="00403385" w:rsidP="00403385">
      <w:pPr>
        <w:pStyle w:val="Caption"/>
      </w:pPr>
      <w:bookmarkStart w:id="160" w:name="_Toc60962644"/>
      <w:r>
        <w:lastRenderedPageBreak/>
        <w:t>Tabel</w:t>
      </w:r>
      <w:r w:rsidR="003257D3">
        <w:t xml:space="preserve"> </w:t>
      </w:r>
      <w:fldSimple w:instr=" STYLEREF 1 \s ">
        <w:r w:rsidR="00732B50">
          <w:rPr>
            <w:noProof/>
          </w:rPr>
          <w:t>V</w:t>
        </w:r>
      </w:fldSimple>
      <w:r>
        <w:t>.</w:t>
      </w:r>
      <w:fldSimple w:instr=" SEQ Tabel \* ARABIC \s 1 ">
        <w:r w:rsidR="00732B50">
          <w:rPr>
            <w:noProof/>
          </w:rPr>
          <w:t>4</w:t>
        </w:r>
      </w:fldSimple>
      <w:r w:rsidRPr="00403385">
        <w:rPr>
          <w:color w:val="C00000"/>
        </w:rPr>
        <w:t xml:space="preserve"> </w:t>
      </w:r>
      <w:r w:rsidR="00747EAD" w:rsidRPr="00747EAD">
        <w:t xml:space="preserve">Jumlah </w:t>
      </w:r>
      <w:r w:rsidR="00E439BD">
        <w:t>Data Yang Dibutuhkan Untuk Menghasilkan Kesimpulan Terdapat Kesalahan Proses</w:t>
      </w:r>
      <w:bookmarkEnd w:id="160"/>
    </w:p>
    <w:tbl>
      <w:tblPr>
        <w:tblStyle w:val="TableGrid"/>
        <w:tblpPr w:leftFromText="180" w:rightFromText="180" w:vertAnchor="text" w:horzAnchor="margin" w:tblpXSpec="center" w:tblpY="43"/>
        <w:tblW w:w="0" w:type="auto"/>
        <w:tblLook w:val="04A0" w:firstRow="1" w:lastRow="0" w:firstColumn="1" w:lastColumn="0" w:noHBand="0" w:noVBand="1"/>
      </w:tblPr>
      <w:tblGrid>
        <w:gridCol w:w="2050"/>
        <w:gridCol w:w="536"/>
        <w:gridCol w:w="656"/>
        <w:gridCol w:w="656"/>
        <w:gridCol w:w="656"/>
        <w:gridCol w:w="656"/>
      </w:tblGrid>
      <w:tr w:rsidR="00403385" w14:paraId="54CF6FFA" w14:textId="77777777" w:rsidTr="00403385">
        <w:tc>
          <w:tcPr>
            <w:tcW w:w="0" w:type="auto"/>
            <w:vMerge w:val="restart"/>
          </w:tcPr>
          <w:p w14:paraId="016AF907" w14:textId="77777777" w:rsidR="00403385" w:rsidRPr="002122F0" w:rsidRDefault="00403385" w:rsidP="00F15C9A">
            <w:pPr>
              <w:spacing w:after="0" w:line="360" w:lineRule="auto"/>
              <w:jc w:val="center"/>
              <w:rPr>
                <w:rFonts w:cs="Times New Roman"/>
                <w:color w:val="000000"/>
                <w:szCs w:val="24"/>
              </w:rPr>
            </w:pPr>
          </w:p>
        </w:tc>
        <w:tc>
          <w:tcPr>
            <w:tcW w:w="0" w:type="auto"/>
            <w:gridSpan w:val="5"/>
            <w:vAlign w:val="bottom"/>
          </w:tcPr>
          <w:p w14:paraId="7FE023E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403385" w14:paraId="6B9092A7" w14:textId="77777777" w:rsidTr="00403385">
        <w:tc>
          <w:tcPr>
            <w:tcW w:w="0" w:type="auto"/>
            <w:vMerge/>
          </w:tcPr>
          <w:p w14:paraId="35079B45" w14:textId="77777777" w:rsidR="00403385" w:rsidRPr="002122F0" w:rsidRDefault="00403385" w:rsidP="00F15C9A">
            <w:pPr>
              <w:spacing w:after="0" w:line="360" w:lineRule="auto"/>
              <w:jc w:val="center"/>
              <w:rPr>
                <w:rFonts w:cs="Times New Roman"/>
                <w:color w:val="000000"/>
                <w:szCs w:val="24"/>
              </w:rPr>
            </w:pPr>
          </w:p>
        </w:tc>
        <w:tc>
          <w:tcPr>
            <w:tcW w:w="0" w:type="auto"/>
            <w:vAlign w:val="bottom"/>
          </w:tcPr>
          <w:p w14:paraId="7FDC6A8C"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45F07DD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36175F4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9AE9137"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7905B8D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483EE00F" w14:textId="77777777" w:rsidTr="00403385">
        <w:tc>
          <w:tcPr>
            <w:tcW w:w="0" w:type="auto"/>
          </w:tcPr>
          <w:p w14:paraId="2456F16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2</w:t>
            </w:r>
          </w:p>
        </w:tc>
        <w:tc>
          <w:tcPr>
            <w:tcW w:w="0" w:type="auto"/>
            <w:vAlign w:val="bottom"/>
          </w:tcPr>
          <w:p w14:paraId="3677C31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2B8394C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71EE9CAF"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4</w:t>
            </w:r>
          </w:p>
        </w:tc>
        <w:tc>
          <w:tcPr>
            <w:tcW w:w="0" w:type="auto"/>
            <w:vAlign w:val="bottom"/>
          </w:tcPr>
          <w:p w14:paraId="69FDC6FB"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47C76A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2</w:t>
            </w:r>
          </w:p>
        </w:tc>
      </w:tr>
      <w:tr w:rsidR="00403385" w14:paraId="24BDB7A8" w14:textId="77777777" w:rsidTr="00403385">
        <w:tc>
          <w:tcPr>
            <w:tcW w:w="0" w:type="auto"/>
          </w:tcPr>
          <w:p w14:paraId="2F266D2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5</w:t>
            </w:r>
          </w:p>
        </w:tc>
        <w:tc>
          <w:tcPr>
            <w:tcW w:w="0" w:type="auto"/>
            <w:vAlign w:val="bottom"/>
          </w:tcPr>
          <w:p w14:paraId="7036328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c>
          <w:tcPr>
            <w:tcW w:w="0" w:type="auto"/>
            <w:vAlign w:val="bottom"/>
          </w:tcPr>
          <w:p w14:paraId="6A3C67B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2A62A946"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2604B035"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3</w:t>
            </w:r>
          </w:p>
        </w:tc>
        <w:tc>
          <w:tcPr>
            <w:tcW w:w="0" w:type="auto"/>
            <w:vAlign w:val="bottom"/>
          </w:tcPr>
          <w:p w14:paraId="1CE8A99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28B2A1D4" w14:textId="77777777" w:rsidTr="00403385">
        <w:tc>
          <w:tcPr>
            <w:tcW w:w="0" w:type="auto"/>
          </w:tcPr>
          <w:p w14:paraId="1D3B604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6</w:t>
            </w:r>
          </w:p>
        </w:tc>
        <w:tc>
          <w:tcPr>
            <w:tcW w:w="0" w:type="auto"/>
            <w:vAlign w:val="bottom"/>
          </w:tcPr>
          <w:p w14:paraId="09EA53A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4</w:t>
            </w:r>
          </w:p>
        </w:tc>
        <w:tc>
          <w:tcPr>
            <w:tcW w:w="0" w:type="auto"/>
            <w:vAlign w:val="bottom"/>
          </w:tcPr>
          <w:p w14:paraId="7D96D8F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1F0DA2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6911297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8</w:t>
            </w:r>
          </w:p>
        </w:tc>
        <w:tc>
          <w:tcPr>
            <w:tcW w:w="0" w:type="auto"/>
            <w:vAlign w:val="bottom"/>
          </w:tcPr>
          <w:p w14:paraId="526FDE5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r>
      <w:tr w:rsidR="00403385" w14:paraId="240C4803" w14:textId="77777777" w:rsidTr="00403385">
        <w:tc>
          <w:tcPr>
            <w:tcW w:w="0" w:type="auto"/>
          </w:tcPr>
          <w:p w14:paraId="67F70825"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7</w:t>
            </w:r>
          </w:p>
        </w:tc>
        <w:tc>
          <w:tcPr>
            <w:tcW w:w="0" w:type="auto"/>
            <w:vAlign w:val="bottom"/>
          </w:tcPr>
          <w:p w14:paraId="0B00743F"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5</w:t>
            </w:r>
          </w:p>
        </w:tc>
        <w:tc>
          <w:tcPr>
            <w:tcW w:w="0" w:type="auto"/>
            <w:vAlign w:val="bottom"/>
          </w:tcPr>
          <w:p w14:paraId="2B785195"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6</w:t>
            </w:r>
          </w:p>
        </w:tc>
        <w:tc>
          <w:tcPr>
            <w:tcW w:w="0" w:type="auto"/>
            <w:vAlign w:val="bottom"/>
          </w:tcPr>
          <w:p w14:paraId="41DE798D"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8</w:t>
            </w:r>
          </w:p>
        </w:tc>
        <w:tc>
          <w:tcPr>
            <w:tcW w:w="0" w:type="auto"/>
            <w:vAlign w:val="bottom"/>
          </w:tcPr>
          <w:p w14:paraId="0EE9E773"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2</w:t>
            </w:r>
          </w:p>
        </w:tc>
        <w:tc>
          <w:tcPr>
            <w:tcW w:w="0" w:type="auto"/>
            <w:vAlign w:val="bottom"/>
          </w:tcPr>
          <w:p w14:paraId="3E60D65B"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4</w:t>
            </w:r>
          </w:p>
        </w:tc>
      </w:tr>
    </w:tbl>
    <w:p w14:paraId="2FB09E2C" w14:textId="77777777" w:rsidR="002122F0" w:rsidRDefault="002122F0" w:rsidP="0085577F">
      <w:pPr>
        <w:spacing w:after="0" w:line="360" w:lineRule="auto"/>
        <w:ind w:firstLine="567"/>
      </w:pPr>
    </w:p>
    <w:p w14:paraId="23C2C1EB" w14:textId="1774B402" w:rsidR="002122F0" w:rsidRDefault="002122F0" w:rsidP="0085577F">
      <w:pPr>
        <w:spacing w:after="0" w:line="360" w:lineRule="auto"/>
        <w:ind w:firstLine="567"/>
      </w:pPr>
    </w:p>
    <w:p w14:paraId="732A7DD3" w14:textId="402A0455" w:rsidR="00DC6220" w:rsidRDefault="00DC6220" w:rsidP="0085577F">
      <w:pPr>
        <w:spacing w:after="0" w:line="360" w:lineRule="auto"/>
        <w:ind w:firstLine="567"/>
      </w:pPr>
    </w:p>
    <w:p w14:paraId="26F51450" w14:textId="25264B26" w:rsidR="00DC6220" w:rsidRDefault="00DC6220" w:rsidP="0085577F">
      <w:pPr>
        <w:spacing w:after="0" w:line="360" w:lineRule="auto"/>
        <w:ind w:firstLine="567"/>
      </w:pPr>
    </w:p>
    <w:p w14:paraId="491DC626" w14:textId="062F4CA9" w:rsidR="00DC6220" w:rsidRDefault="00DC6220" w:rsidP="0085577F">
      <w:pPr>
        <w:spacing w:after="0" w:line="360" w:lineRule="auto"/>
        <w:ind w:firstLine="567"/>
      </w:pPr>
    </w:p>
    <w:p w14:paraId="5F9CA843" w14:textId="32BE308E" w:rsidR="00DC6220" w:rsidRDefault="00DC6220" w:rsidP="0085577F">
      <w:pPr>
        <w:spacing w:after="0" w:line="360" w:lineRule="auto"/>
        <w:ind w:firstLine="567"/>
      </w:pPr>
    </w:p>
    <w:p w14:paraId="45599253" w14:textId="5E65D96C" w:rsidR="00DC6220" w:rsidRDefault="00DC6220" w:rsidP="0085577F">
      <w:pPr>
        <w:spacing w:after="0" w:line="360" w:lineRule="auto"/>
        <w:ind w:firstLine="567"/>
      </w:pPr>
    </w:p>
    <w:p w14:paraId="0452F78E" w14:textId="7673B916" w:rsidR="00DC6220" w:rsidRDefault="00DC6220" w:rsidP="0085577F">
      <w:pPr>
        <w:spacing w:after="0" w:line="360" w:lineRule="auto"/>
        <w:ind w:firstLine="567"/>
      </w:pPr>
      <w:r>
        <w:t>Tabel V.3 berisikan jumlah kesimpulan yang keliru pada data ke-171 hingga ke-201</w:t>
      </w:r>
      <w:r w:rsidR="00C34D98">
        <w:t xml:space="preserve"> pada berbagai nilai ambang</w:t>
      </w:r>
      <w:r>
        <w:t xml:space="preserve">, </w:t>
      </w:r>
      <w:r w:rsidR="00C34D98">
        <w:t xml:space="preserve">yakni ketika program menyimpulkan bahwa terdapat kesalahan proses, sedangkan sebenarnya tidak terdapat kesalahan proses. Ketika digunakan nilai ambang sebesar 5%, terdapat rentang kesimpulan keliru yang paling besar, yakni terjadi pada data ke-171 hingga ke-201. Sedangkan Tabel V.4 berisikan jumlah data salah yang dibutuhkan untuk mengubah kesimpulan program dari tidak ada kesalahan proses (0) ke terdapat kesalahan proses (1). Kedua tabel tersebut digunakan untuk </w:t>
      </w:r>
      <w:r w:rsidR="00F15C9A">
        <w:t xml:space="preserve">membuat nilai ambang untuk menghasilkan kesimpulan final apakah terdapat kesalahan pada proses. Nilai ambang tersebut dibutuhkan untuk menanggulangi kesimpulan keliru apabila hanya digunakan nilai ambang berupa persentase data salah. </w:t>
      </w:r>
      <w:r w:rsidR="00A81501">
        <w:t>Apabila program mendeteksi kesalahan dan telah mencapai nilai ambang keputusan final, maka program akan tetap memberikan keputusan bahwa terdapat kesalahan proses meskipun program sudah tidak mendeteksi</w:t>
      </w:r>
      <w:r w:rsidR="00A83C01">
        <w:t xml:space="preserve"> kesalahan, berbeda dengan pada Gambar V.2</w:t>
      </w:r>
      <w:r w:rsidR="009C5D6C">
        <w:t>0</w:t>
      </w:r>
      <w:r w:rsidR="00A83C01">
        <w:t xml:space="preserve"> dan V.2</w:t>
      </w:r>
      <w:r w:rsidR="009C5D6C">
        <w:t>2</w:t>
      </w:r>
      <w:r w:rsidR="00A83C01">
        <w:t xml:space="preserve"> dimana program memberikan kesimpulan bahwa tidak terdapat kesalahan proses setelah memberikan kesimpulan bahwa terdapat kesalahan proses. </w:t>
      </w:r>
    </w:p>
    <w:p w14:paraId="47F140CE" w14:textId="4CE653CE" w:rsidR="000E2AC0" w:rsidRDefault="00F15C9A" w:rsidP="000E2AC0">
      <w:pPr>
        <w:spacing w:after="0" w:line="360" w:lineRule="auto"/>
        <w:ind w:firstLine="567"/>
      </w:pPr>
      <w:r>
        <w:t>Pada Tabel V.3 diamati bahwa dengan semakin besarnya nilai ambang persentase data salah yang digunakan, maka jumlah kesimpulan keliru semakin berkurang. Namun, pada Tabel V.4 dapat diamati bahwa apabila nilai ambang persentase data salah terlalu besar, maka jumlah data salah yang dibutuhkan untuk mengubah kesimpulan program dari tidak ada kesalahan proses ke terdapat kesalahan proses akan semakin banyak</w:t>
      </w:r>
      <w:r w:rsidR="00C8348E">
        <w:t>.</w:t>
      </w:r>
      <w:r w:rsidR="006162BF">
        <w:t xml:space="preserve"> Berdasarkan Tabel V.3 dan V.4, program akan memberikan kesimpulan final bahwa terdapat kesalahan pada proses apabila </w:t>
      </w:r>
      <w:r w:rsidR="004B481A">
        <w:lastRenderedPageBreak/>
        <w:t xml:space="preserve">minimal </w:t>
      </w:r>
      <w:r w:rsidR="006162BF">
        <w:t>terdapat 15% data salah pada data penyangga selama 10 masukan data. Nilai ambang tersebut dinilai sesuai untuk mengonpensasi kesimpulan yang keliru</w:t>
      </w:r>
      <w:r w:rsidR="004307C6">
        <w:t xml:space="preserve"> seperti pada Tabel V.3 namun masih cukup cepat untuk mendeteksi kesalahan proses seperti pada Tabel V.4.</w:t>
      </w:r>
      <w:r w:rsidR="00F23CED">
        <w:t xml:space="preserve"> Berdasarkan nilai ambang keputusan final, </w:t>
      </w:r>
      <w:r w:rsidR="000E2AC0">
        <w:t>didapatkan hasil sebagai berikut.</w:t>
      </w:r>
    </w:p>
    <w:tbl>
      <w:tblPr>
        <w:tblStyle w:val="TableGrid"/>
        <w:tblpPr w:leftFromText="180" w:rightFromText="180" w:vertAnchor="text" w:horzAnchor="margin" w:tblpY="7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0E2AC0" w14:paraId="095AFD98" w14:textId="77777777" w:rsidTr="000E2AC0">
        <w:tc>
          <w:tcPr>
            <w:tcW w:w="8153" w:type="dxa"/>
          </w:tcPr>
          <w:p w14:paraId="0D4FEF2A" w14:textId="77777777" w:rsidR="000E2AC0" w:rsidRDefault="000E2AC0" w:rsidP="000E2AC0">
            <w:pPr>
              <w:keepNext/>
              <w:spacing w:after="0" w:line="360" w:lineRule="auto"/>
            </w:pPr>
            <w:r>
              <w:rPr>
                <w:noProof/>
              </w:rPr>
              <w:drawing>
                <wp:inline distT="0" distB="0" distL="0" distR="0" wp14:anchorId="7A5AECA9" wp14:editId="13A84D59">
                  <wp:extent cx="5039995" cy="1353787"/>
                  <wp:effectExtent l="0" t="0" r="8255" b="1841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96C6F1" w14:textId="31256B15" w:rsidR="000E2AC0" w:rsidRDefault="000E2AC0" w:rsidP="000E2AC0">
            <w:pPr>
              <w:pStyle w:val="Caption"/>
            </w:pPr>
            <w:bookmarkStart w:id="161" w:name="_Toc60962595"/>
            <w:r>
              <w:t xml:space="preserve">Gambar </w:t>
            </w:r>
            <w:fldSimple w:instr=" STYLEREF 1 \s ">
              <w:r w:rsidR="00732B50">
                <w:rPr>
                  <w:noProof/>
                </w:rPr>
                <w:t>V</w:t>
              </w:r>
            </w:fldSimple>
            <w:r w:rsidR="004D70CE">
              <w:t>.</w:t>
            </w:r>
            <w:fldSimple w:instr=" SEQ Gambar \* ARABIC \s 1 ">
              <w:r w:rsidR="00732B50">
                <w:rPr>
                  <w:noProof/>
                </w:rPr>
                <w:t>23</w:t>
              </w:r>
            </w:fldSimple>
            <w:r>
              <w:t xml:space="preserve"> </w:t>
            </w:r>
            <w:r w:rsidRPr="00D65A9C">
              <w:rPr>
                <w:noProof/>
              </w:rPr>
              <w:t xml:space="preserve">Hasil Kesimpulan </w:t>
            </w:r>
            <w:r>
              <w:rPr>
                <w:noProof/>
              </w:rPr>
              <w:t xml:space="preserve">Final </w:t>
            </w:r>
            <w:r w:rsidRPr="00D65A9C">
              <w:rPr>
                <w:noProof/>
              </w:rPr>
              <w:t>Program Pada Data Salah Tipe 2</w:t>
            </w:r>
            <w:bookmarkEnd w:id="161"/>
          </w:p>
        </w:tc>
      </w:tr>
      <w:tr w:rsidR="000E2AC0" w14:paraId="72DF080C" w14:textId="77777777" w:rsidTr="000E2AC0">
        <w:tc>
          <w:tcPr>
            <w:tcW w:w="8153" w:type="dxa"/>
          </w:tcPr>
          <w:p w14:paraId="02BF753B" w14:textId="77777777" w:rsidR="000E2AC0" w:rsidRDefault="000E2AC0" w:rsidP="000E2AC0">
            <w:pPr>
              <w:keepNext/>
              <w:spacing w:after="0" w:line="360" w:lineRule="auto"/>
            </w:pPr>
            <w:r>
              <w:rPr>
                <w:noProof/>
              </w:rPr>
              <w:drawing>
                <wp:inline distT="0" distB="0" distL="0" distR="0" wp14:anchorId="6EB92A0D" wp14:editId="3AABFA6B">
                  <wp:extent cx="5039995" cy="1382233"/>
                  <wp:effectExtent l="0" t="0" r="8255" b="8890"/>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6011714" w14:textId="5F71B942" w:rsidR="000E2AC0" w:rsidRDefault="000E2AC0" w:rsidP="000E2AC0">
            <w:pPr>
              <w:pStyle w:val="Caption"/>
            </w:pPr>
            <w:bookmarkStart w:id="162" w:name="_Toc60962596"/>
            <w:r>
              <w:t xml:space="preserve">Gambar </w:t>
            </w:r>
            <w:fldSimple w:instr=" STYLEREF 1 \s ">
              <w:r w:rsidR="00732B50">
                <w:rPr>
                  <w:noProof/>
                </w:rPr>
                <w:t>V</w:t>
              </w:r>
            </w:fldSimple>
            <w:r w:rsidR="004D70CE">
              <w:t>.</w:t>
            </w:r>
            <w:fldSimple w:instr=" SEQ Gambar \* ARABIC \s 1 ">
              <w:r w:rsidR="00732B50">
                <w:rPr>
                  <w:noProof/>
                </w:rPr>
                <w:t>24</w:t>
              </w:r>
            </w:fldSimple>
            <w:r>
              <w:t xml:space="preserve"> </w:t>
            </w:r>
            <w:r w:rsidRPr="007730F4">
              <w:t xml:space="preserve">Hasil Kesimpulan Final Program Pada Data Salah Tipe </w:t>
            </w:r>
            <w:r>
              <w:t>5</w:t>
            </w:r>
            <w:bookmarkEnd w:id="162"/>
          </w:p>
        </w:tc>
      </w:tr>
      <w:tr w:rsidR="000E2AC0" w14:paraId="48E11C18" w14:textId="77777777" w:rsidTr="000E2AC0">
        <w:tc>
          <w:tcPr>
            <w:tcW w:w="8153" w:type="dxa"/>
          </w:tcPr>
          <w:p w14:paraId="7144A484" w14:textId="77777777" w:rsidR="000E2AC0" w:rsidRDefault="000E2AC0" w:rsidP="000E2AC0">
            <w:pPr>
              <w:keepNext/>
              <w:spacing w:after="0" w:line="360" w:lineRule="auto"/>
            </w:pPr>
            <w:r>
              <w:rPr>
                <w:noProof/>
              </w:rPr>
              <w:drawing>
                <wp:inline distT="0" distB="0" distL="0" distR="0" wp14:anchorId="1CE0889C" wp14:editId="72B29F5A">
                  <wp:extent cx="5039995" cy="1392865"/>
                  <wp:effectExtent l="0" t="0" r="8255" b="17145"/>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16849B8" w14:textId="625E9908" w:rsidR="000E2AC0" w:rsidRDefault="000E2AC0" w:rsidP="000E2AC0">
            <w:pPr>
              <w:pStyle w:val="Caption"/>
            </w:pPr>
            <w:bookmarkStart w:id="163" w:name="_Toc60962597"/>
            <w:r>
              <w:t xml:space="preserve">Gambar </w:t>
            </w:r>
            <w:fldSimple w:instr=" STYLEREF 1 \s ">
              <w:r w:rsidR="00732B50">
                <w:rPr>
                  <w:noProof/>
                </w:rPr>
                <w:t>V</w:t>
              </w:r>
            </w:fldSimple>
            <w:r w:rsidR="004D70CE">
              <w:t>.</w:t>
            </w:r>
            <w:fldSimple w:instr=" SEQ Gambar \* ARABIC \s 1 ">
              <w:r w:rsidR="00732B50">
                <w:rPr>
                  <w:noProof/>
                </w:rPr>
                <w:t>25</w:t>
              </w:r>
            </w:fldSimple>
            <w:r>
              <w:t xml:space="preserve"> </w:t>
            </w:r>
            <w:r w:rsidRPr="00431A85">
              <w:t xml:space="preserve">Hasil Kesimpulan Final Program Pada Data Salah Tipe </w:t>
            </w:r>
            <w:r>
              <w:t>6</w:t>
            </w:r>
            <w:bookmarkEnd w:id="163"/>
          </w:p>
        </w:tc>
      </w:tr>
      <w:tr w:rsidR="000E2AC0" w14:paraId="2D228043" w14:textId="77777777" w:rsidTr="000E2AC0">
        <w:tc>
          <w:tcPr>
            <w:tcW w:w="8153" w:type="dxa"/>
          </w:tcPr>
          <w:p w14:paraId="7EFF8F1E" w14:textId="77777777" w:rsidR="000E2AC0" w:rsidRDefault="000E2AC0" w:rsidP="000E2AC0">
            <w:pPr>
              <w:keepNext/>
              <w:spacing w:after="0" w:line="360" w:lineRule="auto"/>
              <w:rPr>
                <w:noProof/>
              </w:rPr>
            </w:pPr>
          </w:p>
        </w:tc>
      </w:tr>
      <w:tr w:rsidR="000E2AC0" w14:paraId="53C2FC6E" w14:textId="77777777" w:rsidTr="000E2AC0">
        <w:tc>
          <w:tcPr>
            <w:tcW w:w="8153" w:type="dxa"/>
          </w:tcPr>
          <w:p w14:paraId="1F9F68AD" w14:textId="77777777" w:rsidR="000E2AC0" w:rsidRDefault="000E2AC0" w:rsidP="000E2AC0">
            <w:pPr>
              <w:keepNext/>
              <w:spacing w:after="0" w:line="360" w:lineRule="auto"/>
            </w:pPr>
            <w:r>
              <w:rPr>
                <w:noProof/>
              </w:rPr>
              <w:lastRenderedPageBreak/>
              <w:drawing>
                <wp:inline distT="0" distB="0" distL="0" distR="0" wp14:anchorId="3B9926D0" wp14:editId="499840A6">
                  <wp:extent cx="5039995" cy="1392865"/>
                  <wp:effectExtent l="0" t="0" r="8255" b="17145"/>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17F82A0" w14:textId="0D9A708E" w:rsidR="000E2AC0" w:rsidRDefault="000E2AC0" w:rsidP="000E2AC0">
            <w:pPr>
              <w:pStyle w:val="Caption"/>
            </w:pPr>
            <w:bookmarkStart w:id="164" w:name="_Toc60962598"/>
            <w:r>
              <w:t xml:space="preserve">Gambar </w:t>
            </w:r>
            <w:fldSimple w:instr=" STYLEREF 1 \s ">
              <w:r w:rsidR="00732B50">
                <w:rPr>
                  <w:noProof/>
                </w:rPr>
                <w:t>V</w:t>
              </w:r>
            </w:fldSimple>
            <w:r w:rsidR="004D70CE">
              <w:t>.</w:t>
            </w:r>
            <w:fldSimple w:instr=" SEQ Gambar \* ARABIC \s 1 ">
              <w:r w:rsidR="00732B50">
                <w:rPr>
                  <w:noProof/>
                </w:rPr>
                <w:t>26</w:t>
              </w:r>
            </w:fldSimple>
            <w:r>
              <w:t xml:space="preserve"> </w:t>
            </w:r>
            <w:r w:rsidRPr="00D65A9C">
              <w:rPr>
                <w:noProof/>
              </w:rPr>
              <w:t xml:space="preserve">Hasil Kesimpulan </w:t>
            </w:r>
            <w:r>
              <w:rPr>
                <w:noProof/>
              </w:rPr>
              <w:t xml:space="preserve">Final </w:t>
            </w:r>
            <w:r w:rsidRPr="00D65A9C">
              <w:rPr>
                <w:noProof/>
              </w:rPr>
              <w:t xml:space="preserve">Program Pada Data Salah Tipe </w:t>
            </w:r>
            <w:r>
              <w:rPr>
                <w:noProof/>
              </w:rPr>
              <w:t>7</w:t>
            </w:r>
            <w:bookmarkEnd w:id="164"/>
          </w:p>
        </w:tc>
      </w:tr>
    </w:tbl>
    <w:p w14:paraId="07B090D9" w14:textId="77777777" w:rsidR="00FC0F9D" w:rsidRDefault="00FC0F9D" w:rsidP="00DF030B">
      <w:pPr>
        <w:spacing w:after="0" w:line="360" w:lineRule="auto"/>
      </w:pPr>
    </w:p>
    <w:p w14:paraId="6BCC79FB" w14:textId="1229357E" w:rsidR="00F23CED" w:rsidRDefault="00FC0F9D" w:rsidP="0085577F">
      <w:pPr>
        <w:spacing w:after="0" w:line="360" w:lineRule="auto"/>
        <w:ind w:firstLine="567"/>
      </w:pPr>
      <w:r>
        <w:t>Gambar V.2</w:t>
      </w:r>
      <w:r w:rsidR="009C5D6C">
        <w:t>3</w:t>
      </w:r>
      <w:r>
        <w:t xml:space="preserve"> hingga Gambar V.2</w:t>
      </w:r>
      <w:r w:rsidR="009C5D6C">
        <w:t>6</w:t>
      </w:r>
      <w:r>
        <w:t xml:space="preserve"> merupakan hasil keputusan final pada program deteksi kesalahan. Dari keempat Gambar dapat dilihat bahwa program memberikan keputusan final setelah nilai ambang terpenuhi, sehingga misklasifikasi pada data sebelum 350 belum mengubah keputusan final dari tidak ada kesalahan proses (0) menjadi terdapat kesalahan proses (1). Dengan toleransi tersebut, program menjadi lebih akurat dalam memberikan keputusan final, namun memiliki konsekuensi pada jumlah data yang dibutuhkan untuk mengubah keputusan final.</w:t>
      </w:r>
      <w:r w:rsidR="0095242E">
        <w:t xml:space="preserve"> Pada data latih setelah penyesuaian parameter, program mendeteksi kesalahan setelah terdapat data salah sejumlah 34, 30, 26, dan 17 untuk data salah tipe 2, 5, 6, dan 7 secara berurutan.</w:t>
      </w:r>
    </w:p>
    <w:p w14:paraId="636E553C" w14:textId="77777777" w:rsidR="009C5D6C" w:rsidRDefault="009C5D6C" w:rsidP="0085577F">
      <w:pPr>
        <w:spacing w:after="0" w:line="360" w:lineRule="auto"/>
        <w:ind w:firstLine="567"/>
      </w:pPr>
    </w:p>
    <w:p w14:paraId="646A701B" w14:textId="5AED3CF8" w:rsidR="002D1E6F" w:rsidRPr="00F15C9A" w:rsidRDefault="002D1E6F" w:rsidP="00EE5832">
      <w:pPr>
        <w:pStyle w:val="Heading2"/>
      </w:pPr>
      <w:bookmarkStart w:id="165" w:name="_Toc61224126"/>
      <w:r w:rsidRPr="00F15C9A">
        <w:t>Pengujian Program Menggunakan Data Validasi</w:t>
      </w:r>
      <w:bookmarkEnd w:id="165"/>
    </w:p>
    <w:p w14:paraId="625BB291" w14:textId="650E2CB3" w:rsidR="002D1E6F" w:rsidRDefault="002D1E6F" w:rsidP="004970DD">
      <w:pPr>
        <w:spacing w:after="0" w:line="360" w:lineRule="auto"/>
        <w:ind w:firstLine="567"/>
      </w:pPr>
      <w:r w:rsidRPr="00C903B4">
        <w:t xml:space="preserve">Tahap validasi dilakukan untuk menguji apakah program yang dirancang dengan parameter yang telah ditentukan sebelumnya dapat melakukan </w:t>
      </w:r>
      <w:r w:rsidR="006B4C1E" w:rsidRPr="00C903B4">
        <w:t>deteksi kesalahan</w:t>
      </w:r>
      <w:r w:rsidRPr="00C903B4">
        <w:rPr>
          <w:i/>
          <w:iCs/>
        </w:rPr>
        <w:t xml:space="preserve"> </w:t>
      </w:r>
      <w:r w:rsidRPr="00C903B4">
        <w:t xml:space="preserve">pada data selain </w:t>
      </w:r>
      <w:r w:rsidR="00773C01" w:rsidRPr="00C903B4">
        <w:t>data latih.</w:t>
      </w:r>
      <w:r w:rsidRPr="00C903B4">
        <w:t xml:space="preserve"> Pada tahap ini, program akan dijalankan untuk melakukan </w:t>
      </w:r>
      <w:r w:rsidR="006B4C1E" w:rsidRPr="00C903B4">
        <w:t>deteksi k</w:t>
      </w:r>
      <w:r w:rsidR="00C74D2C">
        <w:t>e</w:t>
      </w:r>
      <w:r w:rsidR="006B4C1E" w:rsidRPr="00C903B4">
        <w:t>salahan</w:t>
      </w:r>
      <w:r w:rsidRPr="00C903B4">
        <w:rPr>
          <w:i/>
          <w:iCs/>
        </w:rPr>
        <w:t xml:space="preserve"> </w:t>
      </w:r>
      <w:r w:rsidRPr="00C903B4">
        <w:t xml:space="preserve">pada data </w:t>
      </w:r>
      <w:r w:rsidR="00773C01" w:rsidRPr="00C903B4">
        <w:t>validasi</w:t>
      </w:r>
      <w:r w:rsidR="00C74D2C">
        <w:t xml:space="preserve"> </w:t>
      </w:r>
      <w:r w:rsidRPr="00C903B4">
        <w:t xml:space="preserve">menggunakan parameter-parameter </w:t>
      </w:r>
      <w:r w:rsidR="00773C01" w:rsidRPr="00C903B4">
        <w:t>yang telah ditentukan sebelumnya.</w:t>
      </w:r>
    </w:p>
    <w:p w14:paraId="6E9DBADA" w14:textId="77777777" w:rsidR="009C5D6C" w:rsidRDefault="009C5D6C" w:rsidP="00AC1864">
      <w:pPr>
        <w:spacing w:after="0" w:line="360" w:lineRule="auto"/>
        <w:ind w:firstLine="567"/>
      </w:pPr>
    </w:p>
    <w:p w14:paraId="152336F0" w14:textId="77777777" w:rsidR="00290AE2" w:rsidRDefault="00290AE2" w:rsidP="00AC1864">
      <w:pPr>
        <w:spacing w:after="0" w:line="360" w:lineRule="auto"/>
        <w:ind w:firstLine="567"/>
      </w:pPr>
    </w:p>
    <w:p w14:paraId="0D15DD50" w14:textId="6F1708C9" w:rsidR="00AC1864" w:rsidRDefault="00290AE2" w:rsidP="00AC1864">
      <w:pPr>
        <w:spacing w:after="0" w:line="360" w:lineRule="auto"/>
        <w:ind w:firstLine="567"/>
        <w:rPr>
          <w:iCs/>
        </w:rPr>
      </w:pPr>
      <w:r>
        <w:rPr>
          <w:noProof/>
        </w:rPr>
        <w:lastRenderedPageBreak/>
        <mc:AlternateContent>
          <mc:Choice Requires="wpg">
            <w:drawing>
              <wp:anchor distT="0" distB="0" distL="114300" distR="114300" simplePos="0" relativeHeight="251756544" behindDoc="0" locked="0" layoutInCell="1" allowOverlap="1" wp14:anchorId="7CBCD159" wp14:editId="7D32593C">
                <wp:simplePos x="0" y="0"/>
                <wp:positionH relativeFrom="column">
                  <wp:posOffset>-20955</wp:posOffset>
                </wp:positionH>
                <wp:positionV relativeFrom="paragraph">
                  <wp:posOffset>-811530</wp:posOffset>
                </wp:positionV>
                <wp:extent cx="5068570" cy="181356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068570" cy="1813560"/>
                          <a:chOff x="0" y="0"/>
                          <a:chExt cx="5068570" cy="1813560"/>
                        </a:xfrm>
                      </wpg:grpSpPr>
                      <wpg:graphicFrame>
                        <wpg:cNvPr id="245" name="Chart 245">
                          <a:extLst>
                            <a:ext uri="{FF2B5EF4-FFF2-40B4-BE49-F238E27FC236}">
                              <a16:creationId xmlns:a16="http://schemas.microsoft.com/office/drawing/2014/main" id="{0D6985B4-4C5B-4E28-BDC6-2569C0283177}"/>
                            </a:ext>
                          </a:extLst>
                        </wpg:cNvPr>
                        <wpg:cNvFrPr/>
                        <wpg:xfrm>
                          <a:off x="0" y="0"/>
                          <a:ext cx="5039995" cy="1596390"/>
                        </wpg:xfrm>
                        <a:graphic>
                          <a:graphicData uri="http://schemas.openxmlformats.org/drawingml/2006/chart">
                            <c:chart xmlns:c="http://schemas.openxmlformats.org/drawingml/2006/chart" xmlns:r="http://schemas.openxmlformats.org/officeDocument/2006/relationships" r:id="rId91"/>
                          </a:graphicData>
                        </a:graphic>
                      </wpg:graphicFrame>
                      <wps:wsp>
                        <wps:cNvPr id="252" name="Text Box 252"/>
                        <wps:cNvSpPr txBox="1"/>
                        <wps:spPr>
                          <a:xfrm>
                            <a:off x="28575" y="1638300"/>
                            <a:ext cx="5039995" cy="175260"/>
                          </a:xfrm>
                          <a:prstGeom prst="rect">
                            <a:avLst/>
                          </a:prstGeom>
                          <a:solidFill>
                            <a:prstClr val="white"/>
                          </a:solidFill>
                          <a:ln>
                            <a:noFill/>
                          </a:ln>
                        </wps:spPr>
                        <wps:txbx>
                          <w:txbxContent>
                            <w:p w14:paraId="4F95D7D9" w14:textId="48DB0E27" w:rsidR="00DD4DF5" w:rsidRPr="006F3F55" w:rsidRDefault="00DD4DF5" w:rsidP="00896F72">
                              <w:pPr>
                                <w:pStyle w:val="Caption"/>
                                <w:rPr>
                                  <w:noProof/>
                                </w:rPr>
                              </w:pPr>
                              <w:bookmarkStart w:id="166" w:name="_Toc60962599"/>
                              <w:r>
                                <w:t xml:space="preserve">Gambar </w:t>
                              </w:r>
                              <w:fldSimple w:instr=" STYLEREF 1 \s ">
                                <w:r w:rsidR="00732B50">
                                  <w:rPr>
                                    <w:noProof/>
                                  </w:rPr>
                                  <w:t>V</w:t>
                                </w:r>
                              </w:fldSimple>
                              <w:r>
                                <w:t>.</w:t>
                              </w:r>
                              <w:fldSimple w:instr=" SEQ Gambar \* ARABIC \s 1 ">
                                <w:r w:rsidR="00732B50">
                                  <w:rPr>
                                    <w:noProof/>
                                  </w:rPr>
                                  <w:t>27</w:t>
                                </w:r>
                              </w:fldSimple>
                              <w:r>
                                <w:t xml:space="preserve"> </w:t>
                              </w:r>
                              <w:r w:rsidRPr="00431A85">
                                <w:t xml:space="preserve">Hasil Kesimpulan Final Program Pada Data </w:t>
                              </w:r>
                              <w:r>
                                <w:t>Validasi</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BCD159" id="Group 9" o:spid="_x0000_s1089" style="position:absolute;left:0;text-align:left;margin-left:-1.65pt;margin-top:-63.9pt;width:399.1pt;height:142.8pt;z-index:251756544" coordsize="50685,1813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">
                <v:shape id="Chart 245" o:spid="_x0000_s1090" type="#_x0000_t75" style="position:absolute;left:-60;top:-60;width:50534;height:16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">
                  <v:imagedata r:id="rId92" o:title=""/>
                  <o:lock v:ext="edit" aspectratio="f"/>
                </v:shape>
                <v:shape id="Text Box 252" o:spid="_x0000_s1091" type="#_x0000_t202" style="position:absolute;left:285;top:16383;width:5040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14:paraId="4F95D7D9" w14:textId="48DB0E27" w:rsidR="00DD4DF5" w:rsidRPr="006F3F55" w:rsidRDefault="00DD4DF5" w:rsidP="00896F72">
                        <w:pPr>
                          <w:pStyle w:val="Caption"/>
                          <w:rPr>
                            <w:noProof/>
                          </w:rPr>
                        </w:pPr>
                        <w:bookmarkStart w:id="167" w:name="_Toc60962599"/>
                        <w:r>
                          <w:t xml:space="preserve">Gambar </w:t>
                        </w:r>
                        <w:fldSimple w:instr=" STYLEREF 1 \s ">
                          <w:r w:rsidR="00732B50">
                            <w:rPr>
                              <w:noProof/>
                            </w:rPr>
                            <w:t>V</w:t>
                          </w:r>
                        </w:fldSimple>
                        <w:r>
                          <w:t>.</w:t>
                        </w:r>
                        <w:fldSimple w:instr=" SEQ Gambar \* ARABIC \s 1 ">
                          <w:r w:rsidR="00732B50">
                            <w:rPr>
                              <w:noProof/>
                            </w:rPr>
                            <w:t>27</w:t>
                          </w:r>
                        </w:fldSimple>
                        <w:r>
                          <w:t xml:space="preserve"> </w:t>
                        </w:r>
                        <w:r w:rsidRPr="00431A85">
                          <w:t xml:space="preserve">Hasil Kesimpulan Final Program Pada Data </w:t>
                        </w:r>
                        <w:r>
                          <w:t>Validasi</w:t>
                        </w:r>
                        <w:bookmarkEnd w:id="167"/>
                      </w:p>
                    </w:txbxContent>
                  </v:textbox>
                </v:shape>
                <w10:wrap type="topAndBottom"/>
              </v:group>
            </w:pict>
          </mc:Fallback>
        </mc:AlternateContent>
      </w:r>
      <w:r w:rsidR="009B73FD">
        <w:t>Gambar V.2</w:t>
      </w:r>
      <w:r w:rsidR="009C5D6C">
        <w:t>7</w:t>
      </w:r>
      <w:r w:rsidR="009B73FD">
        <w:t xml:space="preserve"> merupakan hasil pengujian program pada data validasi. </w:t>
      </w:r>
      <w:r w:rsidR="00C74D2C">
        <w:t xml:space="preserve">Pada pengujian yang dilakukan, program memberikan kesimpulan bahwa terdapat kesalahan terlalu awal.  Hal tersebut dikarenakan </w:t>
      </w:r>
      <w:r w:rsidR="00360A32">
        <w:t xml:space="preserve">terdapat </w:t>
      </w:r>
      <w:r w:rsidR="00C74D2C">
        <w:t>data normal pada penyangga</w:t>
      </w:r>
      <w:r w:rsidR="00360A32">
        <w:t xml:space="preserve"> yang</w:t>
      </w:r>
      <w:r w:rsidR="00C74D2C">
        <w:t xml:space="preserve"> diproyeksikan secara terpisah</w:t>
      </w:r>
      <w:r w:rsidR="009B73FD">
        <w:t xml:space="preserve"> dari data normal pada referensi,</w:t>
      </w:r>
      <w:r w:rsidR="000C4324">
        <w:t xml:space="preserve"> </w:t>
      </w:r>
      <w:r w:rsidR="009B73FD">
        <w:t>sehingga diklasifikasikan sebagai data salah. Misklasifikasi dari program berlangsung pada rentang yang besar,</w:t>
      </w:r>
      <w:r w:rsidR="000C4324">
        <w:t xml:space="preserve"> </w:t>
      </w:r>
      <w:r w:rsidR="009B73FD">
        <w:t xml:space="preserve">sehingga mencapai nilai ambang keputusan final dan menyebabkan program memberikan kesimpulan </w:t>
      </w:r>
      <w:r w:rsidR="000C4324">
        <w:t xml:space="preserve">bahwa terdapat kesalahan </w:t>
      </w:r>
      <w:r w:rsidR="009B73FD">
        <w:t>yang terlalu awal.</w:t>
      </w:r>
      <w:r w:rsidR="00360A32">
        <w:t xml:space="preserve"> </w:t>
      </w:r>
      <w:r w:rsidR="0025799F">
        <w:t>Dari Gambar V.2</w:t>
      </w:r>
      <w:r w:rsidR="009C5D6C">
        <w:t>7</w:t>
      </w:r>
      <w:r w:rsidR="0025799F">
        <w:t xml:space="preserve"> dapat disimpulkan bahwa kesimpulan final bahwa terdapat kesalahan diambil karena misklasifikasi data normal. </w:t>
      </w:r>
      <w:r w:rsidR="00654E63">
        <w:t>Misklasifikasi tersebut dikarenakan terdapat perbedaan antara data normal pada data latih</w:t>
      </w:r>
      <w:r w:rsidR="00C637EE">
        <w:t xml:space="preserve">, yaitu pada sampel ke-0 hingga sampel ke-300 </w:t>
      </w:r>
      <w:r w:rsidR="00654E63">
        <w:t>dengan data normal pada data uji</w:t>
      </w:r>
      <w:r w:rsidR="00C637EE">
        <w:t>, yaitu pada sampel ke-301 hingga sampel ke-356</w:t>
      </w:r>
      <w:r w:rsidR="00654E63">
        <w:t xml:space="preserve"> di dalam data validasi yang digunakan. </w:t>
      </w:r>
      <w:r w:rsidR="00C637EE" w:rsidRPr="00C637EE">
        <w:rPr>
          <w:iCs/>
        </w:rPr>
        <w:t>Perbedaan tersebut terletak pada hasil bacaan sensor FC</w:t>
      </w:r>
      <w:r w:rsidR="007B2F5A">
        <w:rPr>
          <w:iCs/>
        </w:rPr>
        <w:t>1</w:t>
      </w:r>
      <w:r w:rsidR="003257D3">
        <w:rPr>
          <w:iCs/>
        </w:rPr>
        <w:t xml:space="preserve"> </w:t>
      </w:r>
      <w:r w:rsidR="007B2F5A">
        <w:rPr>
          <w:iCs/>
        </w:rPr>
        <w:t xml:space="preserve">dan </w:t>
      </w:r>
      <w:r w:rsidR="00C637EE" w:rsidRPr="00C637EE">
        <w:rPr>
          <w:iCs/>
        </w:rPr>
        <w:t>FC</w:t>
      </w:r>
      <w:r w:rsidR="007B2F5A">
        <w:rPr>
          <w:iCs/>
        </w:rPr>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C1864" w14:paraId="1040E4F6" w14:textId="77777777" w:rsidTr="00AC1864">
        <w:tc>
          <w:tcPr>
            <w:tcW w:w="8153" w:type="dxa"/>
          </w:tcPr>
          <w:p w14:paraId="2D1B2BF0" w14:textId="77777777" w:rsidR="00AC1864" w:rsidRDefault="00AC1864" w:rsidP="00AC1864">
            <w:pPr>
              <w:keepNext/>
              <w:spacing w:after="0" w:line="360" w:lineRule="auto"/>
              <w:jc w:val="center"/>
            </w:pPr>
            <w:r>
              <w:rPr>
                <w:noProof/>
              </w:rPr>
              <w:lastRenderedPageBreak/>
              <w:drawing>
                <wp:inline distT="0" distB="0" distL="0" distR="0" wp14:anchorId="751E4E1C" wp14:editId="1A4FB07F">
                  <wp:extent cx="4572000" cy="1270635"/>
                  <wp:effectExtent l="0" t="0" r="0" b="5715"/>
                  <wp:docPr id="263" name="Chart 263">
                    <a:extLst xmlns:a="http://schemas.openxmlformats.org/drawingml/2006/main">
                      <a:ext uri="{FF2B5EF4-FFF2-40B4-BE49-F238E27FC236}">
                        <a16:creationId xmlns:a16="http://schemas.microsoft.com/office/drawing/2014/main" id="{79644D9C-61E9-4FC6-B029-BB507735F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70D24E" w14:textId="4941964F" w:rsidR="00AC1864" w:rsidRDefault="00AC1864" w:rsidP="00AC1864">
            <w:pPr>
              <w:pStyle w:val="Caption"/>
            </w:pPr>
            <w:bookmarkStart w:id="168" w:name="_Toc60962600"/>
            <w:r>
              <w:t xml:space="preserve">Gambar </w:t>
            </w:r>
            <w:fldSimple w:instr=" STYLEREF 1 \s ">
              <w:r w:rsidR="00732B50">
                <w:rPr>
                  <w:noProof/>
                </w:rPr>
                <w:t>V</w:t>
              </w:r>
            </w:fldSimple>
            <w:r w:rsidR="004D70CE">
              <w:t>.</w:t>
            </w:r>
            <w:fldSimple w:instr=" SEQ Gambar \* ARABIC \s 1 ">
              <w:r w:rsidR="00732B50">
                <w:rPr>
                  <w:noProof/>
                </w:rPr>
                <w:t>28</w:t>
              </w:r>
            </w:fldSimple>
            <w:r>
              <w:t xml:space="preserve"> Data Normal Pada Bacaan Sensor FC1</w:t>
            </w:r>
            <w:bookmarkEnd w:id="168"/>
            <w:r>
              <w:t xml:space="preserve"> </w:t>
            </w:r>
          </w:p>
        </w:tc>
      </w:tr>
      <w:tr w:rsidR="00AC1864" w14:paraId="2192E496" w14:textId="77777777" w:rsidTr="00AC1864">
        <w:tc>
          <w:tcPr>
            <w:tcW w:w="8153" w:type="dxa"/>
          </w:tcPr>
          <w:p w14:paraId="14B170AE" w14:textId="77777777" w:rsidR="00AC1864" w:rsidRDefault="00AC1864" w:rsidP="00AC1864">
            <w:pPr>
              <w:keepNext/>
              <w:spacing w:after="0" w:line="360" w:lineRule="auto"/>
              <w:jc w:val="center"/>
            </w:pPr>
            <w:r>
              <w:rPr>
                <w:noProof/>
              </w:rPr>
              <w:drawing>
                <wp:inline distT="0" distB="0" distL="0" distR="0" wp14:anchorId="6A1C2DF3" wp14:editId="7E32B19A">
                  <wp:extent cx="4535805" cy="1234440"/>
                  <wp:effectExtent l="0" t="0" r="17145" b="3810"/>
                  <wp:docPr id="266" name="Chart 266">
                    <a:extLst xmlns:a="http://schemas.openxmlformats.org/drawingml/2006/main">
                      <a:ext uri="{FF2B5EF4-FFF2-40B4-BE49-F238E27FC236}">
                        <a16:creationId xmlns:a16="http://schemas.microsoft.com/office/drawing/2014/main" id="{976EF341-A251-4939-AE8B-D47D54FCC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49C7721" w14:textId="2CAFE131" w:rsidR="00AC1864" w:rsidRDefault="00AC1864" w:rsidP="00AC1864">
            <w:pPr>
              <w:pStyle w:val="Caption"/>
            </w:pPr>
            <w:bookmarkStart w:id="169" w:name="_Toc60962601"/>
            <w:r>
              <w:t xml:space="preserve">Gambar </w:t>
            </w:r>
            <w:fldSimple w:instr=" STYLEREF 1 \s ">
              <w:r w:rsidR="00732B50">
                <w:rPr>
                  <w:noProof/>
                </w:rPr>
                <w:t>V</w:t>
              </w:r>
            </w:fldSimple>
            <w:r w:rsidR="004D70CE">
              <w:t>.</w:t>
            </w:r>
            <w:fldSimple w:instr=" SEQ Gambar \* ARABIC \s 1 ">
              <w:r w:rsidR="00732B50">
                <w:rPr>
                  <w:noProof/>
                </w:rPr>
                <w:t>29</w:t>
              </w:r>
            </w:fldSimple>
            <w:r>
              <w:t xml:space="preserve"> Data Normal Pada Bacaan Sensor FC2</w:t>
            </w:r>
            <w:bookmarkEnd w:id="169"/>
          </w:p>
        </w:tc>
      </w:tr>
    </w:tbl>
    <w:p w14:paraId="622A770C" w14:textId="5DE9BF9B" w:rsidR="00AC1864" w:rsidRDefault="00AC1864" w:rsidP="00AC1864">
      <w:pPr>
        <w:spacing w:after="0" w:line="360" w:lineRule="auto"/>
      </w:pPr>
    </w:p>
    <w:p w14:paraId="53FD58E9" w14:textId="029A6B16" w:rsidR="004B481A" w:rsidRDefault="00AC1864" w:rsidP="004B481A">
      <w:pPr>
        <w:spacing w:after="0" w:line="360" w:lineRule="auto"/>
        <w:ind w:firstLine="567"/>
      </w:pPr>
      <w:r>
        <w:t>Pada Gambar V.</w:t>
      </w:r>
      <w:r w:rsidR="009C5D6C">
        <w:t>28</w:t>
      </w:r>
      <w:r>
        <w:t xml:space="preserve"> dan V.</w:t>
      </w:r>
      <w:r w:rsidR="009C5D6C">
        <w:t>29</w:t>
      </w:r>
      <w:r>
        <w:t xml:space="preserve">, dapat diamati bahwa terdapat </w:t>
      </w:r>
      <w:r w:rsidR="004D6DF1">
        <w:t>perbedaan</w:t>
      </w:r>
      <w:r>
        <w:t xml:space="preserve"> </w:t>
      </w:r>
      <w:r w:rsidR="004D6DF1">
        <w:t>signifikan</w:t>
      </w:r>
      <w:r>
        <w:t xml:space="preserve"> pada data normal </w:t>
      </w:r>
      <w:r w:rsidR="004D6DF1">
        <w:t>di dalam hasil bacaan sensor FC1 dan FC2. Perbedaan hasil bacaan sensor tersebut tidak terbatas pada data normal, melainkan juga terdapat pada data salah</w:t>
      </w:r>
      <w:r w:rsidR="00F26A5E">
        <w:t xml:space="preserve"> yakni setela</w:t>
      </w:r>
      <w:r w:rsidR="004B481A">
        <w:t>h</w:t>
      </w:r>
      <w:r w:rsidR="00F26A5E">
        <w:t xml:space="preserve"> data ke-356</w:t>
      </w:r>
      <w:r w:rsidR="004B481A">
        <w:t>, s</w:t>
      </w:r>
      <w:r w:rsidR="00EA7A91">
        <w:t xml:space="preserve">ehingga </w:t>
      </w:r>
      <w:r w:rsidR="002B5243">
        <w:t>terdapat kemungkinan</w:t>
      </w:r>
      <w:r w:rsidR="00EA7A91">
        <w:t xml:space="preserve"> bahwa program tidak mendeteksi kegagalan sensor AI3, namun justru mendeteksi perbedaan hasil pengukuran sensor FC1 dan FC2.</w:t>
      </w:r>
    </w:p>
    <w:p w14:paraId="1EEB30BD" w14:textId="478EC8E0" w:rsidR="009C5D6C" w:rsidRPr="00936CA8" w:rsidRDefault="004B481A" w:rsidP="00936CA8">
      <w:pPr>
        <w:spacing w:after="0" w:line="360" w:lineRule="auto"/>
        <w:ind w:firstLine="426"/>
      </w:pPr>
      <w:r>
        <w:t>Dengan perbedaan nilai hasil bacaan FC1 dan FC2 yang signifikan seperti pada Gambar V.</w:t>
      </w:r>
      <w:r w:rsidR="009C5D6C">
        <w:t>28</w:t>
      </w:r>
      <w:r>
        <w:t xml:space="preserve"> dan V.</w:t>
      </w:r>
      <w:r w:rsidR="009C5D6C">
        <w:t>29</w:t>
      </w:r>
      <w:r>
        <w:t>, program mengalami kesulitan untuk mendeteksi kegagalan sensor AI3. Program justru mengambil keputusan bahwa terdapat kesalahan ketika terdapat perubahan nilai hasil bacaan sensor FC1 dan FC2. Hal ters</w:t>
      </w:r>
      <w:r w:rsidR="00BE755F">
        <w:t xml:space="preserve">ebut dikarenakan </w:t>
      </w:r>
      <w:r w:rsidR="00891553">
        <w:t>pada saat program mengumpulkan data referensi, 150 data referensi yang dikumpulkan sesuai dengan data ke-1 hingga ke-300, sehingga data setelah data ke-300 yang memiliki karakteristik yang berbeda akan dianggap sebagai data salah.</w:t>
      </w:r>
      <w:bookmarkEnd w:id="64"/>
      <w:r w:rsidR="004D70CE">
        <w:t xml:space="preserve"> </w:t>
      </w:r>
      <w:r w:rsidR="00833B58">
        <w:rPr>
          <w:rFonts w:cs="Times New Roman"/>
        </w:rPr>
        <w:t>Pada rentang nilai γ yang telah diuji, program tidak bisa mendeteksi kesalahan secara tepat dan justru mengambil kesimpulan bahwa terdapat kesalahan sebelum data salah masuk ke dalam program</w:t>
      </w:r>
      <w:r w:rsidR="00170A28">
        <w:rPr>
          <w:rFonts w:cs="Times New Roman"/>
        </w:rPr>
        <w:t xml:space="preserve">. Hal tersebut </w:t>
      </w:r>
      <w:r w:rsidR="00163867">
        <w:rPr>
          <w:rFonts w:cs="Times New Roman"/>
        </w:rPr>
        <w:t xml:space="preserve">dapat diatasi dengan </w:t>
      </w:r>
      <w:r w:rsidR="00163867">
        <w:rPr>
          <w:rFonts w:cs="Times New Roman"/>
        </w:rPr>
        <w:lastRenderedPageBreak/>
        <w:t>memasukkan data ke-30</w:t>
      </w:r>
      <w:r w:rsidR="004D70CE">
        <w:rPr>
          <w:rFonts w:cs="Times New Roman"/>
        </w:rPr>
        <w:t>1</w:t>
      </w:r>
      <w:r w:rsidR="00163867">
        <w:rPr>
          <w:rFonts w:cs="Times New Roman"/>
        </w:rPr>
        <w:t xml:space="preserve"> hingga ke-350 kedalam data referensi</w:t>
      </w:r>
      <w:r w:rsidR="004D70CE">
        <w:rPr>
          <w:rFonts w:cs="Times New Roman"/>
        </w:rPr>
        <w:t xml:space="preserve">, sehingga program juga mengenali perubahan hasil bacaan sensor FC1 </w:t>
      </w:r>
      <w:r w:rsidR="00936CA8">
        <w:rPr>
          <w:noProof/>
        </w:rPr>
        <mc:AlternateContent>
          <mc:Choice Requires="wpg">
            <w:drawing>
              <wp:anchor distT="0" distB="0" distL="114300" distR="114300" simplePos="0" relativeHeight="251668480" behindDoc="0" locked="0" layoutInCell="1" allowOverlap="1" wp14:anchorId="2FC090E2" wp14:editId="6DC942DF">
                <wp:simplePos x="0" y="0"/>
                <wp:positionH relativeFrom="column">
                  <wp:posOffset>0</wp:posOffset>
                </wp:positionH>
                <wp:positionV relativeFrom="paragraph">
                  <wp:posOffset>818515</wp:posOffset>
                </wp:positionV>
                <wp:extent cx="5039995" cy="2196465"/>
                <wp:effectExtent l="0" t="0" r="8255" b="0"/>
                <wp:wrapTopAndBottom/>
                <wp:docPr id="237" name="Group 237"/>
                <wp:cNvGraphicFramePr/>
                <a:graphic xmlns:a="http://schemas.openxmlformats.org/drawingml/2006/main">
                  <a:graphicData uri="http://schemas.microsoft.com/office/word/2010/wordprocessingGroup">
                    <wpg:wgp>
                      <wpg:cNvGrpSpPr/>
                      <wpg:grpSpPr>
                        <a:xfrm>
                          <a:off x="0" y="0"/>
                          <a:ext cx="5039995" cy="2196465"/>
                          <a:chOff x="0" y="0"/>
                          <a:chExt cx="5039995" cy="2196465"/>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95"/>
                          </a:graphicData>
                        </a:graphic>
                      </wpg:graphicFrame>
                      <wps:wsp>
                        <wps:cNvPr id="230" name="Text Box 230"/>
                        <wps:cNvSpPr txBox="1"/>
                        <wps:spPr>
                          <a:xfrm>
                            <a:off x="0" y="1845945"/>
                            <a:ext cx="5039995" cy="350520"/>
                          </a:xfrm>
                          <a:prstGeom prst="rect">
                            <a:avLst/>
                          </a:prstGeom>
                          <a:solidFill>
                            <a:prstClr val="white"/>
                          </a:solidFill>
                          <a:ln>
                            <a:noFill/>
                          </a:ln>
                        </wps:spPr>
                        <wps:txbx>
                          <w:txbxContent>
                            <w:p w14:paraId="790ACC1B" w14:textId="7B2E724A" w:rsidR="00DD4DF5" w:rsidRPr="00D1031C" w:rsidRDefault="00DD4DF5" w:rsidP="009C5D6C">
                              <w:pPr>
                                <w:pStyle w:val="Caption"/>
                                <w:rPr>
                                  <w:noProof/>
                                </w:rPr>
                              </w:pPr>
                              <w:bookmarkStart w:id="170" w:name="_Toc60962602"/>
                              <w:r>
                                <w:t xml:space="preserve">Gambar </w:t>
                              </w:r>
                              <w:fldSimple w:instr=" STYLEREF 1 \s ">
                                <w:r w:rsidR="00732B50">
                                  <w:rPr>
                                    <w:noProof/>
                                  </w:rPr>
                                  <w:t>V</w:t>
                                </w:r>
                              </w:fldSimple>
                              <w:r>
                                <w:t>.</w:t>
                              </w:r>
                              <w:fldSimple w:instr=" SEQ Gambar \* ARABIC \s 1 ">
                                <w:r w:rsidR="00732B50">
                                  <w:rPr>
                                    <w:noProof/>
                                  </w:rPr>
                                  <w:t>30</w:t>
                                </w:r>
                              </w:fldSimple>
                              <w:r>
                                <w:t xml:space="preserve"> Pengujian Program Pada Data Validasi Dengan Ukuran Referensi Sebesar 350 Sampel</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090E2" id="Group 237" o:spid="_x0000_s1092" style="position:absolute;left:0;text-align:left;margin-left:0;margin-top:64.45pt;width:396.85pt;height:172.95pt;z-index:251668480" coordsize="50399,2196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">
                <v:shape id="Chart 229" o:spid="_x0000_s1093" type="#_x0000_t75" style="position:absolute;left:-60;top:-60;width:50534;height:18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">
                  <v:imagedata r:id="rId96" o:title=""/>
                  <o:lock v:ext="edit" aspectratio="f"/>
                </v:shape>
                <v:shape id="Text Box 230" o:spid="_x0000_s1094" type="#_x0000_t202" style="position:absolute;top:18459;width:5039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" stroked="f">
                  <v:textbox style="mso-fit-shape-to-text:t" inset="0,0,0,0">
                    <w:txbxContent>
                      <w:p w14:paraId="790ACC1B" w14:textId="7B2E724A" w:rsidR="00DD4DF5" w:rsidRPr="00D1031C" w:rsidRDefault="00DD4DF5" w:rsidP="009C5D6C">
                        <w:pPr>
                          <w:pStyle w:val="Caption"/>
                          <w:rPr>
                            <w:noProof/>
                          </w:rPr>
                        </w:pPr>
                        <w:bookmarkStart w:id="171" w:name="_Toc60962602"/>
                        <w:r>
                          <w:t xml:space="preserve">Gambar </w:t>
                        </w:r>
                        <w:fldSimple w:instr=" STYLEREF 1 \s ">
                          <w:r w:rsidR="00732B50">
                            <w:rPr>
                              <w:noProof/>
                            </w:rPr>
                            <w:t>V</w:t>
                          </w:r>
                        </w:fldSimple>
                        <w:r>
                          <w:t>.</w:t>
                        </w:r>
                        <w:fldSimple w:instr=" SEQ Gambar \* ARABIC \s 1 ">
                          <w:r w:rsidR="00732B50">
                            <w:rPr>
                              <w:noProof/>
                            </w:rPr>
                            <w:t>30</w:t>
                          </w:r>
                        </w:fldSimple>
                        <w:r>
                          <w:t xml:space="preserve"> Pengujian Program Pada Data Validasi Dengan Ukuran Referensi Sebesar 350 Sampel</w:t>
                        </w:r>
                        <w:bookmarkEnd w:id="171"/>
                      </w:p>
                    </w:txbxContent>
                  </v:textbox>
                </v:shape>
                <w10:wrap type="topAndBottom"/>
              </v:group>
            </w:pict>
          </mc:Fallback>
        </mc:AlternateContent>
      </w:r>
      <w:r w:rsidR="004D70CE">
        <w:rPr>
          <w:rFonts w:cs="Times New Roman"/>
        </w:rPr>
        <w:t>dan FC2 sebagai data normal.</w:t>
      </w:r>
    </w:p>
    <w:p w14:paraId="6202A7E2" w14:textId="77777777" w:rsidR="00936CA8" w:rsidRDefault="00936CA8" w:rsidP="00170A28">
      <w:pPr>
        <w:spacing w:line="360" w:lineRule="auto"/>
        <w:ind w:firstLine="426"/>
        <w:rPr>
          <w:rFonts w:cs="Times New Roman"/>
        </w:rPr>
      </w:pPr>
    </w:p>
    <w:p w14:paraId="2A4E2924" w14:textId="3F6D0B24" w:rsidR="009E40DB" w:rsidRPr="001513CF" w:rsidRDefault="00BD2142" w:rsidP="0095242E">
      <w:pPr>
        <w:spacing w:line="360" w:lineRule="auto"/>
        <w:ind w:firstLine="426"/>
        <w:rPr>
          <w:rFonts w:cs="Times New Roman"/>
        </w:rPr>
        <w:sectPr w:rsidR="009E40DB" w:rsidRPr="001513CF">
          <w:headerReference w:type="default" r:id="rId97"/>
          <w:footerReference w:type="default" r:id="rId98"/>
          <w:type w:val="continuous"/>
          <w:pgSz w:w="11906" w:h="16838"/>
          <w:pgMar w:top="2268" w:right="1701" w:bottom="1701" w:left="2268" w:header="720" w:footer="720" w:gutter="0"/>
          <w:cols w:space="720"/>
          <w:docGrid w:linePitch="360"/>
        </w:sectPr>
      </w:pPr>
      <w:r>
        <w:rPr>
          <w:rFonts w:cs="Times New Roman"/>
        </w:rPr>
        <w:t>Gambar V.3</w:t>
      </w:r>
      <w:r w:rsidR="009C5D6C">
        <w:rPr>
          <w:rFonts w:cs="Times New Roman"/>
        </w:rPr>
        <w:t>0</w:t>
      </w:r>
      <w:r>
        <w:rPr>
          <w:rFonts w:cs="Times New Roman"/>
        </w:rPr>
        <w:t xml:space="preserve"> merupakan hasil pengujian program pada data validasi dengan menggunakan ukuran referensi sebesar 350 sampel. Dengan menggunakan ukuran sampel yang lebih besar, program dapat memasukkan data ke-301 hingga ke-350 sehingga program dapat mengenali karakter data tersebut sebagai data normal.</w:t>
      </w:r>
      <w:r w:rsidR="0095242E">
        <w:rPr>
          <w:rFonts w:cs="Times New Roman"/>
        </w:rPr>
        <w:t xml:space="preserve"> </w:t>
      </w:r>
      <w:r>
        <w:rPr>
          <w:rFonts w:cs="Times New Roman"/>
        </w:rPr>
        <w:t xml:space="preserve">Pengujian yang dilakukan mendapatkan </w:t>
      </w:r>
      <w:r w:rsidR="001513CF">
        <w:rPr>
          <w:rFonts w:cs="Times New Roman"/>
        </w:rPr>
        <w:t>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w:t>
      </w:r>
      <w:r w:rsidR="0095242E">
        <w:rPr>
          <w:rFonts w:cs="Times New Roman"/>
        </w:rPr>
        <w:t xml:space="preserve"> Pada data validasi, program mendeteksi kesalahan setelah terdapat 10 data salah.</w:t>
      </w:r>
      <w:r w:rsidR="001513CF">
        <w:rPr>
          <w:rFonts w:cs="Times New Roman"/>
        </w:rPr>
        <w:t xml:space="preserve"> Pada pengujian tersebut, juga digunakan nilai γ sebesar 5x10</w:t>
      </w:r>
      <w:r w:rsidR="001513CF">
        <w:rPr>
          <w:rFonts w:cs="Times New Roman"/>
          <w:vertAlign w:val="superscript"/>
        </w:rPr>
        <w:t>-3</w:t>
      </w:r>
      <w:r w:rsidR="001513CF">
        <w:rPr>
          <w:rFonts w:cs="Times New Roman"/>
        </w:rPr>
        <w:t xml:space="preserve">, sehingga dapat disimpulkan bahwa untuk mendapatkan hasil yang optimal, parameter program perlu disesuaikan dengan data yang digunakan. </w:t>
      </w:r>
      <w:r w:rsidR="001513CF">
        <w:rPr>
          <w:rFonts w:cs="Times New Roman"/>
        </w:rPr>
        <w:tab/>
      </w: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72" w:name="_Toc61224127"/>
      <w:r w:rsidRPr="00944E0B">
        <w:rPr>
          <w:rFonts w:cs="Times New Roman"/>
        </w:rPr>
        <w:t>KESIMPULAN DAN SARAN</w:t>
      </w:r>
      <w:bookmarkEnd w:id="172"/>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73" w:name="_Toc61224128"/>
      <w:r w:rsidRPr="00944E0B">
        <w:rPr>
          <w:rFonts w:cs="Times New Roman"/>
        </w:rPr>
        <w:t>Kesimpulan</w:t>
      </w:r>
      <w:bookmarkEnd w:id="173"/>
    </w:p>
    <w:p w14:paraId="76FDCD1F" w14:textId="5D6184D6" w:rsidR="00E24B27" w:rsidRDefault="00B843E5" w:rsidP="00B843E5">
      <w:pPr>
        <w:spacing w:after="0" w:line="360" w:lineRule="auto"/>
        <w:rPr>
          <w:rFonts w:cs="Times New Roman"/>
        </w:rPr>
      </w:pPr>
      <w:r>
        <w:rPr>
          <w:rFonts w:cs="Times New Roman"/>
        </w:rPr>
        <w:tab/>
      </w:r>
      <w:r w:rsidR="008B2B42">
        <w:rPr>
          <w:rFonts w:cs="Times New Roman"/>
        </w:rPr>
        <w:t>Penelitian yang telah dilakukan</w:t>
      </w:r>
      <w:r w:rsidR="004B73D0">
        <w:rPr>
          <w:rFonts w:cs="Times New Roman"/>
        </w:rPr>
        <w:t xml:space="preserve"> bertujuan untuk merancang dan</w:t>
      </w:r>
      <w:r w:rsidR="0039307A">
        <w:rPr>
          <w:rFonts w:cs="Times New Roman"/>
        </w:rPr>
        <w:t xml:space="preserve"> </w:t>
      </w:r>
      <w:r w:rsidR="00766FFA">
        <w:rPr>
          <w:rFonts w:cs="Times New Roman"/>
        </w:rPr>
        <w:t>menguji</w:t>
      </w:r>
      <w:r w:rsidR="0039307A">
        <w:rPr>
          <w:rFonts w:cs="Times New Roman"/>
        </w:rPr>
        <w:t xml:space="preserve"> performa dari program untuk melakukan </w:t>
      </w:r>
      <w:r w:rsidR="00B70B4C">
        <w:rPr>
          <w:rFonts w:cs="Times New Roman"/>
        </w:rPr>
        <w:t>deteksi kesalahan</w:t>
      </w:r>
      <w:r w:rsidR="0039307A">
        <w:rPr>
          <w:rFonts w:cs="Times New Roman"/>
          <w:i/>
          <w:iCs/>
        </w:rPr>
        <w:t xml:space="preserve"> </w:t>
      </w:r>
      <w:r w:rsidR="006F3946">
        <w:rPr>
          <w:rFonts w:cs="Times New Roman"/>
        </w:rPr>
        <w:t xml:space="preserve">dengan fase </w:t>
      </w:r>
      <w:r w:rsidR="000F17D4">
        <w:rPr>
          <w:rFonts w:cs="Times New Roman"/>
        </w:rPr>
        <w:t>pelatihan</w:t>
      </w:r>
      <w:r w:rsidR="006F3946">
        <w:rPr>
          <w:rFonts w:cs="Times New Roman"/>
          <w:i/>
          <w:iCs/>
        </w:rPr>
        <w:t xml:space="preserve"> </w:t>
      </w:r>
      <w:r w:rsidR="006F3946">
        <w:rPr>
          <w:rFonts w:cs="Times New Roman"/>
        </w:rPr>
        <w:t xml:space="preserve">secara </w:t>
      </w:r>
      <w:r w:rsidR="006F3946">
        <w:rPr>
          <w:rFonts w:cs="Times New Roman"/>
          <w:i/>
          <w:iCs/>
        </w:rPr>
        <w:t>on-the-fly</w:t>
      </w:r>
      <w:r w:rsidR="00B6770A">
        <w:rPr>
          <w:rFonts w:cs="Times New Roman"/>
        </w:rPr>
        <w:t xml:space="preserve">. </w:t>
      </w:r>
      <w:r w:rsidR="00090E49">
        <w:rPr>
          <w:rFonts w:cs="Times New Roman"/>
        </w:rPr>
        <w:t xml:space="preserve">Beberapa sampel pertama yang masuk akan digolongkan sebagai data referensi, yakni acuan data normal untuk program. </w:t>
      </w:r>
      <w:r w:rsidR="00766FFA">
        <w:rPr>
          <w:rFonts w:cs="Times New Roman"/>
        </w:rPr>
        <w:t xml:space="preserve">Program yang dirancang menggunakan </w:t>
      </w:r>
      <w:r w:rsidR="006F3946">
        <w:rPr>
          <w:rFonts w:cs="Times New Roman"/>
        </w:rPr>
        <w:t>teknik</w:t>
      </w:r>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masuk akan diolah oleh metode </w:t>
      </w:r>
      <w:r w:rsidR="00EE4EEB">
        <w:rPr>
          <w:iCs/>
        </w:rPr>
        <w:t>pengelompokan</w:t>
      </w:r>
      <w:r w:rsidR="00EE4EEB" w:rsidRPr="00C055FF">
        <w:t xml:space="preserve"> </w:t>
      </w:r>
      <w:r w:rsidR="00195FB3">
        <w:t>k-</w:t>
      </w:r>
      <w:r w:rsidR="00195FB3" w:rsidRPr="00195FB3">
        <w:rPr>
          <w:i/>
          <w:iCs/>
        </w:rPr>
        <w:t>means</w:t>
      </w:r>
      <w:r w:rsidR="00195FB3">
        <w:t xml:space="preserve"> </w:t>
      </w:r>
      <w:r w:rsidR="00766FFA">
        <w:rPr>
          <w:rFonts w:cs="Times New Roman"/>
        </w:rPr>
        <w:t>untuk memberi label dari tiap data</w:t>
      </w:r>
      <w:r w:rsidR="004B73D0">
        <w:rPr>
          <w:rFonts w:cs="Times New Roman"/>
        </w:rPr>
        <w:t xml:space="preserve"> dan dilanjutkan dengan </w:t>
      </w:r>
      <w:r w:rsidR="00B031D0">
        <w:rPr>
          <w:rFonts w:cs="Times New Roman"/>
        </w:rPr>
        <w:t>klasifikasi</w:t>
      </w:r>
      <w:r w:rsidR="004B73D0">
        <w:rPr>
          <w:rFonts w:cs="Times New Roman"/>
          <w:i/>
          <w:iCs/>
        </w:rPr>
        <w:t xml:space="preserve"> </w:t>
      </w:r>
      <w:r w:rsidR="004B73D0">
        <w:rPr>
          <w:rFonts w:cs="Times New Roman"/>
        </w:rPr>
        <w:t>menggunakan SV</w:t>
      </w:r>
      <w:r w:rsidR="00E24B27">
        <w:rPr>
          <w:rFonts w:cs="Times New Roman"/>
        </w:rPr>
        <w:t>M.</w:t>
      </w:r>
    </w:p>
    <w:p w14:paraId="6E77349E" w14:textId="56E3A081" w:rsidR="00E24B27" w:rsidRPr="00AC4086" w:rsidRDefault="00E24B27" w:rsidP="00B843E5">
      <w:pPr>
        <w:spacing w:after="0" w:line="360" w:lineRule="auto"/>
        <w:rPr>
          <w:rFonts w:cs="Times New Roman"/>
        </w:rPr>
      </w:pPr>
      <w:r>
        <w:rPr>
          <w:rFonts w:cs="Times New Roman"/>
        </w:rPr>
        <w:tab/>
        <w:t xml:space="preserve">Pada program yang dirancang, sampel-sampel yang pertama masuk ke dalam program digunakan sebagai data referensi, yakni acuan data normal bagi program. Data referensi kemudian digunakan untuk membangun matriks KFDA yang digunakan untuk memperkecil jumlah </w:t>
      </w:r>
      <w:r w:rsidR="00C46F25">
        <w:rPr>
          <w:rFonts w:cs="Times New Roman"/>
        </w:rPr>
        <w:t>fitur</w:t>
      </w:r>
      <w:r>
        <w:rPr>
          <w:rFonts w:cs="Times New Roman"/>
          <w:i/>
          <w:iCs/>
        </w:rPr>
        <w:t xml:space="preserve"> </w:t>
      </w:r>
      <w:r>
        <w:rPr>
          <w:rFonts w:cs="Times New Roman"/>
        </w:rPr>
        <w:t xml:space="preserve">dari data program menjadi 2, sehingga data dapat diproyeksikan kedalam grafik 2 dimensi. </w:t>
      </w:r>
      <w:r w:rsidR="004000BF">
        <w:rPr>
          <w:rFonts w:cs="Times New Roman"/>
        </w:rPr>
        <w:t xml:space="preserve">Setelah itu, sampel-sampel baru akan dimasukkan kedalam </w:t>
      </w:r>
      <w:r w:rsidR="00433840">
        <w:rPr>
          <w:rFonts w:cs="Times New Roman"/>
        </w:rPr>
        <w:t xml:space="preserve">penyangga </w:t>
      </w:r>
      <w:r w:rsidR="004000BF">
        <w:rPr>
          <w:rFonts w:cs="Times New Roman"/>
        </w:rPr>
        <w:t xml:space="preserve">untuk diolah. Terdapat 3 tahap utama ketika sampel baru masuk kedalam program, </w:t>
      </w:r>
      <w:r w:rsidR="000F17D4" w:rsidRPr="000F17D4">
        <w:rPr>
          <w:rFonts w:cs="Times New Roman"/>
        </w:rPr>
        <w:t>pra-pemrosesan</w:t>
      </w:r>
      <w:r w:rsidR="004000BF">
        <w:rPr>
          <w:rFonts w:cs="Times New Roman"/>
          <w:i/>
          <w:iCs/>
        </w:rPr>
        <w:t xml:space="preserve">, </w:t>
      </w:r>
      <w:r w:rsidR="00EE4EEB">
        <w:rPr>
          <w:iCs/>
        </w:rPr>
        <w:t>pengelompokan</w:t>
      </w:r>
      <w:r w:rsidR="004000BF">
        <w:rPr>
          <w:rFonts w:cs="Times New Roman"/>
        </w:rPr>
        <w:t xml:space="preserve">, </w:t>
      </w:r>
      <w:r w:rsidR="00EE4EEB">
        <w:rPr>
          <w:rFonts w:cs="Times New Roman"/>
        </w:rPr>
        <w:t>klasifikasi</w:t>
      </w:r>
      <w:r w:rsidR="004000BF">
        <w:rPr>
          <w:rFonts w:cs="Times New Roman"/>
        </w:rPr>
        <w:t xml:space="preserve">. Setelah data diolah dengan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r w:rsidR="004000BF" w:rsidRPr="004000BF">
        <w:rPr>
          <w:rFonts w:cs="Times New Roman"/>
        </w:rPr>
        <w:t>sampel</w:t>
      </w:r>
      <w:r w:rsidR="004000BF">
        <w:rPr>
          <w:rFonts w:cs="Times New Roman"/>
        </w:rPr>
        <w:t xml:space="preserve"> baru akan diproyeksikan kedalam </w:t>
      </w:r>
      <w:r w:rsidR="00C46F25">
        <w:rPr>
          <w:rFonts w:cs="Times New Roman"/>
        </w:rPr>
        <w:t xml:space="preserve">ruang fitur </w:t>
      </w:r>
      <w:r w:rsidR="004000BF">
        <w:rPr>
          <w:rFonts w:cs="Times New Roman"/>
        </w:rPr>
        <w:t xml:space="preserve">KFDA menggunakan matriks KFDA. Sampel baru dan sampel lainnya didalam </w:t>
      </w:r>
      <w:r w:rsidR="00433840">
        <w:rPr>
          <w:rFonts w:cs="Times New Roman"/>
        </w:rPr>
        <w:t xml:space="preserve">penyangga </w:t>
      </w:r>
      <w:r w:rsidR="004000BF">
        <w:rPr>
          <w:rFonts w:cs="Times New Roman"/>
        </w:rPr>
        <w:t xml:space="preserve">kemudian diolah dengan metode </w:t>
      </w:r>
      <w:r w:rsidR="00EE4EEB">
        <w:rPr>
          <w:iCs/>
        </w:rPr>
        <w:t>pengelompokan</w:t>
      </w:r>
      <w:r w:rsidR="00EE4EEB" w:rsidRPr="00C055FF">
        <w:t xml:space="preserve"> </w:t>
      </w:r>
      <w:r w:rsidR="00AC4086">
        <w:rPr>
          <w:rFonts w:cs="Times New Roman"/>
        </w:rPr>
        <w:t xml:space="preserve">berupa </w:t>
      </w:r>
      <w:r w:rsidR="00EE4EEB">
        <w:rPr>
          <w:iCs/>
        </w:rPr>
        <w:t>pengelompokan</w:t>
      </w:r>
      <w:r w:rsidR="00EE4EEB" w:rsidRPr="00C055FF">
        <w:t xml:space="preserve"> </w:t>
      </w:r>
      <w:r w:rsidR="00EE4EEB">
        <w:t>k</w:t>
      </w:r>
      <w:r w:rsidR="00AC4086">
        <w:rPr>
          <w:rFonts w:cs="Times New Roman"/>
          <w:i/>
          <w:iCs/>
        </w:rPr>
        <w:t>-means</w:t>
      </w:r>
      <w:r w:rsidR="00EE4EEB">
        <w:rPr>
          <w:rFonts w:cs="Times New Roman"/>
          <w:i/>
          <w:iCs/>
        </w:rPr>
        <w:t xml:space="preserve"> </w:t>
      </w:r>
      <w:r w:rsidR="004000BF">
        <w:rPr>
          <w:rFonts w:cs="Times New Roman"/>
        </w:rPr>
        <w:t xml:space="preserve">untuk </w:t>
      </w:r>
      <w:r w:rsidR="00AC4086">
        <w:rPr>
          <w:rFonts w:cs="Times New Roman"/>
        </w:rPr>
        <w:t xml:space="preserve">mendapatkan label dari tiap sampel. Metode </w:t>
      </w:r>
      <w:r w:rsidR="00EE4EEB">
        <w:rPr>
          <w:rFonts w:cs="Times New Roman"/>
        </w:rPr>
        <w:t>klasifikasi</w:t>
      </w:r>
      <w:r w:rsidR="00AC4086">
        <w:rPr>
          <w:rFonts w:cs="Times New Roman"/>
          <w:i/>
          <w:iCs/>
        </w:rPr>
        <w:t xml:space="preserve"> </w:t>
      </w:r>
      <w:r w:rsidR="00AC4086">
        <w:rPr>
          <w:rFonts w:cs="Times New Roman"/>
        </w:rPr>
        <w:t xml:space="preserve">berupa SVM kemudian digunakan untuk membuat garis pemisah yang optimum antara data </w:t>
      </w:r>
      <w:r w:rsidR="00AC4086" w:rsidRPr="00EE4EEB">
        <w:rPr>
          <w:rFonts w:cs="Times New Roman"/>
        </w:rPr>
        <w:t>referensi</w:t>
      </w:r>
      <w:r w:rsidR="00AC4086">
        <w:rPr>
          <w:rFonts w:cs="Times New Roman"/>
        </w:rPr>
        <w:t xml:space="preserve"> dan data normal dengan data </w:t>
      </w:r>
      <w:r w:rsidR="00B70B4C">
        <w:rPr>
          <w:rFonts w:cs="Times New Roman"/>
        </w:rPr>
        <w:t>salah</w:t>
      </w:r>
      <w:r w:rsidR="00AC4086">
        <w:rPr>
          <w:rFonts w:cs="Times New Roman"/>
        </w:rPr>
        <w:t>.</w:t>
      </w:r>
      <w:r w:rsidR="00290AE2">
        <w:rPr>
          <w:rFonts w:cs="Times New Roman"/>
        </w:rPr>
        <w:t xml:space="preserve"> Nilai ambang batas digunakan untuk mengambil kesimpulan apakah terdapat kesalahan pada proses berdasarkan hasil klasifikasi oleh SVM.</w:t>
      </w:r>
    </w:p>
    <w:p w14:paraId="20C12DD9" w14:textId="303D2D5D" w:rsidR="00AC4086" w:rsidRPr="00944E0B" w:rsidRDefault="00E24B27" w:rsidP="00B843E5">
      <w:pPr>
        <w:spacing w:after="0" w:line="360" w:lineRule="auto"/>
        <w:rPr>
          <w:rFonts w:cs="Times New Roman"/>
        </w:rPr>
        <w:sectPr w:rsidR="00AC4086" w:rsidRPr="00944E0B">
          <w:headerReference w:type="default" r:id="rId99"/>
          <w:footerReference w:type="default" r:id="rId100"/>
          <w:pgSz w:w="11906" w:h="16838"/>
          <w:pgMar w:top="2268" w:right="1701" w:bottom="1701" w:left="2268" w:header="720" w:footer="720" w:gutter="0"/>
          <w:cols w:space="720"/>
          <w:docGrid w:linePitch="360"/>
        </w:sectPr>
      </w:pPr>
      <w:r>
        <w:rPr>
          <w:rFonts w:cs="Times New Roman"/>
        </w:rPr>
        <w:tab/>
      </w:r>
      <w:r w:rsidR="00290AE2" w:rsidRPr="00936CA8">
        <w:rPr>
          <w:rFonts w:cs="Times New Roman"/>
        </w:rPr>
        <w:t>Program yang dirancang dapat me</w:t>
      </w:r>
      <w:r w:rsidR="0096010E">
        <w:rPr>
          <w:rFonts w:cs="Times New Roman"/>
        </w:rPr>
        <w:t xml:space="preserve">ndeteksi kesalahan pada kedua kumpulan data yang digunakan. </w:t>
      </w:r>
      <w:r w:rsidR="0027167F">
        <w:rPr>
          <w:rFonts w:cs="Times New Roman"/>
        </w:rPr>
        <w:t xml:space="preserve">Pada data latih, kesalahan terdeteksi setelah terdapat 34, 30, 26, dan 17 data salah untuk tipe data salah yang digunakan, sedangkan pada data validasi, dibutuhkan 10 data salah. </w:t>
      </w:r>
      <w:r w:rsidR="0096010E">
        <w:rPr>
          <w:rFonts w:cs="Times New Roman"/>
        </w:rPr>
        <w:t xml:space="preserve">Walaupun demikian, harus dilakukan penyesuaian parameter terlebih dahulu agar didapatkan hasil yang optimum pada </w:t>
      </w:r>
      <w:r w:rsidR="0096010E">
        <w:rPr>
          <w:rFonts w:cs="Times New Roman"/>
        </w:rPr>
        <w:lastRenderedPageBreak/>
        <w:t xml:space="preserve">data latih dan data validasi, sehingga program belum dapat seutuhnya digunakan untuk deteksi kesalahan secara </w:t>
      </w:r>
      <w:r w:rsidR="0096010E">
        <w:rPr>
          <w:rFonts w:cs="Times New Roman"/>
          <w:i/>
          <w:iCs/>
        </w:rPr>
        <w:t>on-the-fly</w:t>
      </w:r>
      <w:r w:rsidR="0096010E">
        <w:rPr>
          <w:rFonts w:cs="Times New Roman"/>
        </w:rPr>
        <w:t>. Selain itu, pada pengujian menggunakan data validasi, didapatkan pula bahwa program harus memiliki data yang mewakili karakter data norma</w:t>
      </w:r>
      <w:r w:rsidR="008B5343">
        <w:rPr>
          <w:rFonts w:cs="Times New Roman"/>
        </w:rPr>
        <w:t xml:space="preserve">l sebagai data referensi untuk dapat melakukan deteksi kesalahan secara optimal. </w:t>
      </w:r>
      <w:r w:rsidR="0096010E">
        <w:rPr>
          <w:rFonts w:cs="Times New Roman"/>
        </w:rPr>
        <w:t>Walaupun parameter yang telah ditentukan sebelumnya tidak sesuai dengan data yang digunakan, parameter tersebut dapat digunakan sebagai titik mulai dalam pencarian parameter optimum untuk kedua data.</w:t>
      </w:r>
    </w:p>
    <w:p w14:paraId="2E08A816" w14:textId="77777777" w:rsidR="00AE3406" w:rsidRPr="00944E0B" w:rsidRDefault="00363AA7">
      <w:pPr>
        <w:pStyle w:val="Heading2"/>
        <w:spacing w:line="360" w:lineRule="auto"/>
        <w:rPr>
          <w:rFonts w:cs="Times New Roman"/>
        </w:rPr>
      </w:pPr>
      <w:bookmarkStart w:id="174" w:name="_Toc61224129"/>
      <w:r w:rsidRPr="00944E0B">
        <w:rPr>
          <w:rFonts w:cs="Times New Roman"/>
        </w:rPr>
        <w:t>Saran</w:t>
      </w:r>
      <w:bookmarkEnd w:id="174"/>
    </w:p>
    <w:p w14:paraId="4D527FEF" w14:textId="50372051"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yang optimu</w:t>
      </w:r>
      <w:r w:rsidR="008B5343">
        <w:rPr>
          <w:rFonts w:cs="Times New Roman"/>
          <w:lang w:val="de-DE"/>
        </w:rPr>
        <w:t xml:space="preserve">m sembari program berjalan, sehingga program dapat seutuhnya digunakan untuk melakukan deteksi kesalahan </w:t>
      </w:r>
      <w:r w:rsidR="003257D3">
        <w:rPr>
          <w:rFonts w:cs="Times New Roman"/>
          <w:lang w:val="de-DE"/>
        </w:rPr>
        <w:t>tanpa melakukan penyesuaian parameter terlebih dahulu</w:t>
      </w:r>
      <w:r w:rsidR="008B5343">
        <w:rPr>
          <w:rFonts w:cs="Times New Roman"/>
          <w:lang w:val="de-DE"/>
        </w:rPr>
        <w:t xml:space="preserve">.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01"/>
          <w:footerReference w:type="default" r:id="rId10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EndPr/>
      <w:sdtContent>
        <w:p w14:paraId="1221F2B4" w14:textId="77777777" w:rsidR="00AE3406" w:rsidRPr="00944E0B" w:rsidRDefault="00AE3406">
          <w:pPr>
            <w:spacing w:after="0" w:line="360" w:lineRule="auto"/>
            <w:rPr>
              <w:rFonts w:cs="Times New Roman"/>
            </w:rPr>
            <w:sectPr w:rsidR="00AE3406" w:rsidRPr="00944E0B">
              <w:headerReference w:type="default" r:id="rId103"/>
              <w:footerReference w:type="default" r:id="rId10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75" w:name="_Toc61224130"/>
          <w:r w:rsidRPr="00944E0B">
            <w:rPr>
              <w:rFonts w:cs="Times New Roman"/>
            </w:rPr>
            <w:t>DAFTAR PUSTAKA</w:t>
          </w:r>
          <w:bookmarkEnd w:id="175"/>
        </w:p>
        <w:p w14:paraId="7A432202" w14:textId="095DF248" w:rsidR="002406B3" w:rsidRPr="002406B3" w:rsidRDefault="00466392" w:rsidP="002406B3">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2406B3" w:rsidRPr="002406B3">
            <w:rPr>
              <w:rFonts w:cs="Times New Roman"/>
              <w:noProof/>
              <w:szCs w:val="24"/>
            </w:rPr>
            <w:t>[1]</w:t>
          </w:r>
          <w:r w:rsidR="002406B3" w:rsidRPr="002406B3">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2406B3" w:rsidRPr="002406B3">
            <w:rPr>
              <w:rFonts w:cs="Times New Roman"/>
              <w:i/>
              <w:iCs/>
              <w:noProof/>
              <w:szCs w:val="24"/>
            </w:rPr>
            <w:t>Chemom. Intell. Lab. Syst.</w:t>
          </w:r>
          <w:r w:rsidR="002406B3" w:rsidRPr="002406B3">
            <w:rPr>
              <w:rFonts w:cs="Times New Roman"/>
              <w:noProof/>
              <w:szCs w:val="24"/>
            </w:rPr>
            <w:t>, vol. 50, no. 2, pp. 243–252, 2000, doi: 10.1016/S0169-7439(99)00061-1.</w:t>
          </w:r>
        </w:p>
        <w:p w14:paraId="7C7C90E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w:t>
          </w:r>
          <w:r w:rsidRPr="002406B3">
            <w:rPr>
              <w:rFonts w:cs="Times New Roman"/>
              <w:noProof/>
              <w:szCs w:val="24"/>
            </w:rPr>
            <w:tab/>
            <w:t xml:space="preserve">Y. J. Yoo, “Data-driven fault detection process using correlation based clustering,” </w:t>
          </w:r>
          <w:r w:rsidRPr="002406B3">
            <w:rPr>
              <w:rFonts w:cs="Times New Roman"/>
              <w:i/>
              <w:iCs/>
              <w:noProof/>
              <w:szCs w:val="24"/>
            </w:rPr>
            <w:t>Comput. Ind.</w:t>
          </w:r>
          <w:r w:rsidRPr="002406B3">
            <w:rPr>
              <w:rFonts w:cs="Times New Roman"/>
              <w:noProof/>
              <w:szCs w:val="24"/>
            </w:rPr>
            <w:t>, vol. 122, p. 103279, 2020, doi: 10.1016/j.compind.2020.103279.</w:t>
          </w:r>
        </w:p>
        <w:p w14:paraId="51CFB03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3]</w:t>
          </w:r>
          <w:r w:rsidRPr="002406B3">
            <w:rPr>
              <w:rFonts w:cs="Times New Roman"/>
              <w:noProof/>
              <w:szCs w:val="24"/>
            </w:rPr>
            <w:tab/>
            <w:t xml:space="preserve">S. Yin, X. Gao, H. R. Karimi, and X. Zhu, “Study on support vector machine-based fault detection in Tennessee Eastman process,” </w:t>
          </w:r>
          <w:r w:rsidRPr="002406B3">
            <w:rPr>
              <w:rFonts w:cs="Times New Roman"/>
              <w:i/>
              <w:iCs/>
              <w:noProof/>
              <w:szCs w:val="24"/>
            </w:rPr>
            <w:t>Abstr. Appl. Anal.</w:t>
          </w:r>
          <w:r w:rsidRPr="002406B3">
            <w:rPr>
              <w:rFonts w:cs="Times New Roman"/>
              <w:noProof/>
              <w:szCs w:val="24"/>
            </w:rPr>
            <w:t>, vol. 2014, 2014, doi: 10.1155/2014/836895.</w:t>
          </w:r>
        </w:p>
        <w:p w14:paraId="27A897D5"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4]</w:t>
          </w:r>
          <w:r w:rsidRPr="002406B3">
            <w:rPr>
              <w:rFonts w:cs="Times New Roman"/>
              <w:noProof/>
              <w:szCs w:val="24"/>
            </w:rPr>
            <w:tab/>
            <w:t>Y. C. A. P. Reddy, P. Viswanath, and B. E. Reddy, “Semi - supervised learning : a brief review,” vol. 7, pp. 81–85, 2018.</w:t>
          </w:r>
        </w:p>
        <w:p w14:paraId="09D59C6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5]</w:t>
          </w:r>
          <w:r w:rsidRPr="002406B3">
            <w:rPr>
              <w:rFonts w:cs="Times New Roman"/>
              <w:noProof/>
              <w:szCs w:val="24"/>
            </w:rPr>
            <w:tab/>
            <w:t xml:space="preserve">K. Y. Chen, L. S. Chen, M. C. Chen, and C. L. Lee, “Using SVM based method for equipment fault detection in a thermal power plant,” </w:t>
          </w:r>
          <w:r w:rsidRPr="002406B3">
            <w:rPr>
              <w:rFonts w:cs="Times New Roman"/>
              <w:i/>
              <w:iCs/>
              <w:noProof/>
              <w:szCs w:val="24"/>
            </w:rPr>
            <w:t>Comput. Ind.</w:t>
          </w:r>
          <w:r w:rsidRPr="002406B3">
            <w:rPr>
              <w:rFonts w:cs="Times New Roman"/>
              <w:noProof/>
              <w:szCs w:val="24"/>
            </w:rPr>
            <w:t>, vol. 62, no. 1, pp. 42–50, 2011, doi: 10.1016/j.compind.2010.05.013.</w:t>
          </w:r>
        </w:p>
        <w:p w14:paraId="62DDBC9C"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6]</w:t>
          </w:r>
          <w:r w:rsidRPr="002406B3">
            <w:rPr>
              <w:rFonts w:cs="Times New Roman"/>
              <w:noProof/>
              <w:szCs w:val="24"/>
            </w:rPr>
            <w:tab/>
            <w:t xml:space="preserve">N. G. Lo, J. M. Flaus, and O. Adrot, “Review of Machine Learning Approaches in Fault Diagnosis applied to IoT Systems,” </w:t>
          </w:r>
          <w:r w:rsidRPr="002406B3">
            <w:rPr>
              <w:rFonts w:cs="Times New Roman"/>
              <w:i/>
              <w:iCs/>
              <w:noProof/>
              <w:szCs w:val="24"/>
            </w:rPr>
            <w:t>2019 Int. Conf. Control. Autom. Diagnosis, ICCAD 2019 - Proc.</w:t>
          </w:r>
          <w:r w:rsidRPr="002406B3">
            <w:rPr>
              <w:rFonts w:cs="Times New Roman"/>
              <w:noProof/>
              <w:szCs w:val="24"/>
            </w:rPr>
            <w:t>, 2019, doi: 10.1109/ICCAD46983.2019.9037949.</w:t>
          </w:r>
        </w:p>
        <w:p w14:paraId="6F99986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7]</w:t>
          </w:r>
          <w:r w:rsidRPr="002406B3">
            <w:rPr>
              <w:rFonts w:cs="Times New Roman"/>
              <w:noProof/>
              <w:szCs w:val="24"/>
            </w:rPr>
            <w:tab/>
            <w:t>W. Liu, Z. Peng, and D. Cui, “A Review of Industrial Fault Diagnosis Based on Data-driven Methods,” vol. 147, no. Ncce, pp. 889–893, 2018, doi: 10.2991/ncce-18.2018.148.</w:t>
          </w:r>
        </w:p>
        <w:p w14:paraId="7279225A"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8]</w:t>
          </w:r>
          <w:r w:rsidRPr="002406B3">
            <w:rPr>
              <w:rFonts w:cs="Times New Roman"/>
              <w:noProof/>
              <w:szCs w:val="24"/>
            </w:rPr>
            <w:tab/>
            <w:t xml:space="preserve">A. Hajj Hassan, S. Lambert-Lacroix, and F. Pasqualini, “Real-Time Fault Detection in Semiconductor Using One-Class Support Vector Machines,” </w:t>
          </w:r>
          <w:r w:rsidRPr="002406B3">
            <w:rPr>
              <w:rFonts w:cs="Times New Roman"/>
              <w:i/>
              <w:iCs/>
              <w:noProof/>
              <w:szCs w:val="24"/>
            </w:rPr>
            <w:t>Int. J. Comput. Theory Eng.</w:t>
          </w:r>
          <w:r w:rsidRPr="002406B3">
            <w:rPr>
              <w:rFonts w:cs="Times New Roman"/>
              <w:noProof/>
              <w:szCs w:val="24"/>
            </w:rPr>
            <w:t>, vol. 7, no. 3, pp. 191–196, 2015, doi: 10.7763/ijcte.2015.v7.955.</w:t>
          </w:r>
        </w:p>
        <w:p w14:paraId="2C27BCA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9]</w:t>
          </w:r>
          <w:r w:rsidRPr="002406B3">
            <w:rPr>
              <w:rFonts w:cs="Times New Roman"/>
              <w:noProof/>
              <w:szCs w:val="24"/>
            </w:rPr>
            <w:tab/>
            <w:t xml:space="preserve">A. Albalate, A. Suchindranath, D. Suendermann, and W. Minker, “A semi-supervised cluster-and-label approach for utterance classification,” </w:t>
          </w:r>
          <w:r w:rsidRPr="002406B3">
            <w:rPr>
              <w:rFonts w:cs="Times New Roman"/>
              <w:i/>
              <w:iCs/>
              <w:noProof/>
              <w:szCs w:val="24"/>
            </w:rPr>
            <w:t>Proc. 11th Annu. Conf. Int. Speech Commun. Assoc. INTERSPEECH 2010</w:t>
          </w:r>
          <w:r w:rsidRPr="002406B3">
            <w:rPr>
              <w:rFonts w:cs="Times New Roman"/>
              <w:noProof/>
              <w:szCs w:val="24"/>
            </w:rPr>
            <w:t>, pp. 2510–2513, 2010.</w:t>
          </w:r>
        </w:p>
        <w:p w14:paraId="0B7DF492"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0]</w:t>
          </w:r>
          <w:r w:rsidRPr="002406B3">
            <w:rPr>
              <w:rFonts w:cs="Times New Roman"/>
              <w:noProof/>
              <w:szCs w:val="24"/>
            </w:rPr>
            <w:tab/>
            <w:t xml:space="preserve">J. Liu, Y. F. Li, and E. Zio, “A SVM framework for fault detection of the braking system in a high speed train,” </w:t>
          </w:r>
          <w:r w:rsidRPr="002406B3">
            <w:rPr>
              <w:rFonts w:cs="Times New Roman"/>
              <w:i/>
              <w:iCs/>
              <w:noProof/>
              <w:szCs w:val="24"/>
            </w:rPr>
            <w:t>Mech. Syst. Signal Process.</w:t>
          </w:r>
          <w:r w:rsidRPr="002406B3">
            <w:rPr>
              <w:rFonts w:cs="Times New Roman"/>
              <w:noProof/>
              <w:szCs w:val="24"/>
            </w:rPr>
            <w:t>, vol. 87, no. August 2016, pp. 401–409, 2017, doi: 10.1016/j.ymssp.2016.10.034.</w:t>
          </w:r>
        </w:p>
        <w:p w14:paraId="7A1C2F98"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1]</w:t>
          </w:r>
          <w:r w:rsidRPr="002406B3">
            <w:rPr>
              <w:rFonts w:cs="Times New Roman"/>
              <w:noProof/>
              <w:szCs w:val="24"/>
            </w:rPr>
            <w:tab/>
            <w:t xml:space="preserve">Z. M. Hira and D. F. Gillies, “A Review of Feature Selection and Feature Extraction Methods Applied on Microarray Data,” </w:t>
          </w:r>
          <w:r w:rsidRPr="002406B3">
            <w:rPr>
              <w:rFonts w:cs="Times New Roman"/>
              <w:i/>
              <w:iCs/>
              <w:noProof/>
              <w:szCs w:val="24"/>
            </w:rPr>
            <w:t>Comput. Math. Methods Med.</w:t>
          </w:r>
          <w:r w:rsidRPr="002406B3">
            <w:rPr>
              <w:rFonts w:cs="Times New Roman"/>
              <w:noProof/>
              <w:szCs w:val="24"/>
            </w:rPr>
            <w:t xml:space="preserve">, vol. 2015, no. 1, pp. 2–4, 2015, [Online]. Available: </w:t>
          </w:r>
          <w:r w:rsidRPr="002406B3">
            <w:rPr>
              <w:rFonts w:cs="Times New Roman"/>
              <w:noProof/>
              <w:szCs w:val="24"/>
            </w:rPr>
            <w:lastRenderedPageBreak/>
            <w:t>http://dx.doi.org/10.1155/2015/.</w:t>
          </w:r>
        </w:p>
        <w:p w14:paraId="265AE104"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2]</w:t>
          </w:r>
          <w:r w:rsidRPr="002406B3">
            <w:rPr>
              <w:rFonts w:cs="Times New Roman"/>
              <w:noProof/>
              <w:szCs w:val="24"/>
            </w:rPr>
            <w:tab/>
            <w:t xml:space="preserve">J. Yang, Z. Jin, J. Y. Yang, D. Zhang, and A. F. Frangi, “Essence of kernel Fisher discriminant: KPCA plus LDA,” </w:t>
          </w:r>
          <w:r w:rsidRPr="002406B3">
            <w:rPr>
              <w:rFonts w:cs="Times New Roman"/>
              <w:i/>
              <w:iCs/>
              <w:noProof/>
              <w:szCs w:val="24"/>
            </w:rPr>
            <w:t>Pattern Recognit.</w:t>
          </w:r>
          <w:r w:rsidRPr="002406B3">
            <w:rPr>
              <w:rFonts w:cs="Times New Roman"/>
              <w:noProof/>
              <w:szCs w:val="24"/>
            </w:rPr>
            <w:t>, vol. 37, no. 10, pp. 2097–2100, 2004, doi: 10.1016/j.patcog.2003.10.015.</w:t>
          </w:r>
        </w:p>
        <w:p w14:paraId="0777279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3]</w:t>
          </w:r>
          <w:r w:rsidRPr="002406B3">
            <w:rPr>
              <w:rFonts w:cs="Times New Roman"/>
              <w:noProof/>
              <w:szCs w:val="24"/>
            </w:rPr>
            <w:tab/>
            <w:t xml:space="preserve">Z. B. Zhu and Z. H. Song, “A novel fault diagnosis system using pattern classification on kernel FDA subspace,” </w:t>
          </w:r>
          <w:r w:rsidRPr="002406B3">
            <w:rPr>
              <w:rFonts w:cs="Times New Roman"/>
              <w:i/>
              <w:iCs/>
              <w:noProof/>
              <w:szCs w:val="24"/>
            </w:rPr>
            <w:t>Expert Syst. Appl.</w:t>
          </w:r>
          <w:r w:rsidRPr="002406B3">
            <w:rPr>
              <w:rFonts w:cs="Times New Roman"/>
              <w:noProof/>
              <w:szCs w:val="24"/>
            </w:rPr>
            <w:t>, vol. 38, no. 6, pp. 6895–6905, 2011, doi: 10.1016/j.eswa.2010.12.034.</w:t>
          </w:r>
        </w:p>
        <w:p w14:paraId="01370DE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4]</w:t>
          </w:r>
          <w:r w:rsidRPr="002406B3">
            <w:rPr>
              <w:rFonts w:cs="Times New Roman"/>
              <w:noProof/>
              <w:szCs w:val="24"/>
            </w:rPr>
            <w:tab/>
            <w:t xml:space="preserve">N. Amruthnath and T. Gupta, “Fault Diagnosis Using Clustering. What Statistical Test To Use for Hypothesis Testing?,” </w:t>
          </w:r>
          <w:r w:rsidRPr="002406B3">
            <w:rPr>
              <w:rFonts w:cs="Times New Roman"/>
              <w:i/>
              <w:iCs/>
              <w:noProof/>
              <w:szCs w:val="24"/>
            </w:rPr>
            <w:t>arXiv</w:t>
          </w:r>
          <w:r w:rsidRPr="002406B3">
            <w:rPr>
              <w:rFonts w:cs="Times New Roman"/>
              <w:noProof/>
              <w:szCs w:val="24"/>
            </w:rPr>
            <w:t>, vol. 6, no. 1, pp. 17–33, 2019, doi: 10.5121/mlaij.2019.6102.</w:t>
          </w:r>
        </w:p>
        <w:p w14:paraId="381DDB72"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5]</w:t>
          </w:r>
          <w:r w:rsidRPr="002406B3">
            <w:rPr>
              <w:rFonts w:cs="Times New Roman"/>
              <w:noProof/>
              <w:szCs w:val="24"/>
            </w:rPr>
            <w:tab/>
            <w:t xml:space="preserve">R. Chitrakar and H. Chuanhe, “Anomaly detection using Support Vector Machine classification with k-Medoids clustering,” </w:t>
          </w:r>
          <w:r w:rsidRPr="002406B3">
            <w:rPr>
              <w:rFonts w:cs="Times New Roman"/>
              <w:i/>
              <w:iCs/>
              <w:noProof/>
              <w:szCs w:val="24"/>
            </w:rPr>
            <w:t>Asian Himalayas Int. Conf. Internet</w:t>
          </w:r>
          <w:r w:rsidRPr="002406B3">
            <w:rPr>
              <w:rFonts w:cs="Times New Roman"/>
              <w:noProof/>
              <w:szCs w:val="24"/>
            </w:rPr>
            <w:t>, pp. 1–5, 2012, doi: 10.1109/AHICI.2012.6408446.</w:t>
          </w:r>
        </w:p>
        <w:p w14:paraId="6C786D8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6]</w:t>
          </w:r>
          <w:r w:rsidRPr="002406B3">
            <w:rPr>
              <w:rFonts w:cs="Times New Roman"/>
              <w:noProof/>
              <w:szCs w:val="24"/>
            </w:rPr>
            <w:tab/>
            <w:t>R. G. Brereton and G. R. Lloyd, “Support Vector Machines for classification and regression,” 1998. doi: 10.1039/b918972f.</w:t>
          </w:r>
        </w:p>
        <w:p w14:paraId="630F5D9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7]</w:t>
          </w:r>
          <w:r w:rsidRPr="002406B3">
            <w:rPr>
              <w:rFonts w:cs="Times New Roman"/>
              <w:noProof/>
              <w:szCs w:val="24"/>
            </w:rPr>
            <w:tab/>
            <w:t xml:space="preserve">C.-W. Hsu and C.-J. Lin, “A comparison of methods for multi-class support vector machines,” </w:t>
          </w:r>
          <w:r w:rsidRPr="002406B3">
            <w:rPr>
              <w:rFonts w:cs="Times New Roman"/>
              <w:i/>
              <w:iCs/>
              <w:noProof/>
              <w:szCs w:val="24"/>
            </w:rPr>
            <w:t>Lect. Notes Comput. Sci.</w:t>
          </w:r>
          <w:r w:rsidRPr="002406B3">
            <w:rPr>
              <w:rFonts w:cs="Times New Roman"/>
              <w:noProof/>
              <w:szCs w:val="24"/>
            </w:rPr>
            <w:t>, vol. 13, no. 2, pp. 415–425, 2002, doi: 10.1109/72.991427.</w:t>
          </w:r>
        </w:p>
        <w:p w14:paraId="5F863981"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8]</w:t>
          </w:r>
          <w:r w:rsidRPr="002406B3">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2406B3">
            <w:rPr>
              <w:rFonts w:cs="Times New Roman"/>
              <w:i/>
              <w:iCs/>
              <w:noProof/>
              <w:szCs w:val="24"/>
            </w:rPr>
            <w:t>Adv. Mech. Eng.</w:t>
          </w:r>
          <w:r w:rsidRPr="002406B3">
            <w:rPr>
              <w:rFonts w:cs="Times New Roman"/>
              <w:noProof/>
              <w:szCs w:val="24"/>
            </w:rPr>
            <w:t>, vol. 8, no. 1, pp. 1–6, 2016, doi: 10.1177/1687814016629345.</w:t>
          </w:r>
        </w:p>
        <w:p w14:paraId="3B58E6E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9]</w:t>
          </w:r>
          <w:r w:rsidRPr="002406B3">
            <w:rPr>
              <w:rFonts w:cs="Times New Roman"/>
              <w:noProof/>
              <w:szCs w:val="24"/>
            </w:rPr>
            <w:tab/>
            <w:t>J. MacQueen, “SOME METHODS FOR CLASSIFICATION AND ANALYSIS OF MULTIVARIATE OBSERVATIONS,” 1967, doi: 10.1.1.308.8619.</w:t>
          </w:r>
        </w:p>
        <w:p w14:paraId="5C9FDC80"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0]</w:t>
          </w:r>
          <w:r w:rsidRPr="002406B3">
            <w:rPr>
              <w:rFonts w:cs="Times New Roman"/>
              <w:noProof/>
              <w:szCs w:val="24"/>
            </w:rPr>
            <w:tab/>
            <w:t xml:space="preserve">D. Arthur and S. Vassilvitskii, “k-means++: The Advantages of Careful Seeding,” in </w:t>
          </w:r>
          <w:r w:rsidRPr="002406B3">
            <w:rPr>
              <w:rFonts w:cs="Times New Roman"/>
              <w:i/>
              <w:iCs/>
              <w:noProof/>
              <w:szCs w:val="24"/>
            </w:rPr>
            <w:t>SODA ’07: Proceedings of the eighteenth annual ACM-SIAM symposium on Discrete algorithms</w:t>
          </w:r>
          <w:r w:rsidRPr="002406B3">
            <w:rPr>
              <w:rFonts w:cs="Times New Roman"/>
              <w:noProof/>
              <w:szCs w:val="24"/>
            </w:rPr>
            <w:t>, 2007, pp. 1027–1035.</w:t>
          </w:r>
        </w:p>
        <w:p w14:paraId="7BDB027F"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1]</w:t>
          </w:r>
          <w:r w:rsidRPr="002406B3">
            <w:rPr>
              <w:rFonts w:cs="Times New Roman"/>
              <w:noProof/>
              <w:szCs w:val="24"/>
            </w:rPr>
            <w:tab/>
            <w:t xml:space="preserve">M. A. Syakur, B. K. Khotimah, E. M. S. Rochman, and B. D. Satoto, “Integration K-Means Clustering Method and Elbow Method for Identification of the Best Customer Profile Cluster,” </w:t>
          </w:r>
          <w:r w:rsidRPr="002406B3">
            <w:rPr>
              <w:rFonts w:cs="Times New Roman"/>
              <w:i/>
              <w:iCs/>
              <w:noProof/>
              <w:szCs w:val="24"/>
            </w:rPr>
            <w:t>IOP Conf. Ser. Mater. Sci. Eng.</w:t>
          </w:r>
          <w:r w:rsidRPr="002406B3">
            <w:rPr>
              <w:rFonts w:cs="Times New Roman"/>
              <w:noProof/>
              <w:szCs w:val="24"/>
            </w:rPr>
            <w:t>, vol. 336, no. 1, 2018, doi: 10.1088/1757-899X/336/1/012017.</w:t>
          </w:r>
        </w:p>
        <w:p w14:paraId="1BFBC6D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2]</w:t>
          </w:r>
          <w:r w:rsidRPr="002406B3">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2507CD98"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3]</w:t>
          </w:r>
          <w:r w:rsidRPr="002406B3">
            <w:rPr>
              <w:rFonts w:cs="Times New Roman"/>
              <w:noProof/>
              <w:szCs w:val="24"/>
            </w:rPr>
            <w:tab/>
            <w:t xml:space="preserve">E. Schubert, J. Sander, M. Ester, H. P. Kriegel, and X. Xu, “DBSCAN Revisited, Revisited,” </w:t>
          </w:r>
          <w:r w:rsidRPr="002406B3">
            <w:rPr>
              <w:rFonts w:cs="Times New Roman"/>
              <w:i/>
              <w:iCs/>
              <w:noProof/>
              <w:szCs w:val="24"/>
            </w:rPr>
            <w:t>ACM Trans. Database Syst.</w:t>
          </w:r>
          <w:r w:rsidRPr="002406B3">
            <w:rPr>
              <w:rFonts w:cs="Times New Roman"/>
              <w:noProof/>
              <w:szCs w:val="24"/>
            </w:rPr>
            <w:t>, vol. 42, no. 3, pp. 1–21, 2017, doi: 10.1145/3068335.</w:t>
          </w:r>
        </w:p>
        <w:p w14:paraId="37670F7E"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lastRenderedPageBreak/>
            <w:t>[24]</w:t>
          </w:r>
          <w:r w:rsidRPr="002406B3">
            <w:rPr>
              <w:rFonts w:cs="Times New Roman"/>
              <w:noProof/>
              <w:szCs w:val="24"/>
            </w:rPr>
            <w:tab/>
            <w:t xml:space="preserve">A. Ng, “CS229 Lecture notes Margins : SVM,” </w:t>
          </w:r>
          <w:r w:rsidRPr="002406B3">
            <w:rPr>
              <w:rFonts w:cs="Times New Roman"/>
              <w:i/>
              <w:iCs/>
              <w:noProof/>
              <w:szCs w:val="24"/>
            </w:rPr>
            <w:t>Intell. Syst. their Appl. IEEE</w:t>
          </w:r>
          <w:r w:rsidRPr="002406B3">
            <w:rPr>
              <w:rFonts w:cs="Times New Roman"/>
              <w:noProof/>
              <w:szCs w:val="24"/>
            </w:rPr>
            <w:t>, vol. pt.1, no. x, pp. 1–25, 2012, [Online]. Available: http://www.stanford.edu/class/cs229/notes/cs229-notes3.pdf.</w:t>
          </w:r>
        </w:p>
        <w:p w14:paraId="07CA355C"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5]</w:t>
          </w:r>
          <w:r w:rsidRPr="002406B3">
            <w:rPr>
              <w:rFonts w:cs="Times New Roman"/>
              <w:noProof/>
              <w:szCs w:val="24"/>
            </w:rPr>
            <w:tab/>
            <w:t xml:space="preserve">L. J. P. Van Der Maaten, E. O. Postma, and H. J. Van Den Herik, “Dimensionality Reduction: A Comparative Review,” </w:t>
          </w:r>
          <w:r w:rsidRPr="002406B3">
            <w:rPr>
              <w:rFonts w:cs="Times New Roman"/>
              <w:i/>
              <w:iCs/>
              <w:noProof/>
              <w:szCs w:val="24"/>
            </w:rPr>
            <w:t>J. Mach. Learn. Res.</w:t>
          </w:r>
          <w:r w:rsidRPr="002406B3">
            <w:rPr>
              <w:rFonts w:cs="Times New Roman"/>
              <w:noProof/>
              <w:szCs w:val="24"/>
            </w:rPr>
            <w:t>, vol. 10, pp. 1–41, 2009, doi: 10.1080/13506280444000102.</w:t>
          </w:r>
        </w:p>
        <w:p w14:paraId="736DC311"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6]</w:t>
          </w:r>
          <w:r w:rsidRPr="002406B3">
            <w:rPr>
              <w:rFonts w:cs="Times New Roman"/>
              <w:noProof/>
              <w:szCs w:val="24"/>
            </w:rPr>
            <w:tab/>
            <w:t xml:space="preserve">Q. Yang and K. A. Loparo, “Model-based and data driven fault diagnosis methods with applications to process monitoring,” </w:t>
          </w:r>
          <w:r w:rsidRPr="002406B3">
            <w:rPr>
              <w:rFonts w:cs="Times New Roman"/>
              <w:i/>
              <w:iCs/>
              <w:noProof/>
              <w:szCs w:val="24"/>
            </w:rPr>
            <w:t>Case West. Reserv. Univ.</w:t>
          </w:r>
          <w:r w:rsidRPr="002406B3">
            <w:rPr>
              <w:rFonts w:cs="Times New Roman"/>
              <w:noProof/>
              <w:szCs w:val="24"/>
            </w:rPr>
            <w:t>, no. May, pp. 1–191, 2004.</w:t>
          </w:r>
        </w:p>
        <w:p w14:paraId="54E1494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7]</w:t>
          </w:r>
          <w:r w:rsidRPr="002406B3">
            <w:rPr>
              <w:rFonts w:cs="Times New Roman"/>
              <w:noProof/>
              <w:szCs w:val="24"/>
            </w:rPr>
            <w:tab/>
            <w:t xml:space="preserve">X. Wan, “Influence of feature scaling on convergence of gradient iterative algorithm,” </w:t>
          </w:r>
          <w:r w:rsidRPr="002406B3">
            <w:rPr>
              <w:rFonts w:cs="Times New Roman"/>
              <w:i/>
              <w:iCs/>
              <w:noProof/>
              <w:szCs w:val="24"/>
            </w:rPr>
            <w:t>J. Phys. Conf. Ser.</w:t>
          </w:r>
          <w:r w:rsidRPr="002406B3">
            <w:rPr>
              <w:rFonts w:cs="Times New Roman"/>
              <w:noProof/>
              <w:szCs w:val="24"/>
            </w:rPr>
            <w:t>, vol. 1213, no. 3, 2019, doi: 10.1088/1742-6596/1213/3/032021.</w:t>
          </w:r>
        </w:p>
        <w:p w14:paraId="61C5FEF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8]</w:t>
          </w:r>
          <w:r w:rsidRPr="002406B3">
            <w:rPr>
              <w:rFonts w:cs="Times New Roman"/>
              <w:noProof/>
              <w:szCs w:val="24"/>
            </w:rPr>
            <w:tab/>
            <w:t xml:space="preserve">V. N. G. Raju, K. P. Lakshmi, V. M. Jain, A. Kalidindi, and V. Padma, “Study the Influence of Normalization/Transformation process on the Accuracy of Supervised Classification,” </w:t>
          </w:r>
          <w:r w:rsidRPr="002406B3">
            <w:rPr>
              <w:rFonts w:cs="Times New Roman"/>
              <w:i/>
              <w:iCs/>
              <w:noProof/>
              <w:szCs w:val="24"/>
            </w:rPr>
            <w:t>Proc. 3rd Int. Conf. Smart Syst. Inven. Technol. ICSSIT 2020</w:t>
          </w:r>
          <w:r w:rsidRPr="002406B3">
            <w:rPr>
              <w:rFonts w:cs="Times New Roman"/>
              <w:noProof/>
              <w:szCs w:val="24"/>
            </w:rPr>
            <w:t>, no. Icssit, pp. 729–735, 2020, doi: 10.1109/ICSSIT48917.2020.9214160.</w:t>
          </w:r>
        </w:p>
        <w:p w14:paraId="03D41EF5"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9]</w:t>
          </w:r>
          <w:r w:rsidRPr="002406B3">
            <w:rPr>
              <w:rFonts w:cs="Times New Roman"/>
              <w:noProof/>
              <w:szCs w:val="24"/>
            </w:rPr>
            <w:tab/>
            <w:t xml:space="preserve">R. Isermann, “Model-based fault-detection and diagnosis - Status and applications,” </w:t>
          </w:r>
          <w:r w:rsidRPr="002406B3">
            <w:rPr>
              <w:rFonts w:cs="Times New Roman"/>
              <w:i/>
              <w:iCs/>
              <w:noProof/>
              <w:szCs w:val="24"/>
            </w:rPr>
            <w:t>Annu. Rev. Control</w:t>
          </w:r>
          <w:r w:rsidRPr="002406B3">
            <w:rPr>
              <w:rFonts w:cs="Times New Roman"/>
              <w:noProof/>
              <w:szCs w:val="24"/>
            </w:rPr>
            <w:t>, vol. 29, no. 1, pp. 71–85, 2005, doi: 10.1016/j.arcontrol.2004.12.002.</w:t>
          </w:r>
        </w:p>
        <w:p w14:paraId="7BB457D2"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30]</w:t>
          </w:r>
          <w:r w:rsidRPr="002406B3">
            <w:rPr>
              <w:rFonts w:cs="Times New Roman"/>
              <w:noProof/>
              <w:szCs w:val="24"/>
            </w:rPr>
            <w:tab/>
            <w:t xml:space="preserve">V. Lampkin, W. T. Leong, L. Olivera, S. Rawat, N. Subrahmanyam, and R. Xiang, “Building Smarter Planet Solutions with MQTT and IBM WebSphere MQ Telemetry,” </w:t>
          </w:r>
          <w:r w:rsidRPr="002406B3">
            <w:rPr>
              <w:rFonts w:cs="Times New Roman"/>
              <w:i/>
              <w:iCs/>
              <w:noProof/>
              <w:szCs w:val="24"/>
            </w:rPr>
            <w:t>IBM Redbooks</w:t>
          </w:r>
          <w:r w:rsidRPr="002406B3">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509A03AE"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31]</w:t>
          </w:r>
          <w:r w:rsidRPr="002406B3">
            <w:rPr>
              <w:rFonts w:cs="Times New Roman"/>
              <w:noProof/>
              <w:szCs w:val="24"/>
            </w:rPr>
            <w:tab/>
            <w:t xml:space="preserve">J. J. Downs and E. F. Vogel, “A Plant-wide Industrial Problem Process,” </w:t>
          </w:r>
          <w:r w:rsidRPr="002406B3">
            <w:rPr>
              <w:rFonts w:cs="Times New Roman"/>
              <w:i/>
              <w:iCs/>
              <w:noProof/>
              <w:szCs w:val="24"/>
            </w:rPr>
            <w:t>Comput. Chem. Eng.</w:t>
          </w:r>
          <w:r w:rsidRPr="002406B3">
            <w:rPr>
              <w:rFonts w:cs="Times New Roman"/>
              <w:noProof/>
              <w:szCs w:val="24"/>
            </w:rPr>
            <w:t>, vol. 17, no. 3, pp. 245–255, 1993.</w:t>
          </w:r>
        </w:p>
        <w:p w14:paraId="3F8C15BC" w14:textId="77777777" w:rsidR="002406B3" w:rsidRPr="002406B3" w:rsidRDefault="002406B3" w:rsidP="002406B3">
          <w:pPr>
            <w:widowControl w:val="0"/>
            <w:autoSpaceDE w:val="0"/>
            <w:autoSpaceDN w:val="0"/>
            <w:adjustRightInd w:val="0"/>
            <w:spacing w:line="240" w:lineRule="auto"/>
            <w:ind w:left="640" w:hanging="640"/>
            <w:rPr>
              <w:rFonts w:cs="Times New Roman"/>
              <w:noProof/>
            </w:rPr>
          </w:pPr>
          <w:r w:rsidRPr="002406B3">
            <w:rPr>
              <w:rFonts w:cs="Times New Roman"/>
              <w:noProof/>
              <w:szCs w:val="24"/>
            </w:rPr>
            <w:t>[32]</w:t>
          </w:r>
          <w:r w:rsidRPr="002406B3">
            <w:rPr>
              <w:rFonts w:cs="Times New Roman"/>
              <w:noProof/>
              <w:szCs w:val="24"/>
            </w:rPr>
            <w:tab/>
            <w:t xml:space="preserve">K. S. Brooks and M. Bauer, “Sensor validation and reconstruction: Experiences with commercial technology,” </w:t>
          </w:r>
          <w:r w:rsidRPr="002406B3">
            <w:rPr>
              <w:rFonts w:cs="Times New Roman"/>
              <w:i/>
              <w:iCs/>
              <w:noProof/>
              <w:szCs w:val="24"/>
            </w:rPr>
            <w:t>Control Eng. Pract.</w:t>
          </w:r>
          <w:r w:rsidRPr="002406B3">
            <w:rPr>
              <w:rFonts w:cs="Times New Roman"/>
              <w:noProof/>
              <w:szCs w:val="24"/>
            </w:rPr>
            <w:t>, vol. 77, no. March 2017, pp. 28–40, 2018, doi: 10.1016/j.conengprac.2018.04.003.</w:t>
          </w:r>
        </w:p>
        <w:p w14:paraId="6E93E064" w14:textId="3FA19247" w:rsidR="00EA1B66" w:rsidRPr="00466392" w:rsidRDefault="00466392" w:rsidP="00466392">
          <w:r>
            <w:fldChar w:fldCharType="end"/>
          </w:r>
        </w:p>
        <w:p w14:paraId="3A1461A0" w14:textId="77777777" w:rsidR="00AE3406" w:rsidRPr="00944E0B" w:rsidRDefault="00C07458" w:rsidP="00EA1B66">
          <w:pPr>
            <w:spacing w:after="0" w:line="360" w:lineRule="auto"/>
            <w:rPr>
              <w:rFonts w:cs="Times New Roman"/>
            </w:rPr>
            <w:sectPr w:rsidR="00AE3406" w:rsidRPr="00944E0B">
              <w:headerReference w:type="default" r:id="rId105"/>
              <w:footerReference w:type="default" r:id="rId10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76" w:name="_Toc61224131"/>
      <w:r w:rsidRPr="00944E0B">
        <w:t>LAMPIR</w:t>
      </w:r>
      <w:r w:rsidR="00A351AB">
        <w:t>A</w:t>
      </w:r>
      <w:r w:rsidR="00675C21">
        <w:t>N</w:t>
      </w:r>
      <w:bookmarkEnd w:id="176"/>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E4374B" w14:textId="77777777" w:rsidR="00C07458" w:rsidRDefault="00C07458">
      <w:pPr>
        <w:spacing w:after="0" w:line="240" w:lineRule="auto"/>
      </w:pPr>
      <w:r>
        <w:separator/>
      </w:r>
    </w:p>
  </w:endnote>
  <w:endnote w:type="continuationSeparator" w:id="0">
    <w:p w14:paraId="1FA23E19" w14:textId="77777777" w:rsidR="00C07458" w:rsidRDefault="00C074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EndPr>
      <w:rPr>
        <w:rStyle w:val="PageNumber"/>
      </w:rPr>
    </w:sdtEndPr>
    <w:sdtContent>
      <w:p w14:paraId="1FE3C531" w14:textId="77777777" w:rsidR="00DD4DF5" w:rsidRDefault="00DD4DF5">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DD4DF5" w:rsidRDefault="00DD4DF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DD4DF5" w:rsidRDefault="00DD4DF5">
    <w:pPr>
      <w:pStyle w:val="Footer"/>
      <w:jc w:val="center"/>
    </w:pPr>
  </w:p>
  <w:p w14:paraId="2A824E23" w14:textId="77777777" w:rsidR="00DD4DF5" w:rsidRDefault="00DD4DF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DD4DF5" w:rsidRDefault="00DD4DF5">
    <w:pPr>
      <w:pStyle w:val="Footer"/>
      <w:jc w:val="center"/>
    </w:pPr>
  </w:p>
  <w:p w14:paraId="6FF26BBE" w14:textId="77777777" w:rsidR="00DD4DF5" w:rsidRDefault="00DD4DF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DD4DF5" w:rsidRDefault="00DD4DF5">
    <w:pPr>
      <w:pStyle w:val="Footer"/>
      <w:jc w:val="center"/>
    </w:pPr>
  </w:p>
  <w:p w14:paraId="39EE518D" w14:textId="77777777" w:rsidR="00DD4DF5" w:rsidRDefault="00DD4D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DD4DF5" w:rsidRDefault="00DD4DF5">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DD4DF5" w:rsidRDefault="00DD4D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EndPr>
      <w:rPr>
        <w:rStyle w:val="PageNumber"/>
      </w:rPr>
    </w:sdtEndPr>
    <w:sdtContent>
      <w:p w14:paraId="7162F66A" w14:textId="77777777" w:rsidR="00DD4DF5" w:rsidRDefault="00DD4DF5">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DD4DF5" w:rsidRDefault="00DD4D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EndPr/>
    <w:sdtContent>
      <w:p w14:paraId="7F822EA7" w14:textId="77777777" w:rsidR="00DD4DF5" w:rsidRDefault="00DD4DF5">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DD4DF5" w:rsidRDefault="00DD4DF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EndPr/>
    <w:sdtContent>
      <w:p w14:paraId="64B6450A" w14:textId="77777777" w:rsidR="00DD4DF5" w:rsidRDefault="00DD4DF5">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DD4DF5" w:rsidRDefault="00DD4D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DD4DF5" w:rsidRDefault="00DD4DF5">
    <w:pPr>
      <w:pStyle w:val="Footer"/>
      <w:jc w:val="center"/>
    </w:pPr>
  </w:p>
  <w:p w14:paraId="19AD1072" w14:textId="77777777" w:rsidR="00DD4DF5" w:rsidRDefault="00DD4D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DD4DF5" w:rsidRDefault="00DD4DF5">
    <w:pPr>
      <w:pStyle w:val="Footer"/>
      <w:jc w:val="center"/>
    </w:pPr>
  </w:p>
  <w:p w14:paraId="46DD587B" w14:textId="77777777" w:rsidR="00DD4DF5" w:rsidRDefault="00DD4D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DD4DF5" w:rsidRDefault="00DD4DF5">
    <w:pPr>
      <w:pStyle w:val="Footer"/>
      <w:jc w:val="center"/>
    </w:pPr>
  </w:p>
  <w:p w14:paraId="6B9999D4" w14:textId="77777777" w:rsidR="00DD4DF5" w:rsidRDefault="00DD4DF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EndPr/>
    <w:sdtContent>
      <w:p w14:paraId="438B9500" w14:textId="77777777" w:rsidR="00DD4DF5" w:rsidRDefault="00DD4DF5">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DD4DF5" w:rsidRDefault="00DD4D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6C65FE" w14:textId="77777777" w:rsidR="00C07458" w:rsidRDefault="00C07458">
      <w:pPr>
        <w:spacing w:after="0" w:line="240" w:lineRule="auto"/>
      </w:pPr>
      <w:r>
        <w:separator/>
      </w:r>
    </w:p>
  </w:footnote>
  <w:footnote w:type="continuationSeparator" w:id="0">
    <w:p w14:paraId="05DEC5E3" w14:textId="77777777" w:rsidR="00C07458" w:rsidRDefault="00C074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EndPr>
      <w:rPr>
        <w:rStyle w:val="PageNumber"/>
      </w:rPr>
    </w:sdtEndPr>
    <w:sdtContent>
      <w:p w14:paraId="7C08B859" w14:textId="77777777" w:rsidR="00DD4DF5" w:rsidRDefault="00DD4DF5">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EndPr>
      <w:rPr>
        <w:rStyle w:val="PageNumber"/>
      </w:rPr>
    </w:sdtEndPr>
    <w:sdtContent>
      <w:p w14:paraId="75953BDE" w14:textId="77777777" w:rsidR="00DD4DF5" w:rsidRDefault="00DD4DF5">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EndPr>
      <w:rPr>
        <w:rStyle w:val="PageNumber"/>
      </w:rPr>
    </w:sdtEndPr>
    <w:sdtContent>
      <w:p w14:paraId="7926B87E" w14:textId="77777777" w:rsidR="00DD4DF5" w:rsidRDefault="00DD4DF5">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DD4DF5" w:rsidRDefault="00DD4DF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DD4DF5" w:rsidRDefault="00DD4DF5">
    <w:pPr>
      <w:pStyle w:val="Header"/>
      <w:jc w:val="right"/>
    </w:pPr>
  </w:p>
  <w:p w14:paraId="13482C67" w14:textId="77777777" w:rsidR="00DD4DF5" w:rsidRDefault="00DD4D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EndPr/>
    <w:sdtContent>
      <w:p w14:paraId="49A0B3DE" w14:textId="77777777" w:rsidR="00DD4DF5" w:rsidRDefault="00DD4DF5">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DD4DF5" w:rsidRDefault="00DD4D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EndPr/>
    <w:sdtContent>
      <w:p w14:paraId="3FC6A477" w14:textId="77777777" w:rsidR="00DD4DF5" w:rsidRDefault="00DD4DF5">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DD4DF5" w:rsidRDefault="00DD4DF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EndPr/>
    <w:sdtContent>
      <w:p w14:paraId="24CF3B05" w14:textId="77777777" w:rsidR="00DD4DF5" w:rsidRDefault="00DD4DF5">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DD4DF5" w:rsidRDefault="00DD4DF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DD4DF5" w:rsidRDefault="00DD4DF5">
    <w:pPr>
      <w:pStyle w:val="Header"/>
      <w:jc w:val="right"/>
    </w:pPr>
  </w:p>
  <w:p w14:paraId="56B205E7" w14:textId="77777777" w:rsidR="00DD4DF5" w:rsidRDefault="00DD4DF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EndPr/>
    <w:sdtContent>
      <w:p w14:paraId="7B755A21" w14:textId="77777777" w:rsidR="00DD4DF5" w:rsidRDefault="00DD4DF5">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DD4DF5" w:rsidRDefault="00DD4DF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EndPr/>
    <w:sdtContent>
      <w:p w14:paraId="624A5BE0" w14:textId="77777777" w:rsidR="00DD4DF5" w:rsidRDefault="00DD4DF5">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DD4DF5" w:rsidRDefault="00DD4DF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EndPr>
      <w:rPr>
        <w:rStyle w:val="PageNumber"/>
      </w:rPr>
    </w:sdtEndPr>
    <w:sdtContent>
      <w:p w14:paraId="50A30695" w14:textId="77777777" w:rsidR="00DD4DF5" w:rsidRDefault="00DD4DF5">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DD4DF5" w:rsidRDefault="00DD4DF5">
    <w:pPr>
      <w:pStyle w:val="Header"/>
      <w:ind w:right="360"/>
      <w:jc w:val="right"/>
    </w:pPr>
  </w:p>
  <w:p w14:paraId="57680FFE" w14:textId="77777777" w:rsidR="00DD4DF5" w:rsidRDefault="00DD4D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839"/>
        </w:tabs>
        <w:ind w:left="-839" w:hanging="360"/>
      </w:pPr>
    </w:lvl>
    <w:lvl w:ilvl="1">
      <w:start w:val="1"/>
      <w:numFmt w:val="lowerLetter"/>
      <w:lvlText w:val="%2)"/>
      <w:lvlJc w:val="left"/>
      <w:pPr>
        <w:tabs>
          <w:tab w:val="left" w:pos="-479"/>
        </w:tabs>
        <w:ind w:left="-479" w:hanging="360"/>
      </w:pPr>
    </w:lvl>
    <w:lvl w:ilvl="2">
      <w:start w:val="1"/>
      <w:numFmt w:val="lowerRoman"/>
      <w:lvlText w:val="%3)"/>
      <w:lvlJc w:val="left"/>
      <w:pPr>
        <w:tabs>
          <w:tab w:val="left" w:pos="-119"/>
        </w:tabs>
        <w:ind w:left="-119" w:hanging="360"/>
      </w:pPr>
    </w:lvl>
    <w:lvl w:ilvl="3">
      <w:start w:val="1"/>
      <w:numFmt w:val="decimal"/>
      <w:lvlText w:val="(%4)"/>
      <w:lvlJc w:val="left"/>
      <w:pPr>
        <w:tabs>
          <w:tab w:val="left" w:pos="-119"/>
        </w:tabs>
        <w:ind w:left="-119" w:hanging="360"/>
      </w:pPr>
    </w:lvl>
    <w:lvl w:ilvl="4">
      <w:start w:val="1"/>
      <w:numFmt w:val="lowerLetter"/>
      <w:lvlText w:val="(%5)"/>
      <w:lvlJc w:val="left"/>
      <w:pPr>
        <w:tabs>
          <w:tab w:val="left" w:pos="241"/>
        </w:tabs>
        <w:ind w:left="241" w:hanging="360"/>
      </w:pPr>
    </w:lvl>
    <w:lvl w:ilvl="5">
      <w:start w:val="1"/>
      <w:numFmt w:val="lowerRoman"/>
      <w:lvlText w:val="(%6)"/>
      <w:lvlJc w:val="left"/>
      <w:pPr>
        <w:tabs>
          <w:tab w:val="left" w:pos="601"/>
        </w:tabs>
        <w:ind w:left="601" w:hanging="360"/>
      </w:pPr>
    </w:lvl>
    <w:lvl w:ilvl="6">
      <w:start w:val="1"/>
      <w:numFmt w:val="decimal"/>
      <w:lvlText w:val="%7."/>
      <w:lvlJc w:val="left"/>
      <w:pPr>
        <w:tabs>
          <w:tab w:val="left" w:pos="961"/>
        </w:tabs>
        <w:ind w:left="961" w:hanging="360"/>
      </w:pPr>
    </w:lvl>
    <w:lvl w:ilvl="7">
      <w:start w:val="1"/>
      <w:numFmt w:val="lowerLetter"/>
      <w:lvlText w:val="%8."/>
      <w:lvlJc w:val="left"/>
      <w:pPr>
        <w:tabs>
          <w:tab w:val="left" w:pos="1321"/>
        </w:tabs>
        <w:ind w:left="1321" w:hanging="360"/>
      </w:pPr>
    </w:lvl>
    <w:lvl w:ilvl="8">
      <w:start w:val="1"/>
      <w:numFmt w:val="lowerRoman"/>
      <w:lvlText w:val="%9."/>
      <w:lvlJc w:val="left"/>
      <w:pPr>
        <w:tabs>
          <w:tab w:val="left" w:pos="1681"/>
        </w:tabs>
        <w:ind w:left="1681"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487"/>
    <w:rsid w:val="000006A7"/>
    <w:rsid w:val="00000D04"/>
    <w:rsid w:val="00001346"/>
    <w:rsid w:val="00004C9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1A7"/>
    <w:rsid w:val="00035598"/>
    <w:rsid w:val="000357F4"/>
    <w:rsid w:val="00036E8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74D"/>
    <w:rsid w:val="00057A96"/>
    <w:rsid w:val="00057EFD"/>
    <w:rsid w:val="00061021"/>
    <w:rsid w:val="0006127D"/>
    <w:rsid w:val="00061342"/>
    <w:rsid w:val="00061525"/>
    <w:rsid w:val="000640A0"/>
    <w:rsid w:val="000662E4"/>
    <w:rsid w:val="00066867"/>
    <w:rsid w:val="0006755E"/>
    <w:rsid w:val="0007108D"/>
    <w:rsid w:val="00072C14"/>
    <w:rsid w:val="00073504"/>
    <w:rsid w:val="00073572"/>
    <w:rsid w:val="00074719"/>
    <w:rsid w:val="00074FA4"/>
    <w:rsid w:val="0007613E"/>
    <w:rsid w:val="000771E6"/>
    <w:rsid w:val="000778BF"/>
    <w:rsid w:val="0007795F"/>
    <w:rsid w:val="000813A4"/>
    <w:rsid w:val="00084449"/>
    <w:rsid w:val="00086376"/>
    <w:rsid w:val="0008638F"/>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4324"/>
    <w:rsid w:val="000C54AD"/>
    <w:rsid w:val="000C7A5D"/>
    <w:rsid w:val="000D0487"/>
    <w:rsid w:val="000D3533"/>
    <w:rsid w:val="000D358D"/>
    <w:rsid w:val="000D46E1"/>
    <w:rsid w:val="000D4C24"/>
    <w:rsid w:val="000D50F1"/>
    <w:rsid w:val="000D5E55"/>
    <w:rsid w:val="000E0617"/>
    <w:rsid w:val="000E0806"/>
    <w:rsid w:val="000E0983"/>
    <w:rsid w:val="000E0E8A"/>
    <w:rsid w:val="000E1217"/>
    <w:rsid w:val="000E173B"/>
    <w:rsid w:val="000E1994"/>
    <w:rsid w:val="000E19C5"/>
    <w:rsid w:val="000E2AC0"/>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3CF"/>
    <w:rsid w:val="00151566"/>
    <w:rsid w:val="00151882"/>
    <w:rsid w:val="0015273A"/>
    <w:rsid w:val="0015415D"/>
    <w:rsid w:val="00161A8B"/>
    <w:rsid w:val="00161D87"/>
    <w:rsid w:val="001630CA"/>
    <w:rsid w:val="00163867"/>
    <w:rsid w:val="00166113"/>
    <w:rsid w:val="00166C81"/>
    <w:rsid w:val="00170A28"/>
    <w:rsid w:val="00172A51"/>
    <w:rsid w:val="00172F8A"/>
    <w:rsid w:val="00173A4B"/>
    <w:rsid w:val="00173B17"/>
    <w:rsid w:val="00173F2B"/>
    <w:rsid w:val="001743F6"/>
    <w:rsid w:val="00174976"/>
    <w:rsid w:val="00174B30"/>
    <w:rsid w:val="00177098"/>
    <w:rsid w:val="00180BBA"/>
    <w:rsid w:val="00180C99"/>
    <w:rsid w:val="001815ED"/>
    <w:rsid w:val="00181FFA"/>
    <w:rsid w:val="00182693"/>
    <w:rsid w:val="00183802"/>
    <w:rsid w:val="00184C69"/>
    <w:rsid w:val="00184ECB"/>
    <w:rsid w:val="00187031"/>
    <w:rsid w:val="0018798A"/>
    <w:rsid w:val="00190129"/>
    <w:rsid w:val="00192AB8"/>
    <w:rsid w:val="00195FB3"/>
    <w:rsid w:val="00196570"/>
    <w:rsid w:val="00196787"/>
    <w:rsid w:val="00196DEC"/>
    <w:rsid w:val="001A03E2"/>
    <w:rsid w:val="001A04D0"/>
    <w:rsid w:val="001A18E6"/>
    <w:rsid w:val="001A23C2"/>
    <w:rsid w:val="001A4C7E"/>
    <w:rsid w:val="001A6116"/>
    <w:rsid w:val="001A7F6F"/>
    <w:rsid w:val="001B3377"/>
    <w:rsid w:val="001B395A"/>
    <w:rsid w:val="001B7C22"/>
    <w:rsid w:val="001C002C"/>
    <w:rsid w:val="001C0665"/>
    <w:rsid w:val="001C0822"/>
    <w:rsid w:val="001C1070"/>
    <w:rsid w:val="001C3363"/>
    <w:rsid w:val="001C351F"/>
    <w:rsid w:val="001C3A46"/>
    <w:rsid w:val="001D0350"/>
    <w:rsid w:val="001D1890"/>
    <w:rsid w:val="001D2EF3"/>
    <w:rsid w:val="001D3EA3"/>
    <w:rsid w:val="001D5446"/>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5E2B"/>
    <w:rsid w:val="001F60A3"/>
    <w:rsid w:val="001F7259"/>
    <w:rsid w:val="001F75A2"/>
    <w:rsid w:val="00200C45"/>
    <w:rsid w:val="00204D55"/>
    <w:rsid w:val="00205C5D"/>
    <w:rsid w:val="00207201"/>
    <w:rsid w:val="00210B14"/>
    <w:rsid w:val="00210B47"/>
    <w:rsid w:val="00211B7A"/>
    <w:rsid w:val="002122F0"/>
    <w:rsid w:val="00212986"/>
    <w:rsid w:val="00212AF0"/>
    <w:rsid w:val="002136D4"/>
    <w:rsid w:val="002136F3"/>
    <w:rsid w:val="0021560E"/>
    <w:rsid w:val="00216000"/>
    <w:rsid w:val="002200E6"/>
    <w:rsid w:val="002241D7"/>
    <w:rsid w:val="00224A19"/>
    <w:rsid w:val="00225D5F"/>
    <w:rsid w:val="0023143E"/>
    <w:rsid w:val="002315CD"/>
    <w:rsid w:val="00231A27"/>
    <w:rsid w:val="00231C15"/>
    <w:rsid w:val="0023242F"/>
    <w:rsid w:val="00233EDF"/>
    <w:rsid w:val="002345F2"/>
    <w:rsid w:val="0023598E"/>
    <w:rsid w:val="00235BA7"/>
    <w:rsid w:val="00237092"/>
    <w:rsid w:val="002406B3"/>
    <w:rsid w:val="00241D2E"/>
    <w:rsid w:val="00241E48"/>
    <w:rsid w:val="00241E5C"/>
    <w:rsid w:val="00243F39"/>
    <w:rsid w:val="0024467A"/>
    <w:rsid w:val="002457E3"/>
    <w:rsid w:val="00250A58"/>
    <w:rsid w:val="002516AA"/>
    <w:rsid w:val="00252956"/>
    <w:rsid w:val="002534F3"/>
    <w:rsid w:val="002535C3"/>
    <w:rsid w:val="00255CE8"/>
    <w:rsid w:val="002565C8"/>
    <w:rsid w:val="0025799F"/>
    <w:rsid w:val="002600B0"/>
    <w:rsid w:val="00260566"/>
    <w:rsid w:val="00261685"/>
    <w:rsid w:val="00262CD0"/>
    <w:rsid w:val="00262E25"/>
    <w:rsid w:val="002632E3"/>
    <w:rsid w:val="00265DD0"/>
    <w:rsid w:val="002677D2"/>
    <w:rsid w:val="00270F33"/>
    <w:rsid w:val="0027161B"/>
    <w:rsid w:val="00271658"/>
    <w:rsid w:val="0027167F"/>
    <w:rsid w:val="00271E69"/>
    <w:rsid w:val="00275EDB"/>
    <w:rsid w:val="00280992"/>
    <w:rsid w:val="0028333F"/>
    <w:rsid w:val="00283688"/>
    <w:rsid w:val="0028379C"/>
    <w:rsid w:val="00285D46"/>
    <w:rsid w:val="00286869"/>
    <w:rsid w:val="00286C73"/>
    <w:rsid w:val="00290139"/>
    <w:rsid w:val="00290AE2"/>
    <w:rsid w:val="00291E22"/>
    <w:rsid w:val="0029537D"/>
    <w:rsid w:val="00295AA7"/>
    <w:rsid w:val="00296720"/>
    <w:rsid w:val="002A0F6C"/>
    <w:rsid w:val="002A12A0"/>
    <w:rsid w:val="002A2DF3"/>
    <w:rsid w:val="002A2EA7"/>
    <w:rsid w:val="002A355B"/>
    <w:rsid w:val="002A3990"/>
    <w:rsid w:val="002A40C8"/>
    <w:rsid w:val="002A4366"/>
    <w:rsid w:val="002B0ABC"/>
    <w:rsid w:val="002B102C"/>
    <w:rsid w:val="002B1996"/>
    <w:rsid w:val="002B2411"/>
    <w:rsid w:val="002B4073"/>
    <w:rsid w:val="002B5243"/>
    <w:rsid w:val="002B5389"/>
    <w:rsid w:val="002B5C12"/>
    <w:rsid w:val="002B7175"/>
    <w:rsid w:val="002C0222"/>
    <w:rsid w:val="002C0A8C"/>
    <w:rsid w:val="002C1B5C"/>
    <w:rsid w:val="002C1B93"/>
    <w:rsid w:val="002C1DDA"/>
    <w:rsid w:val="002C1F2B"/>
    <w:rsid w:val="002C3DBD"/>
    <w:rsid w:val="002C6D39"/>
    <w:rsid w:val="002C7227"/>
    <w:rsid w:val="002C723D"/>
    <w:rsid w:val="002C78B8"/>
    <w:rsid w:val="002D1DE6"/>
    <w:rsid w:val="002D1E6F"/>
    <w:rsid w:val="002D3430"/>
    <w:rsid w:val="002D377D"/>
    <w:rsid w:val="002D3CD7"/>
    <w:rsid w:val="002D4146"/>
    <w:rsid w:val="002D6FF6"/>
    <w:rsid w:val="002E07B4"/>
    <w:rsid w:val="002E0FB7"/>
    <w:rsid w:val="002E32C9"/>
    <w:rsid w:val="002E42FB"/>
    <w:rsid w:val="002E5FBF"/>
    <w:rsid w:val="002E6FE7"/>
    <w:rsid w:val="002E79ED"/>
    <w:rsid w:val="002F05A9"/>
    <w:rsid w:val="002F0AE4"/>
    <w:rsid w:val="002F3A81"/>
    <w:rsid w:val="002F3B9F"/>
    <w:rsid w:val="002F3E43"/>
    <w:rsid w:val="002F5FDA"/>
    <w:rsid w:val="002F762D"/>
    <w:rsid w:val="00301990"/>
    <w:rsid w:val="00301B86"/>
    <w:rsid w:val="00302E0A"/>
    <w:rsid w:val="00305E10"/>
    <w:rsid w:val="003069F8"/>
    <w:rsid w:val="00312B4C"/>
    <w:rsid w:val="00314B20"/>
    <w:rsid w:val="00316735"/>
    <w:rsid w:val="003200CE"/>
    <w:rsid w:val="003204EE"/>
    <w:rsid w:val="00322059"/>
    <w:rsid w:val="00322200"/>
    <w:rsid w:val="003225ED"/>
    <w:rsid w:val="003237DA"/>
    <w:rsid w:val="00323966"/>
    <w:rsid w:val="00323C08"/>
    <w:rsid w:val="003257D3"/>
    <w:rsid w:val="00331E2B"/>
    <w:rsid w:val="003324E3"/>
    <w:rsid w:val="00333317"/>
    <w:rsid w:val="0033333A"/>
    <w:rsid w:val="00333C79"/>
    <w:rsid w:val="003345D8"/>
    <w:rsid w:val="00334881"/>
    <w:rsid w:val="00335012"/>
    <w:rsid w:val="00335897"/>
    <w:rsid w:val="00335C09"/>
    <w:rsid w:val="00337764"/>
    <w:rsid w:val="00340E23"/>
    <w:rsid w:val="003419AF"/>
    <w:rsid w:val="003429C8"/>
    <w:rsid w:val="00344FFC"/>
    <w:rsid w:val="0034687C"/>
    <w:rsid w:val="00346BEC"/>
    <w:rsid w:val="0034719A"/>
    <w:rsid w:val="00347A7E"/>
    <w:rsid w:val="003505F6"/>
    <w:rsid w:val="00352B09"/>
    <w:rsid w:val="00352F9B"/>
    <w:rsid w:val="00354865"/>
    <w:rsid w:val="00354F09"/>
    <w:rsid w:val="00357BAF"/>
    <w:rsid w:val="003600EC"/>
    <w:rsid w:val="00360A32"/>
    <w:rsid w:val="00360ACF"/>
    <w:rsid w:val="00360E91"/>
    <w:rsid w:val="003636BD"/>
    <w:rsid w:val="00363AA7"/>
    <w:rsid w:val="00364293"/>
    <w:rsid w:val="003658DE"/>
    <w:rsid w:val="00366E70"/>
    <w:rsid w:val="0036780F"/>
    <w:rsid w:val="00370683"/>
    <w:rsid w:val="00374E66"/>
    <w:rsid w:val="003759D4"/>
    <w:rsid w:val="00377263"/>
    <w:rsid w:val="0037781E"/>
    <w:rsid w:val="003828BC"/>
    <w:rsid w:val="00383BA5"/>
    <w:rsid w:val="00383CCD"/>
    <w:rsid w:val="00384F2E"/>
    <w:rsid w:val="00390A69"/>
    <w:rsid w:val="003914E3"/>
    <w:rsid w:val="003921EB"/>
    <w:rsid w:val="0039307A"/>
    <w:rsid w:val="00393E14"/>
    <w:rsid w:val="003944CD"/>
    <w:rsid w:val="00396F6D"/>
    <w:rsid w:val="00397094"/>
    <w:rsid w:val="003A0196"/>
    <w:rsid w:val="003A4358"/>
    <w:rsid w:val="003A6C15"/>
    <w:rsid w:val="003A7DC9"/>
    <w:rsid w:val="003B0F5E"/>
    <w:rsid w:val="003B132D"/>
    <w:rsid w:val="003B1491"/>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6510"/>
    <w:rsid w:val="003F74F7"/>
    <w:rsid w:val="003F7B6D"/>
    <w:rsid w:val="004000BF"/>
    <w:rsid w:val="004007A9"/>
    <w:rsid w:val="004022F1"/>
    <w:rsid w:val="00402605"/>
    <w:rsid w:val="00403099"/>
    <w:rsid w:val="00403385"/>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0579"/>
    <w:rsid w:val="004307C6"/>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2F03"/>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5EFA"/>
    <w:rsid w:val="004763CB"/>
    <w:rsid w:val="00477456"/>
    <w:rsid w:val="004800EE"/>
    <w:rsid w:val="00480EC4"/>
    <w:rsid w:val="00481E57"/>
    <w:rsid w:val="0048350E"/>
    <w:rsid w:val="00484BA6"/>
    <w:rsid w:val="0048625E"/>
    <w:rsid w:val="00491646"/>
    <w:rsid w:val="00492B02"/>
    <w:rsid w:val="004935A8"/>
    <w:rsid w:val="00493ABA"/>
    <w:rsid w:val="0049635C"/>
    <w:rsid w:val="004970DD"/>
    <w:rsid w:val="00497977"/>
    <w:rsid w:val="004A0ACB"/>
    <w:rsid w:val="004A35FC"/>
    <w:rsid w:val="004A3F0A"/>
    <w:rsid w:val="004A72BC"/>
    <w:rsid w:val="004B44BD"/>
    <w:rsid w:val="004B481A"/>
    <w:rsid w:val="004B5266"/>
    <w:rsid w:val="004B56A1"/>
    <w:rsid w:val="004B73D0"/>
    <w:rsid w:val="004B77CB"/>
    <w:rsid w:val="004C302A"/>
    <w:rsid w:val="004C39F9"/>
    <w:rsid w:val="004C7053"/>
    <w:rsid w:val="004C7B4D"/>
    <w:rsid w:val="004D163C"/>
    <w:rsid w:val="004D22B9"/>
    <w:rsid w:val="004D59A8"/>
    <w:rsid w:val="004D5A1C"/>
    <w:rsid w:val="004D6495"/>
    <w:rsid w:val="004D6C9D"/>
    <w:rsid w:val="004D6DF1"/>
    <w:rsid w:val="004D6EE0"/>
    <w:rsid w:val="004D70CE"/>
    <w:rsid w:val="004E28C6"/>
    <w:rsid w:val="004E3C55"/>
    <w:rsid w:val="004E5058"/>
    <w:rsid w:val="004E7C64"/>
    <w:rsid w:val="004F008A"/>
    <w:rsid w:val="004F10C1"/>
    <w:rsid w:val="004F3997"/>
    <w:rsid w:val="004F4AE2"/>
    <w:rsid w:val="004F5E71"/>
    <w:rsid w:val="004F64C2"/>
    <w:rsid w:val="004F7503"/>
    <w:rsid w:val="005036A9"/>
    <w:rsid w:val="00504A3F"/>
    <w:rsid w:val="0050730D"/>
    <w:rsid w:val="0050760B"/>
    <w:rsid w:val="005112B2"/>
    <w:rsid w:val="00511BAC"/>
    <w:rsid w:val="00512132"/>
    <w:rsid w:val="005140A5"/>
    <w:rsid w:val="00514E3C"/>
    <w:rsid w:val="00515633"/>
    <w:rsid w:val="005169F0"/>
    <w:rsid w:val="0051799C"/>
    <w:rsid w:val="00522AE1"/>
    <w:rsid w:val="005260E3"/>
    <w:rsid w:val="005266D7"/>
    <w:rsid w:val="00526F14"/>
    <w:rsid w:val="00530865"/>
    <w:rsid w:val="00531F20"/>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2585"/>
    <w:rsid w:val="0055313F"/>
    <w:rsid w:val="0055358E"/>
    <w:rsid w:val="00554CEB"/>
    <w:rsid w:val="005567CB"/>
    <w:rsid w:val="00556F06"/>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66D9"/>
    <w:rsid w:val="00586702"/>
    <w:rsid w:val="00586D35"/>
    <w:rsid w:val="00587BB6"/>
    <w:rsid w:val="00587D6E"/>
    <w:rsid w:val="00590520"/>
    <w:rsid w:val="00590A92"/>
    <w:rsid w:val="00590E29"/>
    <w:rsid w:val="00591956"/>
    <w:rsid w:val="00593897"/>
    <w:rsid w:val="0059583F"/>
    <w:rsid w:val="00596362"/>
    <w:rsid w:val="005976AF"/>
    <w:rsid w:val="00597E8A"/>
    <w:rsid w:val="005A0E58"/>
    <w:rsid w:val="005A14B5"/>
    <w:rsid w:val="005A4991"/>
    <w:rsid w:val="005A53E3"/>
    <w:rsid w:val="005A5B95"/>
    <w:rsid w:val="005A5EA4"/>
    <w:rsid w:val="005A71A7"/>
    <w:rsid w:val="005A7751"/>
    <w:rsid w:val="005A7A3A"/>
    <w:rsid w:val="005B0206"/>
    <w:rsid w:val="005B44C3"/>
    <w:rsid w:val="005B459F"/>
    <w:rsid w:val="005B507E"/>
    <w:rsid w:val="005B66CF"/>
    <w:rsid w:val="005B6B54"/>
    <w:rsid w:val="005B7CAA"/>
    <w:rsid w:val="005C0796"/>
    <w:rsid w:val="005C2EDB"/>
    <w:rsid w:val="005C396D"/>
    <w:rsid w:val="005C5535"/>
    <w:rsid w:val="005C562D"/>
    <w:rsid w:val="005C5A49"/>
    <w:rsid w:val="005C6386"/>
    <w:rsid w:val="005C6978"/>
    <w:rsid w:val="005D04F2"/>
    <w:rsid w:val="005D273A"/>
    <w:rsid w:val="005D4B26"/>
    <w:rsid w:val="005D57AA"/>
    <w:rsid w:val="005D698B"/>
    <w:rsid w:val="005D6C78"/>
    <w:rsid w:val="005D6DA4"/>
    <w:rsid w:val="005D7563"/>
    <w:rsid w:val="005E012A"/>
    <w:rsid w:val="005E150D"/>
    <w:rsid w:val="005E1BA4"/>
    <w:rsid w:val="005E3008"/>
    <w:rsid w:val="005E333A"/>
    <w:rsid w:val="005E6430"/>
    <w:rsid w:val="005E72DD"/>
    <w:rsid w:val="005E738B"/>
    <w:rsid w:val="005F00F9"/>
    <w:rsid w:val="005F054B"/>
    <w:rsid w:val="005F0E40"/>
    <w:rsid w:val="005F19F8"/>
    <w:rsid w:val="005F1D63"/>
    <w:rsid w:val="005F2E65"/>
    <w:rsid w:val="005F3851"/>
    <w:rsid w:val="00600DAF"/>
    <w:rsid w:val="00602321"/>
    <w:rsid w:val="0060488A"/>
    <w:rsid w:val="00604DF3"/>
    <w:rsid w:val="006060F8"/>
    <w:rsid w:val="006061B1"/>
    <w:rsid w:val="006100BF"/>
    <w:rsid w:val="0061073D"/>
    <w:rsid w:val="00611742"/>
    <w:rsid w:val="006132C3"/>
    <w:rsid w:val="00614637"/>
    <w:rsid w:val="00616109"/>
    <w:rsid w:val="006162BF"/>
    <w:rsid w:val="006162C6"/>
    <w:rsid w:val="00616A09"/>
    <w:rsid w:val="00616E73"/>
    <w:rsid w:val="00617EA3"/>
    <w:rsid w:val="00620250"/>
    <w:rsid w:val="00620587"/>
    <w:rsid w:val="00621E5A"/>
    <w:rsid w:val="00622708"/>
    <w:rsid w:val="00622A35"/>
    <w:rsid w:val="006231B3"/>
    <w:rsid w:val="0062356D"/>
    <w:rsid w:val="00623E04"/>
    <w:rsid w:val="006246AD"/>
    <w:rsid w:val="00624877"/>
    <w:rsid w:val="00626530"/>
    <w:rsid w:val="00626E23"/>
    <w:rsid w:val="00630383"/>
    <w:rsid w:val="00630EDB"/>
    <w:rsid w:val="00635CED"/>
    <w:rsid w:val="00636ACC"/>
    <w:rsid w:val="00642E2C"/>
    <w:rsid w:val="00644B5F"/>
    <w:rsid w:val="00646A85"/>
    <w:rsid w:val="00652D96"/>
    <w:rsid w:val="00652D99"/>
    <w:rsid w:val="00654E63"/>
    <w:rsid w:val="00656A83"/>
    <w:rsid w:val="00656D23"/>
    <w:rsid w:val="00657B93"/>
    <w:rsid w:val="00660317"/>
    <w:rsid w:val="00660EC1"/>
    <w:rsid w:val="006628B1"/>
    <w:rsid w:val="00664CF1"/>
    <w:rsid w:val="0066601F"/>
    <w:rsid w:val="0066656D"/>
    <w:rsid w:val="006724AB"/>
    <w:rsid w:val="00673BCC"/>
    <w:rsid w:val="00675C21"/>
    <w:rsid w:val="0067629F"/>
    <w:rsid w:val="0067637C"/>
    <w:rsid w:val="006763FB"/>
    <w:rsid w:val="00677B87"/>
    <w:rsid w:val="006811D5"/>
    <w:rsid w:val="0068120F"/>
    <w:rsid w:val="006820BA"/>
    <w:rsid w:val="00682253"/>
    <w:rsid w:val="00690021"/>
    <w:rsid w:val="00693E53"/>
    <w:rsid w:val="0069496B"/>
    <w:rsid w:val="00694B96"/>
    <w:rsid w:val="00694B9E"/>
    <w:rsid w:val="00694D04"/>
    <w:rsid w:val="0069664E"/>
    <w:rsid w:val="006966BD"/>
    <w:rsid w:val="006A229A"/>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4613"/>
    <w:rsid w:val="006C5093"/>
    <w:rsid w:val="006C5648"/>
    <w:rsid w:val="006C7A4F"/>
    <w:rsid w:val="006D377A"/>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426"/>
    <w:rsid w:val="00715C02"/>
    <w:rsid w:val="00717440"/>
    <w:rsid w:val="007235ED"/>
    <w:rsid w:val="007264D9"/>
    <w:rsid w:val="007272BD"/>
    <w:rsid w:val="007302F5"/>
    <w:rsid w:val="007303D5"/>
    <w:rsid w:val="0073061E"/>
    <w:rsid w:val="00732827"/>
    <w:rsid w:val="00732B50"/>
    <w:rsid w:val="007337FC"/>
    <w:rsid w:val="00733A94"/>
    <w:rsid w:val="00734179"/>
    <w:rsid w:val="00735430"/>
    <w:rsid w:val="00736353"/>
    <w:rsid w:val="0073673C"/>
    <w:rsid w:val="00737FE8"/>
    <w:rsid w:val="0074008E"/>
    <w:rsid w:val="007415AA"/>
    <w:rsid w:val="007419FE"/>
    <w:rsid w:val="00742208"/>
    <w:rsid w:val="00743B3B"/>
    <w:rsid w:val="00743D26"/>
    <w:rsid w:val="007446D7"/>
    <w:rsid w:val="0074491B"/>
    <w:rsid w:val="00747EAD"/>
    <w:rsid w:val="00750189"/>
    <w:rsid w:val="00750C95"/>
    <w:rsid w:val="00750E66"/>
    <w:rsid w:val="007520B7"/>
    <w:rsid w:val="0075261A"/>
    <w:rsid w:val="0075300D"/>
    <w:rsid w:val="00754E9D"/>
    <w:rsid w:val="00756A00"/>
    <w:rsid w:val="00760866"/>
    <w:rsid w:val="00762FCD"/>
    <w:rsid w:val="0076312F"/>
    <w:rsid w:val="00763939"/>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06C9"/>
    <w:rsid w:val="007920D7"/>
    <w:rsid w:val="00792E0E"/>
    <w:rsid w:val="00794143"/>
    <w:rsid w:val="00794A15"/>
    <w:rsid w:val="00795923"/>
    <w:rsid w:val="00795D9A"/>
    <w:rsid w:val="00797858"/>
    <w:rsid w:val="007A1B4F"/>
    <w:rsid w:val="007A23F1"/>
    <w:rsid w:val="007A2950"/>
    <w:rsid w:val="007A58BB"/>
    <w:rsid w:val="007A72B8"/>
    <w:rsid w:val="007B2F5A"/>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D37A7"/>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33B58"/>
    <w:rsid w:val="00842A00"/>
    <w:rsid w:val="008453A0"/>
    <w:rsid w:val="00846417"/>
    <w:rsid w:val="0084789B"/>
    <w:rsid w:val="008478E7"/>
    <w:rsid w:val="0085079F"/>
    <w:rsid w:val="0085353E"/>
    <w:rsid w:val="0085577F"/>
    <w:rsid w:val="00857BE9"/>
    <w:rsid w:val="00861034"/>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6A33"/>
    <w:rsid w:val="00887ACC"/>
    <w:rsid w:val="00890D36"/>
    <w:rsid w:val="00891553"/>
    <w:rsid w:val="008926AC"/>
    <w:rsid w:val="00892B29"/>
    <w:rsid w:val="00892FF6"/>
    <w:rsid w:val="008944F3"/>
    <w:rsid w:val="00895286"/>
    <w:rsid w:val="00896F72"/>
    <w:rsid w:val="0089755E"/>
    <w:rsid w:val="008A1513"/>
    <w:rsid w:val="008A2139"/>
    <w:rsid w:val="008A2615"/>
    <w:rsid w:val="008A44AE"/>
    <w:rsid w:val="008A4AAF"/>
    <w:rsid w:val="008A59D7"/>
    <w:rsid w:val="008A7821"/>
    <w:rsid w:val="008A7B35"/>
    <w:rsid w:val="008B0B6B"/>
    <w:rsid w:val="008B0E7E"/>
    <w:rsid w:val="008B2B42"/>
    <w:rsid w:val="008B2D8E"/>
    <w:rsid w:val="008B2F72"/>
    <w:rsid w:val="008B383E"/>
    <w:rsid w:val="008B43BB"/>
    <w:rsid w:val="008B5343"/>
    <w:rsid w:val="008B67F1"/>
    <w:rsid w:val="008B692C"/>
    <w:rsid w:val="008B7B3D"/>
    <w:rsid w:val="008B7F30"/>
    <w:rsid w:val="008C0930"/>
    <w:rsid w:val="008C0DB7"/>
    <w:rsid w:val="008C1B2A"/>
    <w:rsid w:val="008C248B"/>
    <w:rsid w:val="008C42AB"/>
    <w:rsid w:val="008C5766"/>
    <w:rsid w:val="008C5F65"/>
    <w:rsid w:val="008C60A1"/>
    <w:rsid w:val="008C6415"/>
    <w:rsid w:val="008C7392"/>
    <w:rsid w:val="008C7B14"/>
    <w:rsid w:val="008C7E20"/>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29EE"/>
    <w:rsid w:val="009259A2"/>
    <w:rsid w:val="00926100"/>
    <w:rsid w:val="00927BA9"/>
    <w:rsid w:val="00930126"/>
    <w:rsid w:val="00930AEA"/>
    <w:rsid w:val="00930FBF"/>
    <w:rsid w:val="00932D6B"/>
    <w:rsid w:val="00933045"/>
    <w:rsid w:val="009363F5"/>
    <w:rsid w:val="00936874"/>
    <w:rsid w:val="00936CA8"/>
    <w:rsid w:val="00940B1B"/>
    <w:rsid w:val="0094275B"/>
    <w:rsid w:val="00942BF3"/>
    <w:rsid w:val="00944767"/>
    <w:rsid w:val="00944E0B"/>
    <w:rsid w:val="00946343"/>
    <w:rsid w:val="00946375"/>
    <w:rsid w:val="009509B1"/>
    <w:rsid w:val="0095159D"/>
    <w:rsid w:val="00951D09"/>
    <w:rsid w:val="0095242E"/>
    <w:rsid w:val="009524D8"/>
    <w:rsid w:val="00952AB8"/>
    <w:rsid w:val="009564BB"/>
    <w:rsid w:val="009569EC"/>
    <w:rsid w:val="00956C45"/>
    <w:rsid w:val="0096010E"/>
    <w:rsid w:val="009626A3"/>
    <w:rsid w:val="0096281C"/>
    <w:rsid w:val="00963B1C"/>
    <w:rsid w:val="00964A6D"/>
    <w:rsid w:val="009652BE"/>
    <w:rsid w:val="00965D16"/>
    <w:rsid w:val="00966BBF"/>
    <w:rsid w:val="00970871"/>
    <w:rsid w:val="00971377"/>
    <w:rsid w:val="009725D5"/>
    <w:rsid w:val="0097291F"/>
    <w:rsid w:val="00975C87"/>
    <w:rsid w:val="00976994"/>
    <w:rsid w:val="00982634"/>
    <w:rsid w:val="009927F3"/>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27C7"/>
    <w:rsid w:val="009B2E24"/>
    <w:rsid w:val="009B48FC"/>
    <w:rsid w:val="009B6E4E"/>
    <w:rsid w:val="009B6F7C"/>
    <w:rsid w:val="009B73FD"/>
    <w:rsid w:val="009B7D85"/>
    <w:rsid w:val="009C16B2"/>
    <w:rsid w:val="009C1CA0"/>
    <w:rsid w:val="009C2361"/>
    <w:rsid w:val="009C3804"/>
    <w:rsid w:val="009C41C9"/>
    <w:rsid w:val="009C5D6C"/>
    <w:rsid w:val="009D08F0"/>
    <w:rsid w:val="009D2CDD"/>
    <w:rsid w:val="009D6E15"/>
    <w:rsid w:val="009E0588"/>
    <w:rsid w:val="009E1E1F"/>
    <w:rsid w:val="009E2C3B"/>
    <w:rsid w:val="009E40DB"/>
    <w:rsid w:val="009E5CBA"/>
    <w:rsid w:val="009E5E20"/>
    <w:rsid w:val="009E62BB"/>
    <w:rsid w:val="009E62E5"/>
    <w:rsid w:val="009F0007"/>
    <w:rsid w:val="009F2D98"/>
    <w:rsid w:val="009F2F3A"/>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4ACD"/>
    <w:rsid w:val="00A1568A"/>
    <w:rsid w:val="00A15C6C"/>
    <w:rsid w:val="00A1603B"/>
    <w:rsid w:val="00A20134"/>
    <w:rsid w:val="00A20302"/>
    <w:rsid w:val="00A20382"/>
    <w:rsid w:val="00A20A4F"/>
    <w:rsid w:val="00A24B55"/>
    <w:rsid w:val="00A26466"/>
    <w:rsid w:val="00A26792"/>
    <w:rsid w:val="00A30653"/>
    <w:rsid w:val="00A30E86"/>
    <w:rsid w:val="00A32265"/>
    <w:rsid w:val="00A326CB"/>
    <w:rsid w:val="00A34283"/>
    <w:rsid w:val="00A3492C"/>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501"/>
    <w:rsid w:val="00A81AFE"/>
    <w:rsid w:val="00A8223E"/>
    <w:rsid w:val="00A83C01"/>
    <w:rsid w:val="00A83CA1"/>
    <w:rsid w:val="00A84085"/>
    <w:rsid w:val="00A842B0"/>
    <w:rsid w:val="00A84C38"/>
    <w:rsid w:val="00A9086D"/>
    <w:rsid w:val="00A95A4A"/>
    <w:rsid w:val="00A96588"/>
    <w:rsid w:val="00AA0F6F"/>
    <w:rsid w:val="00AA2976"/>
    <w:rsid w:val="00AA2D2C"/>
    <w:rsid w:val="00AA3362"/>
    <w:rsid w:val="00AA4A99"/>
    <w:rsid w:val="00AA594B"/>
    <w:rsid w:val="00AA5CE9"/>
    <w:rsid w:val="00AB33BB"/>
    <w:rsid w:val="00AB50F9"/>
    <w:rsid w:val="00AB5A35"/>
    <w:rsid w:val="00AB5ADD"/>
    <w:rsid w:val="00AB5BB5"/>
    <w:rsid w:val="00AB65FA"/>
    <w:rsid w:val="00AB763F"/>
    <w:rsid w:val="00AC1864"/>
    <w:rsid w:val="00AC3273"/>
    <w:rsid w:val="00AC3D33"/>
    <w:rsid w:val="00AC4086"/>
    <w:rsid w:val="00AC5A66"/>
    <w:rsid w:val="00AC5C93"/>
    <w:rsid w:val="00AC6A76"/>
    <w:rsid w:val="00AC70F3"/>
    <w:rsid w:val="00AD424D"/>
    <w:rsid w:val="00AD4A14"/>
    <w:rsid w:val="00AD60EC"/>
    <w:rsid w:val="00AD65FB"/>
    <w:rsid w:val="00AD7BBA"/>
    <w:rsid w:val="00AE1553"/>
    <w:rsid w:val="00AE1BAC"/>
    <w:rsid w:val="00AE2224"/>
    <w:rsid w:val="00AE2D29"/>
    <w:rsid w:val="00AE3406"/>
    <w:rsid w:val="00AE3B4A"/>
    <w:rsid w:val="00AE4BFD"/>
    <w:rsid w:val="00AE7C27"/>
    <w:rsid w:val="00AF6DFB"/>
    <w:rsid w:val="00AF77A3"/>
    <w:rsid w:val="00AF7A6F"/>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437F"/>
    <w:rsid w:val="00B258A7"/>
    <w:rsid w:val="00B27AD3"/>
    <w:rsid w:val="00B30663"/>
    <w:rsid w:val="00B325A1"/>
    <w:rsid w:val="00B329EC"/>
    <w:rsid w:val="00B33A53"/>
    <w:rsid w:val="00B34435"/>
    <w:rsid w:val="00B34FBB"/>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6FAC"/>
    <w:rsid w:val="00B57ABE"/>
    <w:rsid w:val="00B57C6C"/>
    <w:rsid w:val="00B57C83"/>
    <w:rsid w:val="00B601B1"/>
    <w:rsid w:val="00B61816"/>
    <w:rsid w:val="00B6417D"/>
    <w:rsid w:val="00B65D06"/>
    <w:rsid w:val="00B6770A"/>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4410"/>
    <w:rsid w:val="00B953BD"/>
    <w:rsid w:val="00BA07D0"/>
    <w:rsid w:val="00BA26EF"/>
    <w:rsid w:val="00BA453C"/>
    <w:rsid w:val="00BA553B"/>
    <w:rsid w:val="00BA6020"/>
    <w:rsid w:val="00BA6E9E"/>
    <w:rsid w:val="00BA7485"/>
    <w:rsid w:val="00BA7638"/>
    <w:rsid w:val="00BA7E71"/>
    <w:rsid w:val="00BB0982"/>
    <w:rsid w:val="00BB1042"/>
    <w:rsid w:val="00BB1662"/>
    <w:rsid w:val="00BB171B"/>
    <w:rsid w:val="00BB30CC"/>
    <w:rsid w:val="00BB32BD"/>
    <w:rsid w:val="00BB438E"/>
    <w:rsid w:val="00BB5348"/>
    <w:rsid w:val="00BB5EA3"/>
    <w:rsid w:val="00BC303C"/>
    <w:rsid w:val="00BC33E3"/>
    <w:rsid w:val="00BC455A"/>
    <w:rsid w:val="00BC4A4C"/>
    <w:rsid w:val="00BC52CD"/>
    <w:rsid w:val="00BC7ADC"/>
    <w:rsid w:val="00BD19DD"/>
    <w:rsid w:val="00BD2142"/>
    <w:rsid w:val="00BD277F"/>
    <w:rsid w:val="00BD28C7"/>
    <w:rsid w:val="00BD2C10"/>
    <w:rsid w:val="00BD42E6"/>
    <w:rsid w:val="00BD4EC2"/>
    <w:rsid w:val="00BD54B7"/>
    <w:rsid w:val="00BD5948"/>
    <w:rsid w:val="00BD7734"/>
    <w:rsid w:val="00BE0044"/>
    <w:rsid w:val="00BE1741"/>
    <w:rsid w:val="00BE2FD1"/>
    <w:rsid w:val="00BE5794"/>
    <w:rsid w:val="00BE6D3B"/>
    <w:rsid w:val="00BE707C"/>
    <w:rsid w:val="00BE70A5"/>
    <w:rsid w:val="00BE755F"/>
    <w:rsid w:val="00BF0384"/>
    <w:rsid w:val="00BF0964"/>
    <w:rsid w:val="00BF13EF"/>
    <w:rsid w:val="00BF2B8C"/>
    <w:rsid w:val="00BF6A93"/>
    <w:rsid w:val="00C00695"/>
    <w:rsid w:val="00C00DCC"/>
    <w:rsid w:val="00C011ED"/>
    <w:rsid w:val="00C029BB"/>
    <w:rsid w:val="00C04F42"/>
    <w:rsid w:val="00C05F60"/>
    <w:rsid w:val="00C07458"/>
    <w:rsid w:val="00C1050E"/>
    <w:rsid w:val="00C109C6"/>
    <w:rsid w:val="00C12B18"/>
    <w:rsid w:val="00C12B87"/>
    <w:rsid w:val="00C16001"/>
    <w:rsid w:val="00C22E1D"/>
    <w:rsid w:val="00C2381D"/>
    <w:rsid w:val="00C249C8"/>
    <w:rsid w:val="00C26F8B"/>
    <w:rsid w:val="00C27B7E"/>
    <w:rsid w:val="00C309D0"/>
    <w:rsid w:val="00C33E81"/>
    <w:rsid w:val="00C34D98"/>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6F8"/>
    <w:rsid w:val="00C637EE"/>
    <w:rsid w:val="00C6716D"/>
    <w:rsid w:val="00C704F7"/>
    <w:rsid w:val="00C72A87"/>
    <w:rsid w:val="00C74AD3"/>
    <w:rsid w:val="00C74D2C"/>
    <w:rsid w:val="00C7614F"/>
    <w:rsid w:val="00C77254"/>
    <w:rsid w:val="00C77403"/>
    <w:rsid w:val="00C8095A"/>
    <w:rsid w:val="00C81AE4"/>
    <w:rsid w:val="00C81D58"/>
    <w:rsid w:val="00C8348E"/>
    <w:rsid w:val="00C84BCB"/>
    <w:rsid w:val="00C8710C"/>
    <w:rsid w:val="00C903B4"/>
    <w:rsid w:val="00C90BCE"/>
    <w:rsid w:val="00C93E0F"/>
    <w:rsid w:val="00CA4DE3"/>
    <w:rsid w:val="00CA52A5"/>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07"/>
    <w:rsid w:val="00CE1770"/>
    <w:rsid w:val="00CE1787"/>
    <w:rsid w:val="00CE2EF2"/>
    <w:rsid w:val="00CE5D23"/>
    <w:rsid w:val="00CE6245"/>
    <w:rsid w:val="00CE7621"/>
    <w:rsid w:val="00CF04A9"/>
    <w:rsid w:val="00CF0D1C"/>
    <w:rsid w:val="00CF120F"/>
    <w:rsid w:val="00CF18B3"/>
    <w:rsid w:val="00CF3235"/>
    <w:rsid w:val="00CF40EE"/>
    <w:rsid w:val="00CF4AE9"/>
    <w:rsid w:val="00CF4E0D"/>
    <w:rsid w:val="00CF4E16"/>
    <w:rsid w:val="00CF62E2"/>
    <w:rsid w:val="00CF7076"/>
    <w:rsid w:val="00CF73C5"/>
    <w:rsid w:val="00CF7ED4"/>
    <w:rsid w:val="00D02AE0"/>
    <w:rsid w:val="00D04143"/>
    <w:rsid w:val="00D06542"/>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214C"/>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5850"/>
    <w:rsid w:val="00D5665B"/>
    <w:rsid w:val="00D569CA"/>
    <w:rsid w:val="00D57EAD"/>
    <w:rsid w:val="00D6140D"/>
    <w:rsid w:val="00D61A5D"/>
    <w:rsid w:val="00D639FD"/>
    <w:rsid w:val="00D6614C"/>
    <w:rsid w:val="00D668E1"/>
    <w:rsid w:val="00D669F0"/>
    <w:rsid w:val="00D66BF4"/>
    <w:rsid w:val="00D66E7C"/>
    <w:rsid w:val="00D72862"/>
    <w:rsid w:val="00D72C3E"/>
    <w:rsid w:val="00D7324F"/>
    <w:rsid w:val="00D736D4"/>
    <w:rsid w:val="00D73DBE"/>
    <w:rsid w:val="00D73E52"/>
    <w:rsid w:val="00D76613"/>
    <w:rsid w:val="00D81A22"/>
    <w:rsid w:val="00D81AB4"/>
    <w:rsid w:val="00D81E70"/>
    <w:rsid w:val="00D82C5F"/>
    <w:rsid w:val="00D83455"/>
    <w:rsid w:val="00D83CC2"/>
    <w:rsid w:val="00D85F32"/>
    <w:rsid w:val="00D87776"/>
    <w:rsid w:val="00D90D46"/>
    <w:rsid w:val="00D92CB0"/>
    <w:rsid w:val="00D92D64"/>
    <w:rsid w:val="00D936E5"/>
    <w:rsid w:val="00D94490"/>
    <w:rsid w:val="00D958EA"/>
    <w:rsid w:val="00D95BA5"/>
    <w:rsid w:val="00D97312"/>
    <w:rsid w:val="00D97AD8"/>
    <w:rsid w:val="00DA0EA9"/>
    <w:rsid w:val="00DA1EB4"/>
    <w:rsid w:val="00DA3D91"/>
    <w:rsid w:val="00DA4A4F"/>
    <w:rsid w:val="00DA4C06"/>
    <w:rsid w:val="00DA51B2"/>
    <w:rsid w:val="00DA5D8D"/>
    <w:rsid w:val="00DB1B96"/>
    <w:rsid w:val="00DB2157"/>
    <w:rsid w:val="00DB22FE"/>
    <w:rsid w:val="00DB32FC"/>
    <w:rsid w:val="00DB38E7"/>
    <w:rsid w:val="00DB4CC1"/>
    <w:rsid w:val="00DB4DBC"/>
    <w:rsid w:val="00DC0C34"/>
    <w:rsid w:val="00DC3176"/>
    <w:rsid w:val="00DC3619"/>
    <w:rsid w:val="00DC6220"/>
    <w:rsid w:val="00DC6A79"/>
    <w:rsid w:val="00DC6D84"/>
    <w:rsid w:val="00DC7BC2"/>
    <w:rsid w:val="00DC7D14"/>
    <w:rsid w:val="00DD096F"/>
    <w:rsid w:val="00DD2722"/>
    <w:rsid w:val="00DD48D0"/>
    <w:rsid w:val="00DD4DF5"/>
    <w:rsid w:val="00DD79D0"/>
    <w:rsid w:val="00DD7AC1"/>
    <w:rsid w:val="00DD7B54"/>
    <w:rsid w:val="00DE2F99"/>
    <w:rsid w:val="00DE395C"/>
    <w:rsid w:val="00DE43F7"/>
    <w:rsid w:val="00DE44DA"/>
    <w:rsid w:val="00DE5ADA"/>
    <w:rsid w:val="00DE6192"/>
    <w:rsid w:val="00DE63C5"/>
    <w:rsid w:val="00DE7CBB"/>
    <w:rsid w:val="00DF030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3DE3"/>
    <w:rsid w:val="00E04A5C"/>
    <w:rsid w:val="00E0515F"/>
    <w:rsid w:val="00E06D06"/>
    <w:rsid w:val="00E11885"/>
    <w:rsid w:val="00E12E17"/>
    <w:rsid w:val="00E12E72"/>
    <w:rsid w:val="00E13647"/>
    <w:rsid w:val="00E15672"/>
    <w:rsid w:val="00E15D45"/>
    <w:rsid w:val="00E16054"/>
    <w:rsid w:val="00E17A96"/>
    <w:rsid w:val="00E20891"/>
    <w:rsid w:val="00E2095B"/>
    <w:rsid w:val="00E20D84"/>
    <w:rsid w:val="00E24B27"/>
    <w:rsid w:val="00E24ED1"/>
    <w:rsid w:val="00E2694A"/>
    <w:rsid w:val="00E301DD"/>
    <w:rsid w:val="00E3151D"/>
    <w:rsid w:val="00E31C27"/>
    <w:rsid w:val="00E34B15"/>
    <w:rsid w:val="00E34C9A"/>
    <w:rsid w:val="00E36791"/>
    <w:rsid w:val="00E40D11"/>
    <w:rsid w:val="00E42710"/>
    <w:rsid w:val="00E439BD"/>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5AF"/>
    <w:rsid w:val="00E838E1"/>
    <w:rsid w:val="00E854AE"/>
    <w:rsid w:val="00E87B84"/>
    <w:rsid w:val="00E91F17"/>
    <w:rsid w:val="00E92F8F"/>
    <w:rsid w:val="00E9353D"/>
    <w:rsid w:val="00E95A01"/>
    <w:rsid w:val="00E96315"/>
    <w:rsid w:val="00E964D0"/>
    <w:rsid w:val="00E96541"/>
    <w:rsid w:val="00E96DDE"/>
    <w:rsid w:val="00E971B5"/>
    <w:rsid w:val="00E97CBF"/>
    <w:rsid w:val="00EA1B66"/>
    <w:rsid w:val="00EA2262"/>
    <w:rsid w:val="00EA28C5"/>
    <w:rsid w:val="00EA3A1D"/>
    <w:rsid w:val="00EA7704"/>
    <w:rsid w:val="00EA7A91"/>
    <w:rsid w:val="00EB0B0C"/>
    <w:rsid w:val="00EB25A7"/>
    <w:rsid w:val="00EB576B"/>
    <w:rsid w:val="00EB702D"/>
    <w:rsid w:val="00EB73A4"/>
    <w:rsid w:val="00EB7F56"/>
    <w:rsid w:val="00EC00B0"/>
    <w:rsid w:val="00EC045B"/>
    <w:rsid w:val="00EC0F3D"/>
    <w:rsid w:val="00EC2064"/>
    <w:rsid w:val="00EC3D29"/>
    <w:rsid w:val="00EC4B88"/>
    <w:rsid w:val="00EC4E11"/>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5A2"/>
    <w:rsid w:val="00EF3710"/>
    <w:rsid w:val="00EF494A"/>
    <w:rsid w:val="00EF5C9D"/>
    <w:rsid w:val="00EF648A"/>
    <w:rsid w:val="00F01F66"/>
    <w:rsid w:val="00F025B5"/>
    <w:rsid w:val="00F043AD"/>
    <w:rsid w:val="00F04446"/>
    <w:rsid w:val="00F04C30"/>
    <w:rsid w:val="00F072A2"/>
    <w:rsid w:val="00F11CF8"/>
    <w:rsid w:val="00F13A89"/>
    <w:rsid w:val="00F14460"/>
    <w:rsid w:val="00F15C9A"/>
    <w:rsid w:val="00F169FA"/>
    <w:rsid w:val="00F16C1B"/>
    <w:rsid w:val="00F16C49"/>
    <w:rsid w:val="00F17B80"/>
    <w:rsid w:val="00F227BC"/>
    <w:rsid w:val="00F2334F"/>
    <w:rsid w:val="00F23626"/>
    <w:rsid w:val="00F238D1"/>
    <w:rsid w:val="00F23CED"/>
    <w:rsid w:val="00F24124"/>
    <w:rsid w:val="00F24785"/>
    <w:rsid w:val="00F256C9"/>
    <w:rsid w:val="00F26599"/>
    <w:rsid w:val="00F26A5E"/>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146"/>
    <w:rsid w:val="00F5392A"/>
    <w:rsid w:val="00F53F0D"/>
    <w:rsid w:val="00F543A4"/>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4FA3"/>
    <w:rsid w:val="00F95910"/>
    <w:rsid w:val="00F96F57"/>
    <w:rsid w:val="00F979CC"/>
    <w:rsid w:val="00FA01DB"/>
    <w:rsid w:val="00FA16D8"/>
    <w:rsid w:val="00FA1F4C"/>
    <w:rsid w:val="00FA5103"/>
    <w:rsid w:val="00FA7C6D"/>
    <w:rsid w:val="00FB0C5D"/>
    <w:rsid w:val="00FB0C7C"/>
    <w:rsid w:val="00FB367D"/>
    <w:rsid w:val="00FB4218"/>
    <w:rsid w:val="00FB7512"/>
    <w:rsid w:val="00FC0C13"/>
    <w:rsid w:val="00FC0F9D"/>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3D3"/>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79209791">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699356018">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1409418">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515255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Skripsi\Bawa%20Jogja%20Pulang%20Kelar\Tugas%20Akhir%20-%20Reza%20Andriady%20-%2044976.docx" TargetMode="External"/><Relationship Id="rId21" Type="http://schemas.openxmlformats.org/officeDocument/2006/relationships/hyperlink" Target="file:///G:\Skripsi\Bawa%20Jogja%20Pulang%20Kelar\Tugas%20Akhir%20-%20Reza%20Andriady%20-%2044976.docx" TargetMode="External"/><Relationship Id="rId42" Type="http://schemas.openxmlformats.org/officeDocument/2006/relationships/image" Target="media/image5.jpeg"/><Relationship Id="rId47" Type="http://schemas.openxmlformats.org/officeDocument/2006/relationships/image" Target="media/image10.png"/><Relationship Id="rId63" Type="http://schemas.openxmlformats.org/officeDocument/2006/relationships/chart" Target="charts/chart1.xml"/><Relationship Id="rId68" Type="http://schemas.openxmlformats.org/officeDocument/2006/relationships/chart" Target="charts/chart4.xml"/><Relationship Id="rId84" Type="http://schemas.openxmlformats.org/officeDocument/2006/relationships/chart" Target="charts/chart18.xml"/><Relationship Id="rId89" Type="http://schemas.openxmlformats.org/officeDocument/2006/relationships/chart" Target="charts/chart23.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hyperlink" Target="file:///G:\Skripsi\Bawa%20Jogja%20Pulang%20Kelar\Tugas%20Akhir%20-%20Reza%20Andriady%20-%2044976.docx" TargetMode="External"/><Relationship Id="rId29" Type="http://schemas.openxmlformats.org/officeDocument/2006/relationships/hyperlink" Target="file:///G:\Skripsi\Bawa%20Jogja%20Pulang%20Kelar\Tugas%20Akhir%20-%20Reza%20Andriady%20-%2044976.docx" TargetMode="Externa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hyperlink" Target="file:///G:\Skripsi\Bawa%20Jogja%20Pulang%20Kelar\Tugas%20Akhir%20-%20Reza%20Andriady%20-%2044976.docx" TargetMode="External"/><Relationship Id="rId32" Type="http://schemas.openxmlformats.org/officeDocument/2006/relationships/hyperlink" Target="file:///G:\Skripsi\Bawa%20Jogja%20Pulang%20Kelar\Tugas%20Akhir%20-%20Reza%20Andriady%20-%2044976.docx" TargetMode="External"/><Relationship Id="rId37" Type="http://schemas.openxmlformats.org/officeDocument/2006/relationships/image" Target="media/image2.png"/><Relationship Id="rId40" Type="http://schemas.openxmlformats.org/officeDocument/2006/relationships/footer" Target="footer7.xm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6.png"/><Relationship Id="rId74" Type="http://schemas.openxmlformats.org/officeDocument/2006/relationships/chart" Target="charts/chart10.xml"/><Relationship Id="rId79" Type="http://schemas.openxmlformats.org/officeDocument/2006/relationships/chart" Target="charts/chart13.xml"/><Relationship Id="rId87" Type="http://schemas.openxmlformats.org/officeDocument/2006/relationships/chart" Target="charts/chart21.xm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chart" Target="charts/chart16.xml"/><Relationship Id="rId90" Type="http://schemas.openxmlformats.org/officeDocument/2006/relationships/chart" Target="charts/chart24.xml"/><Relationship Id="rId95" Type="http://schemas.openxmlformats.org/officeDocument/2006/relationships/chart" Target="charts/chart28.xml"/><Relationship Id="rId19" Type="http://schemas.openxmlformats.org/officeDocument/2006/relationships/hyperlink" Target="file:///G:\Skripsi\Bawa%20Jogja%20Pulang%20Kelar\Tugas%20Akhir%20-%20Reza%20Andriady%20-%2044976.docx" TargetMode="External"/><Relationship Id="rId14" Type="http://schemas.openxmlformats.org/officeDocument/2006/relationships/footer" Target="footer4.xml"/><Relationship Id="rId22" Type="http://schemas.openxmlformats.org/officeDocument/2006/relationships/hyperlink" Target="file:///G:\Skripsi\Bawa%20Jogja%20Pulang%20Kelar\Tugas%20Akhir%20-%20Reza%20Andriady%20-%2044976.docx" TargetMode="External"/><Relationship Id="rId27" Type="http://schemas.openxmlformats.org/officeDocument/2006/relationships/hyperlink" Target="file:///G:\Skripsi\Bawa%20Jogja%20Pulang%20Kelar\Tugas%20Akhir%20-%20Reza%20Andriady%20-%2044976.docx" TargetMode="External"/><Relationship Id="rId30" Type="http://schemas.openxmlformats.org/officeDocument/2006/relationships/hyperlink" Target="file:///G:\Skripsi\Bawa%20Jogja%20Pulang%20Kelar\Tugas%20Akhir%20-%20Reza%20Andriady%20-%2044976.docx" TargetMode="External"/><Relationship Id="rId35" Type="http://schemas.openxmlformats.org/officeDocument/2006/relationships/header" Target="header3.xm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chart" Target="charts/chart2.xml"/><Relationship Id="rId69" Type="http://schemas.openxmlformats.org/officeDocument/2006/relationships/chart" Target="charts/chart5.xml"/><Relationship Id="rId77" Type="http://schemas.openxmlformats.org/officeDocument/2006/relationships/chart" Target="charts/chart12.xml"/><Relationship Id="rId100" Type="http://schemas.openxmlformats.org/officeDocument/2006/relationships/footer" Target="footer9.xml"/><Relationship Id="rId105"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image" Target="media/image14.jpeg"/><Relationship Id="rId72" Type="http://schemas.openxmlformats.org/officeDocument/2006/relationships/chart" Target="charts/chart8.xml"/><Relationship Id="rId80" Type="http://schemas.openxmlformats.org/officeDocument/2006/relationships/chart" Target="charts/chart14.xml"/><Relationship Id="rId85" Type="http://schemas.openxmlformats.org/officeDocument/2006/relationships/chart" Target="charts/chart19.xml"/><Relationship Id="rId93" Type="http://schemas.openxmlformats.org/officeDocument/2006/relationships/chart" Target="charts/chart26.xml"/><Relationship Id="rId98"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G:\Skripsi\Bawa%20Jogja%20Pulang%20Kelar\Tugas%20Akhir%20-%20Reza%20Andriady%20-%2044976.docx" TargetMode="External"/><Relationship Id="rId25" Type="http://schemas.openxmlformats.org/officeDocument/2006/relationships/hyperlink" Target="file:///G:\Skripsi\Bawa%20Jogja%20Pulang%20Kelar\Tugas%20Akhir%20-%20Reza%20Andriady%20-%2044976.docx" TargetMode="External"/><Relationship Id="rId33" Type="http://schemas.openxmlformats.org/officeDocument/2006/relationships/header" Target="header2.xml"/><Relationship Id="rId38" Type="http://schemas.openxmlformats.org/officeDocument/2006/relationships/image" Target="media/image3.png"/><Relationship Id="rId46" Type="http://schemas.openxmlformats.org/officeDocument/2006/relationships/image" Target="media/image9.png"/><Relationship Id="rId59" Type="http://schemas.openxmlformats.org/officeDocument/2006/relationships/image" Target="media/image22.png"/><Relationship Id="rId67" Type="http://schemas.openxmlformats.org/officeDocument/2006/relationships/oleObject" Target="embeddings/Microsoft_Excel_Chart.xls"/><Relationship Id="rId103" Type="http://schemas.openxmlformats.org/officeDocument/2006/relationships/header" Target="header8.xml"/><Relationship Id="rId108" Type="http://schemas.openxmlformats.org/officeDocument/2006/relationships/theme" Target="theme/theme1.xml"/><Relationship Id="rId20" Type="http://schemas.openxmlformats.org/officeDocument/2006/relationships/hyperlink" Target="file:///G:\Skripsi\Bawa%20Jogja%20Pulang%20Kelar\Tugas%20Akhir%20-%20Reza%20Andriady%20-%2044976.docx" TargetMode="External"/><Relationship Id="rId41" Type="http://schemas.openxmlformats.org/officeDocument/2006/relationships/image" Target="media/image4.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chart" Target="charts/chart6.xml"/><Relationship Id="rId75" Type="http://schemas.openxmlformats.org/officeDocument/2006/relationships/chart" Target="charts/chart11.xml"/><Relationship Id="rId83" Type="http://schemas.openxmlformats.org/officeDocument/2006/relationships/chart" Target="charts/chart17.xml"/><Relationship Id="rId88" Type="http://schemas.openxmlformats.org/officeDocument/2006/relationships/chart" Target="charts/chart22.xml"/><Relationship Id="rId91" Type="http://schemas.openxmlformats.org/officeDocument/2006/relationships/chart" Target="charts/chart25.xml"/><Relationship Id="rId9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G:\Skripsi\Bawa%20Jogja%20Pulang%20Kelar\Tugas%20Akhir%20-%20Reza%20Andriady%20-%2044976.docx" TargetMode="External"/><Relationship Id="rId23" Type="http://schemas.openxmlformats.org/officeDocument/2006/relationships/hyperlink" Target="file:///G:\Skripsi\Bawa%20Jogja%20Pulang%20Kelar\Tugas%20Akhir%20-%20Reza%20Andriady%20-%2044976.docx" TargetMode="External"/><Relationship Id="rId28" Type="http://schemas.openxmlformats.org/officeDocument/2006/relationships/hyperlink" Target="file:///G:\Skripsi\Bawa%20Jogja%20Pulang%20Kelar\Tugas%20Akhir%20-%20Reza%20Andriady%20-%2044976.docx" TargetMode="External"/><Relationship Id="rId36" Type="http://schemas.openxmlformats.org/officeDocument/2006/relationships/footer" Target="footer6.xml"/><Relationship Id="rId49" Type="http://schemas.openxmlformats.org/officeDocument/2006/relationships/image" Target="media/image12.jpeg"/><Relationship Id="rId57" Type="http://schemas.openxmlformats.org/officeDocument/2006/relationships/image" Target="media/image20.png"/><Relationship Id="rId106" Type="http://schemas.openxmlformats.org/officeDocument/2006/relationships/footer" Target="footer12.xml"/><Relationship Id="rId10" Type="http://schemas.openxmlformats.org/officeDocument/2006/relationships/header" Target="header1.xml"/><Relationship Id="rId31" Type="http://schemas.openxmlformats.org/officeDocument/2006/relationships/hyperlink" Target="file:///G:\Skripsi\Bawa%20Jogja%20Pulang%20Kelar\Tugas%20Akhir%20-%20Reza%20Andriady%20-%2044976.docx" TargetMode="External"/><Relationship Id="rId44" Type="http://schemas.openxmlformats.org/officeDocument/2006/relationships/image" Target="media/image7.png"/><Relationship Id="rId52" Type="http://schemas.openxmlformats.org/officeDocument/2006/relationships/image" Target="media/image15.jpeg"/><Relationship Id="rId60" Type="http://schemas.openxmlformats.org/officeDocument/2006/relationships/image" Target="media/image23.png"/><Relationship Id="rId65" Type="http://schemas.openxmlformats.org/officeDocument/2006/relationships/chart" Target="charts/chart3.xml"/><Relationship Id="rId73" Type="http://schemas.openxmlformats.org/officeDocument/2006/relationships/chart" Target="charts/chart9.xml"/><Relationship Id="rId78" Type="http://schemas.openxmlformats.org/officeDocument/2006/relationships/image" Target="media/image28.png"/><Relationship Id="rId81" Type="http://schemas.openxmlformats.org/officeDocument/2006/relationships/chart" Target="charts/chart15.xml"/><Relationship Id="rId86" Type="http://schemas.openxmlformats.org/officeDocument/2006/relationships/chart" Target="charts/chart20.xml"/><Relationship Id="rId94" Type="http://schemas.openxmlformats.org/officeDocument/2006/relationships/chart" Target="charts/chart27.xml"/><Relationship Id="rId99" Type="http://schemas.openxmlformats.org/officeDocument/2006/relationships/header" Target="header6.xml"/><Relationship Id="rId10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G:\Skripsi\Bawa%20Jogja%20Pulang%20Kelar\Tugas%20Akhir%20-%20Reza%20Andriady%20-%2044976.docx" TargetMode="External"/><Relationship Id="rId39" Type="http://schemas.openxmlformats.org/officeDocument/2006/relationships/header" Target="header4.xml"/><Relationship Id="rId34" Type="http://schemas.openxmlformats.org/officeDocument/2006/relationships/footer" Target="footer5.xml"/><Relationship Id="rId50" Type="http://schemas.openxmlformats.org/officeDocument/2006/relationships/image" Target="media/image13.jpeg"/><Relationship Id="rId55" Type="http://schemas.openxmlformats.org/officeDocument/2006/relationships/image" Target="media/image18.png"/><Relationship Id="rId76" Type="http://schemas.openxmlformats.org/officeDocument/2006/relationships/image" Target="media/image27.png"/><Relationship Id="rId97" Type="http://schemas.openxmlformats.org/officeDocument/2006/relationships/header" Target="header5.xml"/><Relationship Id="rId104" Type="http://schemas.openxmlformats.org/officeDocument/2006/relationships/footer" Target="footer1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05.xlsx"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05.xlsx"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05.xlsx" TargetMode="External"/><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05.xlsx" TargetMode="External"/><Relationship Id="rId2" Type="http://schemas.microsoft.com/office/2011/relationships/chartColorStyle" Target="colors11.xml"/><Relationship Id="rId1" Type="http://schemas.microsoft.com/office/2011/relationships/chartStyle" Target="style11.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2.xml"/><Relationship Id="rId1" Type="http://schemas.microsoft.com/office/2011/relationships/chartStyle" Target="style12.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3.xml"/><Relationship Id="rId1" Type="http://schemas.microsoft.com/office/2011/relationships/chartStyle" Target="style13.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5.xml"/><Relationship Id="rId1" Type="http://schemas.microsoft.com/office/2011/relationships/chartStyle" Target="style15.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6.xml"/><Relationship Id="rId1" Type="http://schemas.microsoft.com/office/2011/relationships/chartStyle" Target="style16.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7.xml"/><Relationship Id="rId1" Type="http://schemas.microsoft.com/office/2011/relationships/chartStyle" Target="style17.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8.xml"/><Relationship Id="rId1" Type="http://schemas.microsoft.com/office/2011/relationships/chartStyle" Target="style18.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9.xml"/><Relationship Id="rId1" Type="http://schemas.microsoft.com/office/2011/relationships/chartStyle" Target="style19.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ndri\OneDrive\Desktop\brakbrukbrooks2.xlsx" TargetMode="External"/><Relationship Id="rId2" Type="http://schemas.microsoft.com/office/2011/relationships/chartColorStyle" Target="colors20.xml"/><Relationship Id="rId1" Type="http://schemas.microsoft.com/office/2011/relationships/chartStyle" Target="style20.xml"/></Relationships>
</file>

<file path=word/charts/_rels/chart26.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1.xml"/><Relationship Id="rId1" Type="http://schemas.microsoft.com/office/2011/relationships/chartStyle" Target="style21.xml"/></Relationships>
</file>

<file path=word/charts/_rels/chart27.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2.xml"/><Relationship Id="rId1" Type="http://schemas.microsoft.com/office/2011/relationships/chartStyle" Target="style22.xml"/></Relationships>
</file>

<file path=word/charts/_rels/chart28.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23.xml"/><Relationship Id="rId1" Type="http://schemas.microsoft.com/office/2011/relationships/chartStyle" Target="style23.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63AA-4374-9F10-28B6B472924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63AA-4374-9F10-28B6B472924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63AA-4374-9F10-28B6B472924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63AA-4374-9F10-28B6B472924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0-9871-416F-ABE8-AF1CFD5AA059}"/>
            </c:ext>
          </c:extLst>
        </c:ser>
        <c:ser>
          <c:idx val="1"/>
          <c:order val="1"/>
          <c:tx>
            <c:v>10%</c:v>
          </c:tx>
          <c:spPr>
            <a:ln w="6350" cap="rnd">
              <a:solidFill>
                <a:schemeClr val="accent2"/>
              </a:solidFill>
              <a:prstDash val="lgDash"/>
              <a:round/>
            </a:ln>
            <a:effectLst/>
          </c:spPr>
          <c:marker>
            <c:symbol val="star"/>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1-9871-416F-ABE8-AF1CFD5AA059}"/>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0</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2-9871-416F-ABE8-AF1CFD5AA05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1</c:v>
                </c:pt>
                <c:pt idx="419">
                  <c:v>0</c:v>
                </c:pt>
                <c:pt idx="420">
                  <c:v>0</c:v>
                </c:pt>
                <c:pt idx="421">
                  <c:v>0</c:v>
                </c:pt>
                <c:pt idx="422">
                  <c:v>0</c:v>
                </c:pt>
                <c:pt idx="423">
                  <c:v>0</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3-9871-416F-ABE8-AF1CFD5AA05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1</c:v>
                </c:pt>
                <c:pt idx="431">
                  <c:v>1</c:v>
                </c:pt>
                <c:pt idx="432">
                  <c:v>1</c:v>
                </c:pt>
                <c:pt idx="433">
                  <c:v>1</c:v>
                </c:pt>
                <c:pt idx="434">
                  <c:v>0</c:v>
                </c:pt>
                <c:pt idx="435">
                  <c:v>0</c:v>
                </c:pt>
                <c:pt idx="436">
                  <c:v>0</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4-9871-416F-ABE8-AF1CFD5AA059}"/>
            </c:ext>
          </c:extLst>
        </c:ser>
        <c:ser>
          <c:idx val="5"/>
          <c:order val="5"/>
          <c:tx>
            <c:v>Grafik Seharus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871-416F-ABE8-AF1CFD5AA059}"/>
            </c:ext>
          </c:extLst>
        </c:ser>
        <c:dLbls>
          <c:showLegendKey val="0"/>
          <c:showVal val="0"/>
          <c:showCatName val="0"/>
          <c:showSerName val="0"/>
          <c:showPercent val="0"/>
          <c:showBubbleSize val="0"/>
        </c:dLbls>
        <c:marker val="1"/>
        <c:smooth val="0"/>
        <c:axId val="681223200"/>
        <c:axId val="681223856"/>
      </c:lineChart>
      <c:catAx>
        <c:axId val="6812232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856"/>
        <c:crosses val="autoZero"/>
        <c:auto val="1"/>
        <c:lblAlgn val="ctr"/>
        <c:lblOffset val="100"/>
        <c:noMultiLvlLbl val="0"/>
      </c:catAx>
      <c:valAx>
        <c:axId val="6812238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20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6.9441723800195893E-2"/>
          <c:w val="0.92337373350568797"/>
          <c:h val="0.48228847740751307"/>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6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1</c:v>
                </c:pt>
                <c:pt idx="752">
                  <c:v>1</c:v>
                </c:pt>
                <c:pt idx="753">
                  <c:v>1</c:v>
                </c:pt>
                <c:pt idx="754">
                  <c:v>1</c:v>
                </c:pt>
                <c:pt idx="755">
                  <c:v>1</c:v>
                </c:pt>
                <c:pt idx="756">
                  <c:v>1</c:v>
                </c:pt>
                <c:pt idx="757">
                  <c:v>1</c:v>
                </c:pt>
                <c:pt idx="758">
                  <c:v>1</c:v>
                </c:pt>
                <c:pt idx="759">
                  <c:v>1</c:v>
                </c:pt>
                <c:pt idx="760">
                  <c:v>1</c:v>
                </c:pt>
                <c:pt idx="761">
                  <c:v>1</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3684-4A44-A2B1-2BEA5B290CDF}"/>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3684-4A44-A2B1-2BEA5B290CDF}"/>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1</c:v>
                </c:pt>
                <c:pt idx="735">
                  <c:v>1</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3684-4A44-A2B1-2BEA5B290CDF}"/>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3684-4A44-A2B1-2BEA5B290CDF}"/>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0</c:v>
                </c:pt>
                <c:pt idx="502">
                  <c:v>0</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0</c:v>
                </c:pt>
                <c:pt idx="716">
                  <c:v>0</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3684-4A44-A2B1-2BEA5B290CDF}"/>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3684-4A44-A2B1-2BEA5B290CDF}"/>
            </c:ext>
          </c:extLst>
        </c:ser>
        <c:dLbls>
          <c:showLegendKey val="0"/>
          <c:showVal val="0"/>
          <c:showCatName val="0"/>
          <c:showSerName val="0"/>
          <c:showPercent val="0"/>
          <c:showBubbleSize val="0"/>
        </c:dLbls>
        <c:marker val="1"/>
        <c:smooth val="0"/>
        <c:axId val="791035664"/>
        <c:axId val="791032712"/>
      </c:lineChart>
      <c:catAx>
        <c:axId val="7910356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2712"/>
        <c:crosses val="autoZero"/>
        <c:auto val="1"/>
        <c:lblAlgn val="ctr"/>
        <c:lblOffset val="100"/>
        <c:noMultiLvlLbl val="0"/>
      </c:catAx>
      <c:valAx>
        <c:axId val="791032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566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0.10772219524040796"/>
          <c:w val="0.92337373350568797"/>
          <c:h val="0.45742256962901495"/>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9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75D9-4E5F-9FD0-8911908B731B}"/>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75D9-4E5F-9FD0-8911908B731B}"/>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75D9-4E5F-9FD0-8911908B731B}"/>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0</c:v>
                </c:pt>
                <c:pt idx="360">
                  <c:v>0</c:v>
                </c:pt>
                <c:pt idx="361">
                  <c:v>0</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75D9-4E5F-9FD0-8911908B731B}"/>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75D9-4E5F-9FD0-8911908B731B}"/>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75D9-4E5F-9FD0-8911908B731B}"/>
            </c:ext>
          </c:extLst>
        </c:ser>
        <c:dLbls>
          <c:showLegendKey val="0"/>
          <c:showVal val="0"/>
          <c:showCatName val="0"/>
          <c:showSerName val="0"/>
          <c:showPercent val="0"/>
          <c:showBubbleSize val="0"/>
        </c:dLbls>
        <c:marker val="1"/>
        <c:smooth val="0"/>
        <c:axId val="780714080"/>
        <c:axId val="780714736"/>
      </c:lineChart>
      <c:catAx>
        <c:axId val="7807140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736"/>
        <c:crosses val="autoZero"/>
        <c:auto val="1"/>
        <c:lblAlgn val="ctr"/>
        <c:lblOffset val="100"/>
        <c:noMultiLvlLbl val="0"/>
      </c:catAx>
      <c:valAx>
        <c:axId val="7807147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080"/>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9.7206165703275546E-2"/>
          <c:w val="0.92337373350568797"/>
          <c:h val="0.45223172970430719"/>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A057-42D8-882D-778D22E39145}"/>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A057-42D8-882D-778D22E39145}"/>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A057-42D8-882D-778D22E39145}"/>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0</c:v>
                </c:pt>
                <c:pt idx="501">
                  <c:v>0</c:v>
                </c:pt>
                <c:pt idx="502">
                  <c:v>0</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A057-42D8-882D-778D22E39145}"/>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0</c:v>
                </c:pt>
                <c:pt idx="491">
                  <c:v>1</c:v>
                </c:pt>
                <c:pt idx="492">
                  <c:v>1</c:v>
                </c:pt>
                <c:pt idx="493">
                  <c:v>1</c:v>
                </c:pt>
                <c:pt idx="494">
                  <c:v>1</c:v>
                </c:pt>
                <c:pt idx="495">
                  <c:v>1</c:v>
                </c:pt>
                <c:pt idx="496">
                  <c:v>1</c:v>
                </c:pt>
                <c:pt idx="497">
                  <c:v>1</c:v>
                </c:pt>
                <c:pt idx="498">
                  <c:v>1</c:v>
                </c:pt>
                <c:pt idx="499">
                  <c:v>1</c:v>
                </c:pt>
                <c:pt idx="500">
                  <c:v>0</c:v>
                </c:pt>
                <c:pt idx="501">
                  <c:v>0</c:v>
                </c:pt>
                <c:pt idx="502">
                  <c:v>0</c:v>
                </c:pt>
                <c:pt idx="503">
                  <c:v>0</c:v>
                </c:pt>
                <c:pt idx="504">
                  <c:v>0</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0</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0</c:v>
                </c:pt>
                <c:pt idx="758">
                  <c:v>0</c:v>
                </c:pt>
                <c:pt idx="759">
                  <c:v>0</c:v>
                </c:pt>
                <c:pt idx="760">
                  <c:v>0</c:v>
                </c:pt>
                <c:pt idx="761">
                  <c:v>0</c:v>
                </c:pt>
                <c:pt idx="762">
                  <c:v>0</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A057-42D8-882D-778D22E39145}"/>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A057-42D8-882D-778D22E39145}"/>
            </c:ext>
          </c:extLst>
        </c:ser>
        <c:dLbls>
          <c:showLegendKey val="0"/>
          <c:showVal val="0"/>
          <c:showCatName val="0"/>
          <c:showSerName val="0"/>
          <c:showPercent val="0"/>
          <c:showBubbleSize val="0"/>
        </c:dLbls>
        <c:marker val="1"/>
        <c:smooth val="0"/>
        <c:axId val="845508896"/>
        <c:axId val="845509224"/>
      </c:lineChart>
      <c:catAx>
        <c:axId val="845508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9224"/>
        <c:crosses val="autoZero"/>
        <c:auto val="1"/>
        <c:lblAlgn val="ctr"/>
        <c:lblOffset val="100"/>
        <c:noMultiLvlLbl val="0"/>
      </c:catAx>
      <c:valAx>
        <c:axId val="8455092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8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dPt>
            <c:idx val="170"/>
            <c:marker>
              <c:symbol val="square"/>
              <c:size val="5"/>
              <c:spPr>
                <a:solidFill>
                  <a:schemeClr val="accent1"/>
                </a:solidFill>
                <a:ln w="9525">
                  <a:solidFill>
                    <a:schemeClr val="accent1"/>
                  </a:solidFill>
                  <a:prstDash val="lgDash"/>
                </a:ln>
                <a:effectLst/>
              </c:spPr>
            </c:marker>
            <c:bubble3D val="0"/>
            <c:extLst>
              <c:ext xmlns:c16="http://schemas.microsoft.com/office/drawing/2014/chart" uri="{C3380CC4-5D6E-409C-BE32-E72D297353CC}">
                <c16:uniqueId val="{00000000-6BC8-4B5D-8626-883D27DEAF43}"/>
              </c:ext>
            </c:extLst>
          </c:dPt>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6BC8-4B5D-8626-883D27DEAF43}"/>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6BC8-4B5D-8626-883D27DEAF43}"/>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6BC8-4B5D-8626-883D27DEAF43}"/>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6BC8-4B5D-8626-883D27DEAF43}"/>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6BC8-4B5D-8626-883D27DEAF43}"/>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6-6BC8-4B5D-8626-883D27DEAF4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1</c:v>
                </c:pt>
                <c:pt idx="754">
                  <c:v>0</c:v>
                </c:pt>
                <c:pt idx="755">
                  <c:v>1</c:v>
                </c:pt>
                <c:pt idx="756">
                  <c:v>0</c:v>
                </c:pt>
                <c:pt idx="757">
                  <c:v>0</c:v>
                </c:pt>
                <c:pt idx="758">
                  <c:v>0</c:v>
                </c:pt>
                <c:pt idx="759">
                  <c:v>0</c:v>
                </c:pt>
                <c:pt idx="760">
                  <c:v>0</c:v>
                </c:pt>
                <c:pt idx="761">
                  <c:v>0</c:v>
                </c:pt>
                <c:pt idx="762">
                  <c:v>1</c:v>
                </c:pt>
                <c:pt idx="763">
                  <c:v>0</c:v>
                </c:pt>
                <c:pt idx="764">
                  <c:v>1</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CE49-427C-8CD0-1B94FF9F2C30}"/>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1</c:v>
                </c:pt>
                <c:pt idx="815">
                  <c:v>1</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CE49-427C-8CD0-1B94FF9F2C30}"/>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prstDash val="lgDash"/>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CE49-427C-8CD0-1B94FF9F2C30}"/>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CE49-427C-8CD0-1B94FF9F2C30}"/>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CE49-427C-8CD0-1B94FF9F2C30}"/>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CE49-427C-8CD0-1B94FF9F2C30}"/>
            </c:ext>
          </c:extLst>
        </c:ser>
        <c:dLbls>
          <c:showLegendKey val="0"/>
          <c:showVal val="0"/>
          <c:showCatName val="0"/>
          <c:showSerName val="0"/>
          <c:showPercent val="0"/>
          <c:showBubbleSize val="0"/>
        </c:dLbls>
        <c:marker val="1"/>
        <c:smooth val="0"/>
        <c:axId val="748096832"/>
        <c:axId val="748087976"/>
      </c:lineChart>
      <c:catAx>
        <c:axId val="748096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87976"/>
        <c:crosses val="autoZero"/>
        <c:auto val="1"/>
        <c:lblAlgn val="ctr"/>
        <c:lblOffset val="100"/>
        <c:noMultiLvlLbl val="0"/>
      </c:catAx>
      <c:valAx>
        <c:axId val="7480879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96832"/>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017F-4354-B89F-D87672809C04}"/>
            </c:ext>
          </c:extLst>
        </c:ser>
        <c:ser>
          <c:idx val="1"/>
          <c:order val="1"/>
          <c:tx>
            <c:v>10%</c:v>
          </c:tx>
          <c:spPr>
            <a:ln w="6350" cap="rnd">
              <a:solidFill>
                <a:schemeClr val="accent2"/>
              </a:solidFill>
              <a:prstDash val="lgDash"/>
              <a:round/>
            </a:ln>
            <a:effectLst/>
          </c:spPr>
          <c:marker>
            <c:symbol val="plus"/>
            <c:size val="5"/>
            <c:spPr>
              <a:noFill/>
              <a:ln w="9525">
                <a:solidFill>
                  <a:schemeClr val="accent2"/>
                </a:solidFill>
                <a:prstDash val="lgDash"/>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017F-4354-B89F-D87672809C04}"/>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017F-4354-B89F-D87672809C04}"/>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017F-4354-B89F-D87672809C04}"/>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017F-4354-B89F-D87672809C04}"/>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017F-4354-B89F-D87672809C04}"/>
            </c:ext>
          </c:extLst>
        </c:ser>
        <c:dLbls>
          <c:showLegendKey val="0"/>
          <c:showVal val="0"/>
          <c:showCatName val="0"/>
          <c:showSerName val="0"/>
          <c:showPercent val="0"/>
          <c:showBubbleSize val="0"/>
        </c:dLbls>
        <c:marker val="1"/>
        <c:smooth val="0"/>
        <c:axId val="681282896"/>
        <c:axId val="681281256"/>
      </c:lineChart>
      <c:catAx>
        <c:axId val="681282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1256"/>
        <c:crosses val="autoZero"/>
        <c:auto val="1"/>
        <c:lblAlgn val="ctr"/>
        <c:lblOffset val="100"/>
        <c:noMultiLvlLbl val="0"/>
      </c:catAx>
      <c:valAx>
        <c:axId val="681281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2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c:v>
                </c:pt>
                <c:pt idx="1">
                  <c:v>0.900185185</c:v>
                </c:pt>
                <c:pt idx="2">
                  <c:v>0.96250000000000002</c:v>
                </c:pt>
                <c:pt idx="3">
                  <c:v>0.95</c:v>
                </c:pt>
              </c:numCache>
            </c:numRef>
          </c:val>
          <c:extLst>
            <c:ext xmlns:c16="http://schemas.microsoft.com/office/drawing/2014/chart" uri="{C3380CC4-5D6E-409C-BE32-E72D297353CC}">
              <c16:uniqueId val="{00000000-91D0-4CE3-86FD-5290C300989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599999997</c:v>
                </c:pt>
                <c:pt idx="1">
                  <c:v>0.88236111100000003</c:v>
                </c:pt>
                <c:pt idx="2">
                  <c:v>0.94122222200000005</c:v>
                </c:pt>
                <c:pt idx="3">
                  <c:v>0.92249999999999999</c:v>
                </c:pt>
              </c:numCache>
            </c:numRef>
          </c:val>
          <c:extLst>
            <c:ext xmlns:c16="http://schemas.microsoft.com/office/drawing/2014/chart" uri="{C3380CC4-5D6E-409C-BE32-E72D297353CC}">
              <c16:uniqueId val="{00000001-91D0-4CE3-86FD-5290C300989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800000003</c:v>
                </c:pt>
                <c:pt idx="1">
                  <c:v>0.88833333299999995</c:v>
                </c:pt>
                <c:pt idx="2">
                  <c:v>0.93444444400000004</c:v>
                </c:pt>
                <c:pt idx="3">
                  <c:v>0.90682539699999998</c:v>
                </c:pt>
              </c:numCache>
            </c:numRef>
          </c:val>
          <c:extLst>
            <c:ext xmlns:c16="http://schemas.microsoft.com/office/drawing/2014/chart" uri="{C3380CC4-5D6E-409C-BE32-E72D297353CC}">
              <c16:uniqueId val="{00000002-91D0-4CE3-86FD-5290C300989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700000001</c:v>
                </c:pt>
                <c:pt idx="1">
                  <c:v>0.88833333299999995</c:v>
                </c:pt>
                <c:pt idx="2">
                  <c:v>0.930952381</c:v>
                </c:pt>
                <c:pt idx="3">
                  <c:v>0.89319444400000003</c:v>
                </c:pt>
              </c:numCache>
            </c:numRef>
          </c:val>
          <c:extLst>
            <c:ext xmlns:c16="http://schemas.microsoft.com/office/drawing/2014/chart" uri="{C3380CC4-5D6E-409C-BE32-E72D297353CC}">
              <c16:uniqueId val="{00000003-91D0-4CE3-86FD-5290C300989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1</c:v>
                </c:pt>
                <c:pt idx="805">
                  <c:v>1</c:v>
                </c:pt>
                <c:pt idx="806">
                  <c:v>1</c:v>
                </c:pt>
                <c:pt idx="807">
                  <c:v>1</c:v>
                </c:pt>
                <c:pt idx="808">
                  <c:v>1</c:v>
                </c:pt>
                <c:pt idx="809">
                  <c:v>1</c:v>
                </c:pt>
                <c:pt idx="810">
                  <c:v>1</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979D-44A0-B6CE-C8D003A3B019}"/>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1</c:v>
                </c:pt>
                <c:pt idx="806">
                  <c:v>1</c:v>
                </c:pt>
                <c:pt idx="807">
                  <c:v>1</c:v>
                </c:pt>
                <c:pt idx="808">
                  <c:v>1</c:v>
                </c:pt>
                <c:pt idx="809">
                  <c:v>1</c:v>
                </c:pt>
                <c:pt idx="810">
                  <c:v>0</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979D-44A0-B6CE-C8D003A3B019}"/>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1</c:v>
                </c:pt>
                <c:pt idx="822">
                  <c:v>0</c:v>
                </c:pt>
                <c:pt idx="823">
                  <c:v>0</c:v>
                </c:pt>
                <c:pt idx="824">
                  <c:v>1</c:v>
                </c:pt>
                <c:pt idx="825">
                  <c:v>0</c:v>
                </c:pt>
                <c:pt idx="826">
                  <c:v>0</c:v>
                </c:pt>
                <c:pt idx="827">
                  <c:v>0</c:v>
                </c:pt>
                <c:pt idx="828">
                  <c:v>0</c:v>
                </c:pt>
                <c:pt idx="829">
                  <c:v>0</c:v>
                </c:pt>
              </c:numCache>
            </c:numRef>
          </c:val>
          <c:smooth val="0"/>
          <c:extLst>
            <c:ext xmlns:c16="http://schemas.microsoft.com/office/drawing/2014/chart" uri="{C3380CC4-5D6E-409C-BE32-E72D297353CC}">
              <c16:uniqueId val="{00000002-979D-44A0-B6CE-C8D003A3B01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0</c:v>
                </c:pt>
                <c:pt idx="707">
                  <c:v>1</c:v>
                </c:pt>
                <c:pt idx="708">
                  <c:v>0</c:v>
                </c:pt>
                <c:pt idx="709">
                  <c:v>0</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979D-44A0-B6CE-C8D003A3B01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0</c:v>
                </c:pt>
                <c:pt idx="702">
                  <c:v>0</c:v>
                </c:pt>
                <c:pt idx="703">
                  <c:v>1</c:v>
                </c:pt>
                <c:pt idx="704">
                  <c:v>0</c:v>
                </c:pt>
                <c:pt idx="705">
                  <c:v>0</c:v>
                </c:pt>
                <c:pt idx="706">
                  <c:v>0</c:v>
                </c:pt>
                <c:pt idx="707">
                  <c:v>0</c:v>
                </c:pt>
                <c:pt idx="708">
                  <c:v>0</c:v>
                </c:pt>
                <c:pt idx="709">
                  <c:v>0</c:v>
                </c:pt>
                <c:pt idx="710">
                  <c:v>0</c:v>
                </c:pt>
                <c:pt idx="711">
                  <c:v>0</c:v>
                </c:pt>
                <c:pt idx="712">
                  <c:v>0</c:v>
                </c:pt>
                <c:pt idx="713">
                  <c:v>0</c:v>
                </c:pt>
                <c:pt idx="714">
                  <c:v>0</c:v>
                </c:pt>
                <c:pt idx="715">
                  <c:v>0</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0</c:v>
                </c:pt>
                <c:pt idx="759">
                  <c:v>1</c:v>
                </c:pt>
                <c:pt idx="760">
                  <c:v>1</c:v>
                </c:pt>
                <c:pt idx="761">
                  <c:v>1</c:v>
                </c:pt>
                <c:pt idx="762">
                  <c:v>1</c:v>
                </c:pt>
                <c:pt idx="763">
                  <c:v>1</c:v>
                </c:pt>
                <c:pt idx="764">
                  <c:v>1</c:v>
                </c:pt>
                <c:pt idx="765">
                  <c:v>1</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979D-44A0-B6CE-C8D003A3B019}"/>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79D-44A0-B6CE-C8D003A3B019}"/>
            </c:ext>
          </c:extLst>
        </c:ser>
        <c:dLbls>
          <c:showLegendKey val="0"/>
          <c:showVal val="0"/>
          <c:showCatName val="0"/>
          <c:showSerName val="0"/>
          <c:showPercent val="0"/>
          <c:showBubbleSize val="0"/>
        </c:dLbls>
        <c:marker val="1"/>
        <c:smooth val="0"/>
        <c:axId val="681249768"/>
        <c:axId val="681250424"/>
      </c:lineChart>
      <c:catAx>
        <c:axId val="6812497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50424"/>
        <c:crosses val="autoZero"/>
        <c:auto val="1"/>
        <c:lblAlgn val="ctr"/>
        <c:lblOffset val="100"/>
        <c:noMultiLvlLbl val="0"/>
      </c:catAx>
      <c:valAx>
        <c:axId val="6812504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49768"/>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ABEF-49FE-A6F7-D744A389CF8B}"/>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ABEF-49FE-A6F7-D744A389CF8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175F-4475-9DFB-D90F540272BD}"/>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175F-4475-9DFB-D90F540272BD}"/>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BCC-447D-8FF4-978917CB0975}"/>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BCC-447D-8FF4-978917CB0975}"/>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2556-49CD-81EF-744E6BC1FF53}"/>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2556-49CD-81EF-744E6BC1FF5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F:$AF</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numCache>
            </c:numRef>
          </c:cat>
          <c:val>
            <c:numRef>
              <c:f>Sheet2!$AH$1:$AH$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0-F86E-490B-A9A1-BBDC191ACC51}"/>
            </c:ext>
          </c:extLst>
        </c:ser>
        <c:ser>
          <c:idx val="1"/>
          <c:order val="1"/>
          <c:tx>
            <c:v>Grafik Seharusnya</c:v>
          </c:tx>
          <c:spPr>
            <a:ln w="25400" cap="rnd">
              <a:solidFill>
                <a:schemeClr val="tx1"/>
              </a:solidFill>
              <a:prstDash val="lgDash"/>
              <a:round/>
            </a:ln>
            <a:effectLst/>
          </c:spPr>
          <c:marker>
            <c:symbol val="none"/>
          </c:marker>
          <c:val>
            <c:numRef>
              <c:f>Sheet2!$AI$1:$AI$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1-F86E-490B-A9A1-BBDC191ACC51}"/>
            </c:ext>
          </c:extLst>
        </c:ser>
        <c:dLbls>
          <c:showLegendKey val="0"/>
          <c:showVal val="0"/>
          <c:showCatName val="0"/>
          <c:showSerName val="0"/>
          <c:showPercent val="0"/>
          <c:showBubbleSize val="0"/>
        </c:dLbls>
        <c:marker val="1"/>
        <c:smooth val="0"/>
        <c:axId val="694857488"/>
        <c:axId val="694858144"/>
      </c:lineChart>
      <c:catAx>
        <c:axId val="69485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8144"/>
        <c:crosses val="autoZero"/>
        <c:auto val="1"/>
        <c:lblAlgn val="ctr"/>
        <c:lblOffset val="100"/>
        <c:tickMarkSkip val="20"/>
        <c:noMultiLvlLbl val="0"/>
      </c:catAx>
      <c:valAx>
        <c:axId val="6948581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748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C$1:$C$356</c:f>
              <c:numCache>
                <c:formatCode>General</c:formatCode>
                <c:ptCount val="356"/>
                <c:pt idx="0">
                  <c:v>350.8</c:v>
                </c:pt>
                <c:pt idx="1">
                  <c:v>355.2</c:v>
                </c:pt>
                <c:pt idx="2">
                  <c:v>348.8</c:v>
                </c:pt>
                <c:pt idx="3">
                  <c:v>353.1</c:v>
                </c:pt>
                <c:pt idx="4">
                  <c:v>350.1</c:v>
                </c:pt>
                <c:pt idx="5">
                  <c:v>348.6</c:v>
                </c:pt>
                <c:pt idx="6">
                  <c:v>352</c:v>
                </c:pt>
                <c:pt idx="7">
                  <c:v>351.3</c:v>
                </c:pt>
                <c:pt idx="8">
                  <c:v>348.3</c:v>
                </c:pt>
                <c:pt idx="9">
                  <c:v>348</c:v>
                </c:pt>
                <c:pt idx="10">
                  <c:v>349.5</c:v>
                </c:pt>
                <c:pt idx="11">
                  <c:v>346.5</c:v>
                </c:pt>
                <c:pt idx="12">
                  <c:v>350</c:v>
                </c:pt>
                <c:pt idx="13">
                  <c:v>350.4</c:v>
                </c:pt>
                <c:pt idx="14">
                  <c:v>349.7</c:v>
                </c:pt>
                <c:pt idx="15">
                  <c:v>349.2</c:v>
                </c:pt>
                <c:pt idx="16">
                  <c:v>351</c:v>
                </c:pt>
                <c:pt idx="17">
                  <c:v>350.4</c:v>
                </c:pt>
                <c:pt idx="18">
                  <c:v>350.1</c:v>
                </c:pt>
                <c:pt idx="19">
                  <c:v>347.6</c:v>
                </c:pt>
                <c:pt idx="20">
                  <c:v>351.6</c:v>
                </c:pt>
                <c:pt idx="21">
                  <c:v>348.2</c:v>
                </c:pt>
                <c:pt idx="22">
                  <c:v>352.5</c:v>
                </c:pt>
                <c:pt idx="23">
                  <c:v>350.2</c:v>
                </c:pt>
                <c:pt idx="24">
                  <c:v>349.5</c:v>
                </c:pt>
                <c:pt idx="25">
                  <c:v>351.3</c:v>
                </c:pt>
                <c:pt idx="26">
                  <c:v>348.9</c:v>
                </c:pt>
                <c:pt idx="27">
                  <c:v>347.8</c:v>
                </c:pt>
                <c:pt idx="28">
                  <c:v>349</c:v>
                </c:pt>
                <c:pt idx="29">
                  <c:v>351.5</c:v>
                </c:pt>
                <c:pt idx="30">
                  <c:v>351.9</c:v>
                </c:pt>
                <c:pt idx="31">
                  <c:v>347.7</c:v>
                </c:pt>
                <c:pt idx="32">
                  <c:v>351.1</c:v>
                </c:pt>
                <c:pt idx="33">
                  <c:v>352</c:v>
                </c:pt>
                <c:pt idx="34">
                  <c:v>350.4</c:v>
                </c:pt>
                <c:pt idx="35">
                  <c:v>350.9</c:v>
                </c:pt>
                <c:pt idx="36">
                  <c:v>348.3</c:v>
                </c:pt>
                <c:pt idx="37">
                  <c:v>352.5</c:v>
                </c:pt>
                <c:pt idx="38">
                  <c:v>348.6</c:v>
                </c:pt>
                <c:pt idx="39">
                  <c:v>350.2</c:v>
                </c:pt>
                <c:pt idx="40">
                  <c:v>349.7</c:v>
                </c:pt>
                <c:pt idx="41">
                  <c:v>351.1</c:v>
                </c:pt>
                <c:pt idx="42">
                  <c:v>353.2</c:v>
                </c:pt>
                <c:pt idx="43">
                  <c:v>350.2</c:v>
                </c:pt>
                <c:pt idx="44">
                  <c:v>353.3</c:v>
                </c:pt>
                <c:pt idx="45">
                  <c:v>349.5</c:v>
                </c:pt>
                <c:pt idx="46">
                  <c:v>345.1</c:v>
                </c:pt>
                <c:pt idx="47">
                  <c:v>352.8</c:v>
                </c:pt>
                <c:pt idx="48">
                  <c:v>346.6</c:v>
                </c:pt>
                <c:pt idx="49">
                  <c:v>349.6</c:v>
                </c:pt>
                <c:pt idx="50">
                  <c:v>348.8</c:v>
                </c:pt>
                <c:pt idx="51">
                  <c:v>349.7</c:v>
                </c:pt>
                <c:pt idx="52">
                  <c:v>352.8</c:v>
                </c:pt>
                <c:pt idx="53">
                  <c:v>348.1</c:v>
                </c:pt>
                <c:pt idx="54">
                  <c:v>350.9</c:v>
                </c:pt>
                <c:pt idx="55">
                  <c:v>351.4</c:v>
                </c:pt>
                <c:pt idx="56">
                  <c:v>347.8</c:v>
                </c:pt>
                <c:pt idx="57">
                  <c:v>352.2</c:v>
                </c:pt>
                <c:pt idx="58">
                  <c:v>346</c:v>
                </c:pt>
                <c:pt idx="59">
                  <c:v>351.5</c:v>
                </c:pt>
                <c:pt idx="60">
                  <c:v>346.1</c:v>
                </c:pt>
                <c:pt idx="61">
                  <c:v>356.2</c:v>
                </c:pt>
                <c:pt idx="62">
                  <c:v>348.5</c:v>
                </c:pt>
                <c:pt idx="63">
                  <c:v>342.7</c:v>
                </c:pt>
                <c:pt idx="64">
                  <c:v>351.6</c:v>
                </c:pt>
                <c:pt idx="65">
                  <c:v>353.9</c:v>
                </c:pt>
                <c:pt idx="66">
                  <c:v>353.6</c:v>
                </c:pt>
                <c:pt idx="67">
                  <c:v>353.3</c:v>
                </c:pt>
                <c:pt idx="68">
                  <c:v>348.8</c:v>
                </c:pt>
                <c:pt idx="69">
                  <c:v>351.4</c:v>
                </c:pt>
                <c:pt idx="70">
                  <c:v>346</c:v>
                </c:pt>
                <c:pt idx="71">
                  <c:v>352.3</c:v>
                </c:pt>
                <c:pt idx="72">
                  <c:v>354.3</c:v>
                </c:pt>
                <c:pt idx="73">
                  <c:v>355.9</c:v>
                </c:pt>
                <c:pt idx="74">
                  <c:v>350.3</c:v>
                </c:pt>
                <c:pt idx="75">
                  <c:v>351.1</c:v>
                </c:pt>
                <c:pt idx="76">
                  <c:v>350.4</c:v>
                </c:pt>
                <c:pt idx="77">
                  <c:v>352.8</c:v>
                </c:pt>
                <c:pt idx="78">
                  <c:v>348.1</c:v>
                </c:pt>
                <c:pt idx="79">
                  <c:v>346.8</c:v>
                </c:pt>
                <c:pt idx="80">
                  <c:v>351.2</c:v>
                </c:pt>
                <c:pt idx="81">
                  <c:v>354.9</c:v>
                </c:pt>
                <c:pt idx="82">
                  <c:v>345.8</c:v>
                </c:pt>
                <c:pt idx="83">
                  <c:v>356.3</c:v>
                </c:pt>
                <c:pt idx="84">
                  <c:v>344.3</c:v>
                </c:pt>
                <c:pt idx="85">
                  <c:v>351.4</c:v>
                </c:pt>
                <c:pt idx="86">
                  <c:v>350.3</c:v>
                </c:pt>
                <c:pt idx="87">
                  <c:v>349</c:v>
                </c:pt>
                <c:pt idx="88">
                  <c:v>345</c:v>
                </c:pt>
                <c:pt idx="89">
                  <c:v>347.7</c:v>
                </c:pt>
                <c:pt idx="90">
                  <c:v>350.1</c:v>
                </c:pt>
                <c:pt idx="91">
                  <c:v>349.8</c:v>
                </c:pt>
                <c:pt idx="92">
                  <c:v>349.5</c:v>
                </c:pt>
                <c:pt idx="93">
                  <c:v>352</c:v>
                </c:pt>
                <c:pt idx="94">
                  <c:v>350.5</c:v>
                </c:pt>
                <c:pt idx="95">
                  <c:v>351.1</c:v>
                </c:pt>
                <c:pt idx="96">
                  <c:v>349.5</c:v>
                </c:pt>
                <c:pt idx="97">
                  <c:v>354.6</c:v>
                </c:pt>
                <c:pt idx="98">
                  <c:v>352.3</c:v>
                </c:pt>
                <c:pt idx="99">
                  <c:v>349</c:v>
                </c:pt>
                <c:pt idx="100">
                  <c:v>347.4</c:v>
                </c:pt>
                <c:pt idx="101">
                  <c:v>351.1</c:v>
                </c:pt>
                <c:pt idx="102">
                  <c:v>348.2</c:v>
                </c:pt>
                <c:pt idx="103">
                  <c:v>350.2</c:v>
                </c:pt>
                <c:pt idx="104">
                  <c:v>351.6</c:v>
                </c:pt>
                <c:pt idx="105">
                  <c:v>349.3</c:v>
                </c:pt>
                <c:pt idx="106">
                  <c:v>352</c:v>
                </c:pt>
                <c:pt idx="107">
                  <c:v>347</c:v>
                </c:pt>
                <c:pt idx="108">
                  <c:v>352.2</c:v>
                </c:pt>
                <c:pt idx="109">
                  <c:v>350.9</c:v>
                </c:pt>
                <c:pt idx="110">
                  <c:v>349.7</c:v>
                </c:pt>
                <c:pt idx="111">
                  <c:v>350.9</c:v>
                </c:pt>
                <c:pt idx="112">
                  <c:v>351</c:v>
                </c:pt>
                <c:pt idx="113">
                  <c:v>348.4</c:v>
                </c:pt>
                <c:pt idx="114">
                  <c:v>350.9</c:v>
                </c:pt>
                <c:pt idx="115">
                  <c:v>350.3</c:v>
                </c:pt>
                <c:pt idx="116">
                  <c:v>349.7</c:v>
                </c:pt>
                <c:pt idx="117">
                  <c:v>350.6</c:v>
                </c:pt>
                <c:pt idx="118">
                  <c:v>351.4</c:v>
                </c:pt>
                <c:pt idx="119">
                  <c:v>349.6</c:v>
                </c:pt>
                <c:pt idx="120">
                  <c:v>353.6</c:v>
                </c:pt>
                <c:pt idx="121">
                  <c:v>347.3</c:v>
                </c:pt>
                <c:pt idx="122">
                  <c:v>354.1</c:v>
                </c:pt>
                <c:pt idx="123">
                  <c:v>347.8</c:v>
                </c:pt>
                <c:pt idx="124">
                  <c:v>350.8</c:v>
                </c:pt>
                <c:pt idx="125">
                  <c:v>348.8</c:v>
                </c:pt>
                <c:pt idx="126">
                  <c:v>351.5</c:v>
                </c:pt>
                <c:pt idx="127">
                  <c:v>354.4</c:v>
                </c:pt>
                <c:pt idx="128">
                  <c:v>348.2</c:v>
                </c:pt>
                <c:pt idx="129">
                  <c:v>352</c:v>
                </c:pt>
                <c:pt idx="130">
                  <c:v>347.7</c:v>
                </c:pt>
                <c:pt idx="131">
                  <c:v>348.6</c:v>
                </c:pt>
                <c:pt idx="132">
                  <c:v>348.8</c:v>
                </c:pt>
                <c:pt idx="133">
                  <c:v>349.8</c:v>
                </c:pt>
                <c:pt idx="134">
                  <c:v>349.9</c:v>
                </c:pt>
                <c:pt idx="135">
                  <c:v>351.8</c:v>
                </c:pt>
                <c:pt idx="136">
                  <c:v>350.7</c:v>
                </c:pt>
                <c:pt idx="137">
                  <c:v>346.8</c:v>
                </c:pt>
                <c:pt idx="138">
                  <c:v>352.3</c:v>
                </c:pt>
                <c:pt idx="139">
                  <c:v>350.4</c:v>
                </c:pt>
                <c:pt idx="140">
                  <c:v>350</c:v>
                </c:pt>
                <c:pt idx="141">
                  <c:v>349.7</c:v>
                </c:pt>
                <c:pt idx="142">
                  <c:v>351.5</c:v>
                </c:pt>
                <c:pt idx="143">
                  <c:v>351.3</c:v>
                </c:pt>
                <c:pt idx="144">
                  <c:v>352.9</c:v>
                </c:pt>
                <c:pt idx="145">
                  <c:v>349.1</c:v>
                </c:pt>
                <c:pt idx="146">
                  <c:v>346.4</c:v>
                </c:pt>
                <c:pt idx="147">
                  <c:v>351.5</c:v>
                </c:pt>
                <c:pt idx="148">
                  <c:v>348.7</c:v>
                </c:pt>
                <c:pt idx="149">
                  <c:v>352.7</c:v>
                </c:pt>
                <c:pt idx="150">
                  <c:v>352.9</c:v>
                </c:pt>
                <c:pt idx="151">
                  <c:v>350.8</c:v>
                </c:pt>
                <c:pt idx="152">
                  <c:v>349.3</c:v>
                </c:pt>
                <c:pt idx="153">
                  <c:v>351.6</c:v>
                </c:pt>
                <c:pt idx="154">
                  <c:v>351.8</c:v>
                </c:pt>
                <c:pt idx="155">
                  <c:v>348.4</c:v>
                </c:pt>
                <c:pt idx="156">
                  <c:v>348.9</c:v>
                </c:pt>
                <c:pt idx="157">
                  <c:v>352.9</c:v>
                </c:pt>
                <c:pt idx="158">
                  <c:v>350.3</c:v>
                </c:pt>
                <c:pt idx="159">
                  <c:v>348.5</c:v>
                </c:pt>
                <c:pt idx="160">
                  <c:v>350</c:v>
                </c:pt>
                <c:pt idx="161">
                  <c:v>351.2</c:v>
                </c:pt>
                <c:pt idx="162">
                  <c:v>349.3</c:v>
                </c:pt>
                <c:pt idx="163">
                  <c:v>348.7</c:v>
                </c:pt>
                <c:pt idx="164">
                  <c:v>348</c:v>
                </c:pt>
                <c:pt idx="165">
                  <c:v>348.4</c:v>
                </c:pt>
                <c:pt idx="166">
                  <c:v>350.5</c:v>
                </c:pt>
                <c:pt idx="167">
                  <c:v>351.9</c:v>
                </c:pt>
                <c:pt idx="168">
                  <c:v>352.3</c:v>
                </c:pt>
                <c:pt idx="169">
                  <c:v>348.8</c:v>
                </c:pt>
                <c:pt idx="170">
                  <c:v>349.2</c:v>
                </c:pt>
                <c:pt idx="171">
                  <c:v>351.6</c:v>
                </c:pt>
                <c:pt idx="172">
                  <c:v>350</c:v>
                </c:pt>
                <c:pt idx="173">
                  <c:v>349.7</c:v>
                </c:pt>
                <c:pt idx="174">
                  <c:v>348.8</c:v>
                </c:pt>
                <c:pt idx="175">
                  <c:v>352.1</c:v>
                </c:pt>
                <c:pt idx="176">
                  <c:v>352.2</c:v>
                </c:pt>
                <c:pt idx="177">
                  <c:v>351</c:v>
                </c:pt>
                <c:pt idx="178">
                  <c:v>350.1</c:v>
                </c:pt>
                <c:pt idx="179">
                  <c:v>350.9</c:v>
                </c:pt>
                <c:pt idx="180">
                  <c:v>349.4</c:v>
                </c:pt>
                <c:pt idx="181">
                  <c:v>350.9</c:v>
                </c:pt>
                <c:pt idx="182">
                  <c:v>347.8</c:v>
                </c:pt>
                <c:pt idx="183">
                  <c:v>353.4</c:v>
                </c:pt>
                <c:pt idx="184">
                  <c:v>352.2</c:v>
                </c:pt>
                <c:pt idx="185">
                  <c:v>350.2</c:v>
                </c:pt>
                <c:pt idx="186">
                  <c:v>346.9</c:v>
                </c:pt>
                <c:pt idx="187">
                  <c:v>348.8</c:v>
                </c:pt>
                <c:pt idx="188">
                  <c:v>353.8</c:v>
                </c:pt>
                <c:pt idx="189">
                  <c:v>351.9</c:v>
                </c:pt>
                <c:pt idx="190">
                  <c:v>350.1</c:v>
                </c:pt>
                <c:pt idx="191">
                  <c:v>346.9</c:v>
                </c:pt>
                <c:pt idx="192">
                  <c:v>354.8</c:v>
                </c:pt>
                <c:pt idx="193">
                  <c:v>347.2</c:v>
                </c:pt>
                <c:pt idx="194">
                  <c:v>352.2</c:v>
                </c:pt>
                <c:pt idx="195">
                  <c:v>354.2</c:v>
                </c:pt>
                <c:pt idx="196">
                  <c:v>345.9</c:v>
                </c:pt>
                <c:pt idx="197">
                  <c:v>350.8</c:v>
                </c:pt>
                <c:pt idx="198">
                  <c:v>351.7</c:v>
                </c:pt>
                <c:pt idx="199">
                  <c:v>346.9</c:v>
                </c:pt>
                <c:pt idx="200">
                  <c:v>352.1</c:v>
                </c:pt>
                <c:pt idx="201">
                  <c:v>348.4</c:v>
                </c:pt>
                <c:pt idx="202">
                  <c:v>347.4</c:v>
                </c:pt>
                <c:pt idx="203">
                  <c:v>354.3</c:v>
                </c:pt>
                <c:pt idx="204">
                  <c:v>348.5</c:v>
                </c:pt>
                <c:pt idx="205">
                  <c:v>353.8</c:v>
                </c:pt>
                <c:pt idx="206">
                  <c:v>351.7</c:v>
                </c:pt>
                <c:pt idx="207">
                  <c:v>351.1</c:v>
                </c:pt>
                <c:pt idx="208">
                  <c:v>351.9</c:v>
                </c:pt>
                <c:pt idx="209">
                  <c:v>352.6</c:v>
                </c:pt>
                <c:pt idx="210">
                  <c:v>349.3</c:v>
                </c:pt>
                <c:pt idx="211">
                  <c:v>349.7</c:v>
                </c:pt>
                <c:pt idx="212">
                  <c:v>351.2</c:v>
                </c:pt>
                <c:pt idx="213">
                  <c:v>350.4</c:v>
                </c:pt>
                <c:pt idx="214">
                  <c:v>351.9</c:v>
                </c:pt>
                <c:pt idx="215">
                  <c:v>350.2</c:v>
                </c:pt>
                <c:pt idx="216">
                  <c:v>353</c:v>
                </c:pt>
                <c:pt idx="217">
                  <c:v>350.7</c:v>
                </c:pt>
                <c:pt idx="218">
                  <c:v>349.7</c:v>
                </c:pt>
                <c:pt idx="219">
                  <c:v>351.8</c:v>
                </c:pt>
                <c:pt idx="220">
                  <c:v>347.7</c:v>
                </c:pt>
                <c:pt idx="221">
                  <c:v>351</c:v>
                </c:pt>
                <c:pt idx="222">
                  <c:v>352.2</c:v>
                </c:pt>
                <c:pt idx="223">
                  <c:v>350.5</c:v>
                </c:pt>
                <c:pt idx="224">
                  <c:v>348.6</c:v>
                </c:pt>
                <c:pt idx="225">
                  <c:v>353.4</c:v>
                </c:pt>
                <c:pt idx="226">
                  <c:v>350.6</c:v>
                </c:pt>
                <c:pt idx="227">
                  <c:v>351</c:v>
                </c:pt>
                <c:pt idx="228">
                  <c:v>346.5</c:v>
                </c:pt>
                <c:pt idx="229">
                  <c:v>349</c:v>
                </c:pt>
                <c:pt idx="230">
                  <c:v>349.8</c:v>
                </c:pt>
                <c:pt idx="231">
                  <c:v>349.1</c:v>
                </c:pt>
                <c:pt idx="232">
                  <c:v>349.9</c:v>
                </c:pt>
                <c:pt idx="233">
                  <c:v>351.7</c:v>
                </c:pt>
                <c:pt idx="234">
                  <c:v>353.4</c:v>
                </c:pt>
                <c:pt idx="235">
                  <c:v>348.3</c:v>
                </c:pt>
                <c:pt idx="236">
                  <c:v>346.6</c:v>
                </c:pt>
                <c:pt idx="237">
                  <c:v>352.1</c:v>
                </c:pt>
                <c:pt idx="238">
                  <c:v>346.4</c:v>
                </c:pt>
                <c:pt idx="239">
                  <c:v>353.7</c:v>
                </c:pt>
                <c:pt idx="240">
                  <c:v>351.1</c:v>
                </c:pt>
                <c:pt idx="241">
                  <c:v>347</c:v>
                </c:pt>
                <c:pt idx="242">
                  <c:v>350.8</c:v>
                </c:pt>
                <c:pt idx="243">
                  <c:v>348.5</c:v>
                </c:pt>
                <c:pt idx="244">
                  <c:v>348.5</c:v>
                </c:pt>
                <c:pt idx="245">
                  <c:v>352.1</c:v>
                </c:pt>
                <c:pt idx="246">
                  <c:v>347.2</c:v>
                </c:pt>
                <c:pt idx="247">
                  <c:v>351.3</c:v>
                </c:pt>
                <c:pt idx="248">
                  <c:v>350.1</c:v>
                </c:pt>
                <c:pt idx="249">
                  <c:v>349.4</c:v>
                </c:pt>
                <c:pt idx="250">
                  <c:v>348.2</c:v>
                </c:pt>
                <c:pt idx="251">
                  <c:v>350.1</c:v>
                </c:pt>
                <c:pt idx="252">
                  <c:v>348.8</c:v>
                </c:pt>
                <c:pt idx="253">
                  <c:v>348.4</c:v>
                </c:pt>
                <c:pt idx="254">
                  <c:v>352</c:v>
                </c:pt>
                <c:pt idx="255">
                  <c:v>351.3</c:v>
                </c:pt>
                <c:pt idx="256">
                  <c:v>353.2</c:v>
                </c:pt>
                <c:pt idx="257">
                  <c:v>348.3</c:v>
                </c:pt>
                <c:pt idx="258">
                  <c:v>348.9</c:v>
                </c:pt>
                <c:pt idx="259">
                  <c:v>346.6</c:v>
                </c:pt>
                <c:pt idx="260">
                  <c:v>346.3</c:v>
                </c:pt>
                <c:pt idx="261">
                  <c:v>351.5</c:v>
                </c:pt>
                <c:pt idx="262">
                  <c:v>349.4</c:v>
                </c:pt>
                <c:pt idx="263">
                  <c:v>352.2</c:v>
                </c:pt>
                <c:pt idx="264">
                  <c:v>346.5</c:v>
                </c:pt>
                <c:pt idx="265">
                  <c:v>353.5</c:v>
                </c:pt>
                <c:pt idx="266">
                  <c:v>351.8</c:v>
                </c:pt>
                <c:pt idx="267">
                  <c:v>350.5</c:v>
                </c:pt>
                <c:pt idx="268">
                  <c:v>356</c:v>
                </c:pt>
                <c:pt idx="269">
                  <c:v>349.6</c:v>
                </c:pt>
                <c:pt idx="270">
                  <c:v>351.6</c:v>
                </c:pt>
                <c:pt idx="271">
                  <c:v>346.9</c:v>
                </c:pt>
                <c:pt idx="272">
                  <c:v>351.3</c:v>
                </c:pt>
                <c:pt idx="273">
                  <c:v>353.5</c:v>
                </c:pt>
                <c:pt idx="274">
                  <c:v>348</c:v>
                </c:pt>
                <c:pt idx="275">
                  <c:v>351.5</c:v>
                </c:pt>
                <c:pt idx="276">
                  <c:v>351.2</c:v>
                </c:pt>
                <c:pt idx="277">
                  <c:v>349.6</c:v>
                </c:pt>
                <c:pt idx="278">
                  <c:v>351</c:v>
                </c:pt>
                <c:pt idx="279">
                  <c:v>346.5</c:v>
                </c:pt>
                <c:pt idx="280">
                  <c:v>350</c:v>
                </c:pt>
                <c:pt idx="281">
                  <c:v>347.4</c:v>
                </c:pt>
                <c:pt idx="282">
                  <c:v>353.8</c:v>
                </c:pt>
                <c:pt idx="283">
                  <c:v>348.6</c:v>
                </c:pt>
                <c:pt idx="284">
                  <c:v>350.1</c:v>
                </c:pt>
                <c:pt idx="285">
                  <c:v>348.3</c:v>
                </c:pt>
                <c:pt idx="286">
                  <c:v>349.3</c:v>
                </c:pt>
                <c:pt idx="287">
                  <c:v>352.3</c:v>
                </c:pt>
                <c:pt idx="288">
                  <c:v>350.1</c:v>
                </c:pt>
                <c:pt idx="289">
                  <c:v>348.3</c:v>
                </c:pt>
                <c:pt idx="290">
                  <c:v>351.3</c:v>
                </c:pt>
                <c:pt idx="291">
                  <c:v>349.3</c:v>
                </c:pt>
                <c:pt idx="292">
                  <c:v>354.4</c:v>
                </c:pt>
                <c:pt idx="293">
                  <c:v>350.3</c:v>
                </c:pt>
                <c:pt idx="294">
                  <c:v>348.6</c:v>
                </c:pt>
                <c:pt idx="295">
                  <c:v>347.5</c:v>
                </c:pt>
                <c:pt idx="296">
                  <c:v>351.5</c:v>
                </c:pt>
                <c:pt idx="297">
                  <c:v>353.5</c:v>
                </c:pt>
                <c:pt idx="298">
                  <c:v>350.3</c:v>
                </c:pt>
                <c:pt idx="299">
                  <c:v>347.6</c:v>
                </c:pt>
                <c:pt idx="300">
                  <c:v>402.8</c:v>
                </c:pt>
                <c:pt idx="301">
                  <c:v>400.5</c:v>
                </c:pt>
                <c:pt idx="302">
                  <c:v>303</c:v>
                </c:pt>
                <c:pt idx="303">
                  <c:v>298.60000000000002</c:v>
                </c:pt>
                <c:pt idx="304">
                  <c:v>297.8</c:v>
                </c:pt>
                <c:pt idx="305">
                  <c:v>297.5</c:v>
                </c:pt>
                <c:pt idx="306">
                  <c:v>298.3</c:v>
                </c:pt>
                <c:pt idx="307">
                  <c:v>298.2</c:v>
                </c:pt>
                <c:pt idx="308">
                  <c:v>297.89999999999998</c:v>
                </c:pt>
                <c:pt idx="309">
                  <c:v>298.89999999999998</c:v>
                </c:pt>
                <c:pt idx="310">
                  <c:v>299.89999999999998</c:v>
                </c:pt>
                <c:pt idx="311">
                  <c:v>301</c:v>
                </c:pt>
                <c:pt idx="312">
                  <c:v>301.60000000000002</c:v>
                </c:pt>
                <c:pt idx="313">
                  <c:v>301.39999999999998</c:v>
                </c:pt>
                <c:pt idx="314">
                  <c:v>301.10000000000002</c:v>
                </c:pt>
                <c:pt idx="315">
                  <c:v>300.89999999999998</c:v>
                </c:pt>
                <c:pt idx="316">
                  <c:v>300.5</c:v>
                </c:pt>
                <c:pt idx="317">
                  <c:v>300</c:v>
                </c:pt>
                <c:pt idx="318">
                  <c:v>299.60000000000002</c:v>
                </c:pt>
                <c:pt idx="319">
                  <c:v>299.2</c:v>
                </c:pt>
                <c:pt idx="320">
                  <c:v>298.7</c:v>
                </c:pt>
                <c:pt idx="321">
                  <c:v>298.3</c:v>
                </c:pt>
                <c:pt idx="322">
                  <c:v>299.10000000000002</c:v>
                </c:pt>
                <c:pt idx="323">
                  <c:v>299.8</c:v>
                </c:pt>
                <c:pt idx="324">
                  <c:v>299.5</c:v>
                </c:pt>
                <c:pt idx="325">
                  <c:v>299.3</c:v>
                </c:pt>
                <c:pt idx="326">
                  <c:v>300</c:v>
                </c:pt>
                <c:pt idx="327">
                  <c:v>299.39999999999998</c:v>
                </c:pt>
                <c:pt idx="328">
                  <c:v>299.10000000000002</c:v>
                </c:pt>
                <c:pt idx="329">
                  <c:v>299.10000000000002</c:v>
                </c:pt>
                <c:pt idx="330">
                  <c:v>299.10000000000002</c:v>
                </c:pt>
                <c:pt idx="331">
                  <c:v>299.8</c:v>
                </c:pt>
                <c:pt idx="332">
                  <c:v>302.89999999999998</c:v>
                </c:pt>
                <c:pt idx="333">
                  <c:v>302.2</c:v>
                </c:pt>
                <c:pt idx="334">
                  <c:v>302.39999999999998</c:v>
                </c:pt>
                <c:pt idx="335">
                  <c:v>300.39999999999998</c:v>
                </c:pt>
                <c:pt idx="336">
                  <c:v>300.3</c:v>
                </c:pt>
                <c:pt idx="337">
                  <c:v>300.3</c:v>
                </c:pt>
                <c:pt idx="338">
                  <c:v>300</c:v>
                </c:pt>
                <c:pt idx="339">
                  <c:v>299.60000000000002</c:v>
                </c:pt>
                <c:pt idx="340">
                  <c:v>299.2</c:v>
                </c:pt>
                <c:pt idx="341">
                  <c:v>298.89999999999998</c:v>
                </c:pt>
                <c:pt idx="342">
                  <c:v>298.7</c:v>
                </c:pt>
                <c:pt idx="343">
                  <c:v>298.5</c:v>
                </c:pt>
                <c:pt idx="344">
                  <c:v>298.39999999999998</c:v>
                </c:pt>
                <c:pt idx="345">
                  <c:v>298.7</c:v>
                </c:pt>
                <c:pt idx="346">
                  <c:v>299</c:v>
                </c:pt>
                <c:pt idx="347">
                  <c:v>299.2</c:v>
                </c:pt>
                <c:pt idx="348">
                  <c:v>299.5</c:v>
                </c:pt>
                <c:pt idx="349">
                  <c:v>299.7</c:v>
                </c:pt>
                <c:pt idx="350">
                  <c:v>300</c:v>
                </c:pt>
                <c:pt idx="351">
                  <c:v>300.2</c:v>
                </c:pt>
                <c:pt idx="352">
                  <c:v>300</c:v>
                </c:pt>
                <c:pt idx="353">
                  <c:v>299.39999999999998</c:v>
                </c:pt>
                <c:pt idx="354">
                  <c:v>298.8</c:v>
                </c:pt>
                <c:pt idx="355">
                  <c:v>298.2</c:v>
                </c:pt>
              </c:numCache>
            </c:numRef>
          </c:val>
          <c:smooth val="0"/>
          <c:extLst>
            <c:ext xmlns:c16="http://schemas.microsoft.com/office/drawing/2014/chart" uri="{C3380CC4-5D6E-409C-BE32-E72D297353CC}">
              <c16:uniqueId val="{00000000-EDF7-436E-B788-DDFDD63D983F}"/>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D$1:$D$356</c:f>
              <c:numCache>
                <c:formatCode>General</c:formatCode>
                <c:ptCount val="356"/>
                <c:pt idx="0">
                  <c:v>448.1</c:v>
                </c:pt>
                <c:pt idx="1">
                  <c:v>447.6</c:v>
                </c:pt>
                <c:pt idx="2">
                  <c:v>447</c:v>
                </c:pt>
                <c:pt idx="3">
                  <c:v>447.6</c:v>
                </c:pt>
                <c:pt idx="4">
                  <c:v>448.3</c:v>
                </c:pt>
                <c:pt idx="5">
                  <c:v>449</c:v>
                </c:pt>
                <c:pt idx="6">
                  <c:v>449.7</c:v>
                </c:pt>
                <c:pt idx="7">
                  <c:v>450.3</c:v>
                </c:pt>
                <c:pt idx="8">
                  <c:v>450.9</c:v>
                </c:pt>
                <c:pt idx="9">
                  <c:v>451.5</c:v>
                </c:pt>
                <c:pt idx="10">
                  <c:v>452.1</c:v>
                </c:pt>
                <c:pt idx="11">
                  <c:v>452.8</c:v>
                </c:pt>
                <c:pt idx="12">
                  <c:v>449.4</c:v>
                </c:pt>
                <c:pt idx="13">
                  <c:v>452.6</c:v>
                </c:pt>
                <c:pt idx="14">
                  <c:v>450.3</c:v>
                </c:pt>
                <c:pt idx="15">
                  <c:v>447.8</c:v>
                </c:pt>
                <c:pt idx="16">
                  <c:v>449.4</c:v>
                </c:pt>
                <c:pt idx="17">
                  <c:v>449.5</c:v>
                </c:pt>
                <c:pt idx="18">
                  <c:v>449.5</c:v>
                </c:pt>
                <c:pt idx="19">
                  <c:v>449.6</c:v>
                </c:pt>
                <c:pt idx="20">
                  <c:v>449.6</c:v>
                </c:pt>
                <c:pt idx="21">
                  <c:v>449.7</c:v>
                </c:pt>
                <c:pt idx="22">
                  <c:v>449.8</c:v>
                </c:pt>
                <c:pt idx="23">
                  <c:v>449.8</c:v>
                </c:pt>
                <c:pt idx="24">
                  <c:v>449.8</c:v>
                </c:pt>
                <c:pt idx="25">
                  <c:v>449.8</c:v>
                </c:pt>
                <c:pt idx="26">
                  <c:v>449.7</c:v>
                </c:pt>
                <c:pt idx="27">
                  <c:v>449.6</c:v>
                </c:pt>
                <c:pt idx="28">
                  <c:v>449.4</c:v>
                </c:pt>
                <c:pt idx="29">
                  <c:v>449.3</c:v>
                </c:pt>
                <c:pt idx="30">
                  <c:v>449.2</c:v>
                </c:pt>
                <c:pt idx="31">
                  <c:v>449</c:v>
                </c:pt>
                <c:pt idx="32">
                  <c:v>449.3</c:v>
                </c:pt>
                <c:pt idx="33">
                  <c:v>449.7</c:v>
                </c:pt>
                <c:pt idx="34">
                  <c:v>450.1</c:v>
                </c:pt>
                <c:pt idx="35">
                  <c:v>450.2</c:v>
                </c:pt>
                <c:pt idx="36">
                  <c:v>449.8</c:v>
                </c:pt>
                <c:pt idx="37">
                  <c:v>449.3</c:v>
                </c:pt>
                <c:pt idx="38">
                  <c:v>448.9</c:v>
                </c:pt>
                <c:pt idx="39">
                  <c:v>448.7</c:v>
                </c:pt>
                <c:pt idx="40">
                  <c:v>448.5</c:v>
                </c:pt>
                <c:pt idx="41">
                  <c:v>448.7</c:v>
                </c:pt>
                <c:pt idx="42">
                  <c:v>448.9</c:v>
                </c:pt>
                <c:pt idx="43">
                  <c:v>449.1</c:v>
                </c:pt>
                <c:pt idx="44">
                  <c:v>449.3</c:v>
                </c:pt>
                <c:pt idx="45">
                  <c:v>449.6</c:v>
                </c:pt>
                <c:pt idx="46">
                  <c:v>447.3</c:v>
                </c:pt>
                <c:pt idx="47">
                  <c:v>453.3</c:v>
                </c:pt>
                <c:pt idx="48">
                  <c:v>447.5</c:v>
                </c:pt>
                <c:pt idx="49">
                  <c:v>449.8</c:v>
                </c:pt>
                <c:pt idx="50">
                  <c:v>454.9</c:v>
                </c:pt>
                <c:pt idx="51">
                  <c:v>445.7</c:v>
                </c:pt>
                <c:pt idx="52">
                  <c:v>454.7</c:v>
                </c:pt>
                <c:pt idx="53">
                  <c:v>445.5</c:v>
                </c:pt>
                <c:pt idx="54">
                  <c:v>452.9</c:v>
                </c:pt>
                <c:pt idx="55">
                  <c:v>450.2</c:v>
                </c:pt>
                <c:pt idx="56">
                  <c:v>450.1</c:v>
                </c:pt>
                <c:pt idx="57">
                  <c:v>451.6</c:v>
                </c:pt>
                <c:pt idx="58">
                  <c:v>456.9</c:v>
                </c:pt>
                <c:pt idx="59">
                  <c:v>452.1</c:v>
                </c:pt>
                <c:pt idx="60">
                  <c:v>453.8</c:v>
                </c:pt>
                <c:pt idx="61">
                  <c:v>455.8</c:v>
                </c:pt>
                <c:pt idx="62">
                  <c:v>449.2</c:v>
                </c:pt>
                <c:pt idx="63">
                  <c:v>452.6</c:v>
                </c:pt>
                <c:pt idx="64">
                  <c:v>448.3</c:v>
                </c:pt>
                <c:pt idx="65">
                  <c:v>451.6</c:v>
                </c:pt>
                <c:pt idx="66">
                  <c:v>453.5</c:v>
                </c:pt>
                <c:pt idx="67">
                  <c:v>453.5</c:v>
                </c:pt>
                <c:pt idx="68">
                  <c:v>452.9</c:v>
                </c:pt>
                <c:pt idx="69">
                  <c:v>452.1</c:v>
                </c:pt>
                <c:pt idx="70">
                  <c:v>450.5</c:v>
                </c:pt>
                <c:pt idx="71">
                  <c:v>454.6</c:v>
                </c:pt>
                <c:pt idx="72">
                  <c:v>452.4</c:v>
                </c:pt>
                <c:pt idx="73">
                  <c:v>451.9</c:v>
                </c:pt>
                <c:pt idx="74">
                  <c:v>450.1</c:v>
                </c:pt>
                <c:pt idx="75">
                  <c:v>447.2</c:v>
                </c:pt>
                <c:pt idx="76">
                  <c:v>450.9</c:v>
                </c:pt>
                <c:pt idx="77">
                  <c:v>454.5</c:v>
                </c:pt>
                <c:pt idx="78">
                  <c:v>453.7</c:v>
                </c:pt>
                <c:pt idx="79">
                  <c:v>452.3</c:v>
                </c:pt>
                <c:pt idx="80">
                  <c:v>451.3</c:v>
                </c:pt>
                <c:pt idx="81">
                  <c:v>451.6</c:v>
                </c:pt>
                <c:pt idx="82">
                  <c:v>443.7</c:v>
                </c:pt>
                <c:pt idx="83">
                  <c:v>458.6</c:v>
                </c:pt>
                <c:pt idx="84">
                  <c:v>444.3</c:v>
                </c:pt>
                <c:pt idx="85">
                  <c:v>453.2</c:v>
                </c:pt>
                <c:pt idx="86">
                  <c:v>451.1</c:v>
                </c:pt>
                <c:pt idx="87">
                  <c:v>447.6</c:v>
                </c:pt>
                <c:pt idx="88">
                  <c:v>446.8</c:v>
                </c:pt>
                <c:pt idx="89">
                  <c:v>450.7</c:v>
                </c:pt>
                <c:pt idx="90">
                  <c:v>450.6</c:v>
                </c:pt>
                <c:pt idx="91">
                  <c:v>445.6</c:v>
                </c:pt>
                <c:pt idx="92">
                  <c:v>453.4</c:v>
                </c:pt>
                <c:pt idx="93">
                  <c:v>451.4</c:v>
                </c:pt>
                <c:pt idx="94">
                  <c:v>452.6</c:v>
                </c:pt>
                <c:pt idx="95">
                  <c:v>452.8</c:v>
                </c:pt>
                <c:pt idx="96">
                  <c:v>447.3</c:v>
                </c:pt>
                <c:pt idx="97">
                  <c:v>448.3</c:v>
                </c:pt>
                <c:pt idx="98">
                  <c:v>449.3</c:v>
                </c:pt>
                <c:pt idx="99">
                  <c:v>450.3</c:v>
                </c:pt>
                <c:pt idx="100">
                  <c:v>449.7</c:v>
                </c:pt>
                <c:pt idx="101">
                  <c:v>448.9</c:v>
                </c:pt>
                <c:pt idx="102">
                  <c:v>448.1</c:v>
                </c:pt>
                <c:pt idx="103">
                  <c:v>447.2</c:v>
                </c:pt>
                <c:pt idx="104">
                  <c:v>449.7</c:v>
                </c:pt>
                <c:pt idx="105">
                  <c:v>450.5</c:v>
                </c:pt>
                <c:pt idx="106">
                  <c:v>451.3</c:v>
                </c:pt>
                <c:pt idx="107">
                  <c:v>452.2</c:v>
                </c:pt>
                <c:pt idx="108">
                  <c:v>452.9</c:v>
                </c:pt>
                <c:pt idx="109">
                  <c:v>453.1</c:v>
                </c:pt>
                <c:pt idx="110">
                  <c:v>453.2</c:v>
                </c:pt>
                <c:pt idx="111">
                  <c:v>453.3</c:v>
                </c:pt>
                <c:pt idx="112">
                  <c:v>452.2</c:v>
                </c:pt>
                <c:pt idx="113">
                  <c:v>449.7</c:v>
                </c:pt>
                <c:pt idx="114">
                  <c:v>449.2</c:v>
                </c:pt>
                <c:pt idx="115">
                  <c:v>449.8</c:v>
                </c:pt>
                <c:pt idx="116">
                  <c:v>449.8</c:v>
                </c:pt>
                <c:pt idx="117">
                  <c:v>449.2</c:v>
                </c:pt>
                <c:pt idx="118">
                  <c:v>448.6</c:v>
                </c:pt>
                <c:pt idx="119">
                  <c:v>448.1</c:v>
                </c:pt>
                <c:pt idx="120">
                  <c:v>447.7</c:v>
                </c:pt>
                <c:pt idx="121">
                  <c:v>447.7</c:v>
                </c:pt>
                <c:pt idx="122">
                  <c:v>449.5</c:v>
                </c:pt>
                <c:pt idx="123">
                  <c:v>449.7</c:v>
                </c:pt>
                <c:pt idx="124">
                  <c:v>449.1</c:v>
                </c:pt>
                <c:pt idx="125">
                  <c:v>448.6</c:v>
                </c:pt>
                <c:pt idx="126">
                  <c:v>449.3</c:v>
                </c:pt>
                <c:pt idx="127">
                  <c:v>452.5</c:v>
                </c:pt>
                <c:pt idx="128">
                  <c:v>451.1</c:v>
                </c:pt>
                <c:pt idx="129">
                  <c:v>449.8</c:v>
                </c:pt>
                <c:pt idx="130">
                  <c:v>449.8</c:v>
                </c:pt>
                <c:pt idx="131">
                  <c:v>450.8</c:v>
                </c:pt>
                <c:pt idx="132">
                  <c:v>451.8</c:v>
                </c:pt>
                <c:pt idx="133">
                  <c:v>452.9</c:v>
                </c:pt>
                <c:pt idx="134">
                  <c:v>452.4</c:v>
                </c:pt>
                <c:pt idx="135">
                  <c:v>451.9</c:v>
                </c:pt>
                <c:pt idx="136">
                  <c:v>451.5</c:v>
                </c:pt>
                <c:pt idx="137">
                  <c:v>451</c:v>
                </c:pt>
                <c:pt idx="138">
                  <c:v>449</c:v>
                </c:pt>
                <c:pt idx="139">
                  <c:v>449</c:v>
                </c:pt>
                <c:pt idx="140">
                  <c:v>449.6</c:v>
                </c:pt>
                <c:pt idx="141">
                  <c:v>450</c:v>
                </c:pt>
                <c:pt idx="142">
                  <c:v>450</c:v>
                </c:pt>
                <c:pt idx="143">
                  <c:v>450.1</c:v>
                </c:pt>
                <c:pt idx="144">
                  <c:v>450.1</c:v>
                </c:pt>
                <c:pt idx="145">
                  <c:v>450.1</c:v>
                </c:pt>
                <c:pt idx="146">
                  <c:v>450.2</c:v>
                </c:pt>
                <c:pt idx="147">
                  <c:v>450.2</c:v>
                </c:pt>
                <c:pt idx="148">
                  <c:v>450.2</c:v>
                </c:pt>
                <c:pt idx="149">
                  <c:v>450.3</c:v>
                </c:pt>
                <c:pt idx="150">
                  <c:v>450.3</c:v>
                </c:pt>
                <c:pt idx="151">
                  <c:v>450.3</c:v>
                </c:pt>
                <c:pt idx="152">
                  <c:v>450.4</c:v>
                </c:pt>
                <c:pt idx="153">
                  <c:v>450.4</c:v>
                </c:pt>
                <c:pt idx="154">
                  <c:v>450.2</c:v>
                </c:pt>
                <c:pt idx="155">
                  <c:v>450</c:v>
                </c:pt>
                <c:pt idx="156">
                  <c:v>449.7</c:v>
                </c:pt>
                <c:pt idx="157">
                  <c:v>449.5</c:v>
                </c:pt>
                <c:pt idx="158">
                  <c:v>449.5</c:v>
                </c:pt>
                <c:pt idx="159">
                  <c:v>449.7</c:v>
                </c:pt>
                <c:pt idx="160">
                  <c:v>449.9</c:v>
                </c:pt>
                <c:pt idx="161">
                  <c:v>450.1</c:v>
                </c:pt>
                <c:pt idx="162">
                  <c:v>450.3</c:v>
                </c:pt>
                <c:pt idx="163">
                  <c:v>450.5</c:v>
                </c:pt>
                <c:pt idx="164">
                  <c:v>450.7</c:v>
                </c:pt>
                <c:pt idx="165">
                  <c:v>450.9</c:v>
                </c:pt>
                <c:pt idx="166">
                  <c:v>451.1</c:v>
                </c:pt>
                <c:pt idx="167">
                  <c:v>452.2</c:v>
                </c:pt>
                <c:pt idx="168">
                  <c:v>448.5</c:v>
                </c:pt>
                <c:pt idx="169">
                  <c:v>453.1</c:v>
                </c:pt>
                <c:pt idx="170">
                  <c:v>452.5</c:v>
                </c:pt>
                <c:pt idx="171">
                  <c:v>451.9</c:v>
                </c:pt>
                <c:pt idx="172">
                  <c:v>451.3</c:v>
                </c:pt>
                <c:pt idx="173">
                  <c:v>450.8</c:v>
                </c:pt>
                <c:pt idx="174">
                  <c:v>450.4</c:v>
                </c:pt>
                <c:pt idx="175">
                  <c:v>450</c:v>
                </c:pt>
                <c:pt idx="176">
                  <c:v>449.7</c:v>
                </c:pt>
                <c:pt idx="177">
                  <c:v>449.3</c:v>
                </c:pt>
                <c:pt idx="178">
                  <c:v>449.6</c:v>
                </c:pt>
                <c:pt idx="179">
                  <c:v>450.4</c:v>
                </c:pt>
                <c:pt idx="180">
                  <c:v>451.2</c:v>
                </c:pt>
                <c:pt idx="181">
                  <c:v>452</c:v>
                </c:pt>
                <c:pt idx="182">
                  <c:v>452.9</c:v>
                </c:pt>
                <c:pt idx="183">
                  <c:v>451.8</c:v>
                </c:pt>
                <c:pt idx="184">
                  <c:v>449</c:v>
                </c:pt>
                <c:pt idx="185">
                  <c:v>450.2</c:v>
                </c:pt>
                <c:pt idx="186">
                  <c:v>450.3</c:v>
                </c:pt>
                <c:pt idx="187">
                  <c:v>449.5</c:v>
                </c:pt>
                <c:pt idx="188">
                  <c:v>448.8</c:v>
                </c:pt>
                <c:pt idx="189">
                  <c:v>448.1</c:v>
                </c:pt>
                <c:pt idx="190">
                  <c:v>447.4</c:v>
                </c:pt>
                <c:pt idx="191">
                  <c:v>447.1</c:v>
                </c:pt>
                <c:pt idx="192">
                  <c:v>448.5</c:v>
                </c:pt>
                <c:pt idx="193">
                  <c:v>449.4</c:v>
                </c:pt>
                <c:pt idx="194">
                  <c:v>449.9</c:v>
                </c:pt>
                <c:pt idx="195">
                  <c:v>450.2</c:v>
                </c:pt>
                <c:pt idx="196">
                  <c:v>451</c:v>
                </c:pt>
                <c:pt idx="197">
                  <c:v>451.2</c:v>
                </c:pt>
                <c:pt idx="198">
                  <c:v>451</c:v>
                </c:pt>
                <c:pt idx="199">
                  <c:v>450.9</c:v>
                </c:pt>
                <c:pt idx="200">
                  <c:v>450.5</c:v>
                </c:pt>
                <c:pt idx="201">
                  <c:v>450.2</c:v>
                </c:pt>
                <c:pt idx="202">
                  <c:v>450.8</c:v>
                </c:pt>
                <c:pt idx="203">
                  <c:v>452.1</c:v>
                </c:pt>
                <c:pt idx="204">
                  <c:v>449.7</c:v>
                </c:pt>
                <c:pt idx="205">
                  <c:v>453.4</c:v>
                </c:pt>
                <c:pt idx="206">
                  <c:v>451.6</c:v>
                </c:pt>
                <c:pt idx="207">
                  <c:v>449.2</c:v>
                </c:pt>
                <c:pt idx="208">
                  <c:v>449</c:v>
                </c:pt>
                <c:pt idx="209">
                  <c:v>449.5</c:v>
                </c:pt>
                <c:pt idx="210">
                  <c:v>450.3</c:v>
                </c:pt>
                <c:pt idx="211">
                  <c:v>451.6</c:v>
                </c:pt>
                <c:pt idx="212">
                  <c:v>451.6</c:v>
                </c:pt>
                <c:pt idx="213">
                  <c:v>450.8</c:v>
                </c:pt>
                <c:pt idx="214">
                  <c:v>450.1</c:v>
                </c:pt>
                <c:pt idx="215">
                  <c:v>450</c:v>
                </c:pt>
                <c:pt idx="216">
                  <c:v>452.4</c:v>
                </c:pt>
                <c:pt idx="217">
                  <c:v>451.9</c:v>
                </c:pt>
                <c:pt idx="218">
                  <c:v>451.3</c:v>
                </c:pt>
                <c:pt idx="219">
                  <c:v>450.8</c:v>
                </c:pt>
                <c:pt idx="220">
                  <c:v>450.3</c:v>
                </c:pt>
                <c:pt idx="221">
                  <c:v>449.8</c:v>
                </c:pt>
                <c:pt idx="222">
                  <c:v>449.7</c:v>
                </c:pt>
                <c:pt idx="223">
                  <c:v>450.7</c:v>
                </c:pt>
                <c:pt idx="224">
                  <c:v>451.9</c:v>
                </c:pt>
                <c:pt idx="225">
                  <c:v>450.4</c:v>
                </c:pt>
                <c:pt idx="226">
                  <c:v>449.6</c:v>
                </c:pt>
                <c:pt idx="227">
                  <c:v>448.8</c:v>
                </c:pt>
                <c:pt idx="228">
                  <c:v>447.9</c:v>
                </c:pt>
                <c:pt idx="229">
                  <c:v>448.9</c:v>
                </c:pt>
                <c:pt idx="230">
                  <c:v>451.6</c:v>
                </c:pt>
                <c:pt idx="231">
                  <c:v>449.1</c:v>
                </c:pt>
                <c:pt idx="232">
                  <c:v>444</c:v>
                </c:pt>
                <c:pt idx="233">
                  <c:v>450.9</c:v>
                </c:pt>
                <c:pt idx="234">
                  <c:v>452.2</c:v>
                </c:pt>
                <c:pt idx="235">
                  <c:v>443.5</c:v>
                </c:pt>
                <c:pt idx="236">
                  <c:v>442.5</c:v>
                </c:pt>
                <c:pt idx="237">
                  <c:v>453.3</c:v>
                </c:pt>
                <c:pt idx="238">
                  <c:v>451.5</c:v>
                </c:pt>
                <c:pt idx="239">
                  <c:v>449.3</c:v>
                </c:pt>
                <c:pt idx="240">
                  <c:v>450.5</c:v>
                </c:pt>
                <c:pt idx="241">
                  <c:v>450.7</c:v>
                </c:pt>
                <c:pt idx="242">
                  <c:v>450.5</c:v>
                </c:pt>
                <c:pt idx="243">
                  <c:v>450.4</c:v>
                </c:pt>
                <c:pt idx="244">
                  <c:v>450.3</c:v>
                </c:pt>
                <c:pt idx="245">
                  <c:v>450.7</c:v>
                </c:pt>
                <c:pt idx="246">
                  <c:v>450.4</c:v>
                </c:pt>
                <c:pt idx="247">
                  <c:v>450</c:v>
                </c:pt>
                <c:pt idx="248">
                  <c:v>449.6</c:v>
                </c:pt>
                <c:pt idx="249">
                  <c:v>449.2</c:v>
                </c:pt>
                <c:pt idx="250">
                  <c:v>448.9</c:v>
                </c:pt>
                <c:pt idx="251">
                  <c:v>448.8</c:v>
                </c:pt>
                <c:pt idx="252">
                  <c:v>449.5</c:v>
                </c:pt>
                <c:pt idx="253">
                  <c:v>449.9</c:v>
                </c:pt>
                <c:pt idx="254">
                  <c:v>450.3</c:v>
                </c:pt>
                <c:pt idx="255">
                  <c:v>450.7</c:v>
                </c:pt>
                <c:pt idx="256">
                  <c:v>451.1</c:v>
                </c:pt>
                <c:pt idx="257">
                  <c:v>451.5</c:v>
                </c:pt>
                <c:pt idx="258">
                  <c:v>451.7</c:v>
                </c:pt>
                <c:pt idx="259">
                  <c:v>451.6</c:v>
                </c:pt>
                <c:pt idx="260">
                  <c:v>451.5</c:v>
                </c:pt>
                <c:pt idx="261">
                  <c:v>451.2</c:v>
                </c:pt>
                <c:pt idx="262">
                  <c:v>449.8</c:v>
                </c:pt>
                <c:pt idx="263">
                  <c:v>448.1</c:v>
                </c:pt>
                <c:pt idx="264">
                  <c:v>446.8</c:v>
                </c:pt>
                <c:pt idx="265">
                  <c:v>447.4</c:v>
                </c:pt>
                <c:pt idx="266">
                  <c:v>448.1</c:v>
                </c:pt>
                <c:pt idx="267">
                  <c:v>448.7</c:v>
                </c:pt>
                <c:pt idx="268">
                  <c:v>449.7</c:v>
                </c:pt>
                <c:pt idx="269">
                  <c:v>449.8</c:v>
                </c:pt>
                <c:pt idx="270">
                  <c:v>448.3</c:v>
                </c:pt>
                <c:pt idx="271">
                  <c:v>448.8</c:v>
                </c:pt>
                <c:pt idx="272">
                  <c:v>450.7</c:v>
                </c:pt>
                <c:pt idx="273">
                  <c:v>451.9</c:v>
                </c:pt>
                <c:pt idx="274">
                  <c:v>448.6</c:v>
                </c:pt>
                <c:pt idx="275">
                  <c:v>449.2</c:v>
                </c:pt>
                <c:pt idx="276">
                  <c:v>450</c:v>
                </c:pt>
                <c:pt idx="277">
                  <c:v>449.6</c:v>
                </c:pt>
                <c:pt idx="278">
                  <c:v>449.2</c:v>
                </c:pt>
                <c:pt idx="279">
                  <c:v>448.7</c:v>
                </c:pt>
                <c:pt idx="280">
                  <c:v>449.8</c:v>
                </c:pt>
                <c:pt idx="281">
                  <c:v>450.7</c:v>
                </c:pt>
                <c:pt idx="282">
                  <c:v>449.7</c:v>
                </c:pt>
                <c:pt idx="283">
                  <c:v>451.9</c:v>
                </c:pt>
                <c:pt idx="284">
                  <c:v>451.4</c:v>
                </c:pt>
                <c:pt idx="285">
                  <c:v>450.7</c:v>
                </c:pt>
                <c:pt idx="286">
                  <c:v>450</c:v>
                </c:pt>
                <c:pt idx="287">
                  <c:v>450.1</c:v>
                </c:pt>
                <c:pt idx="288">
                  <c:v>449.9</c:v>
                </c:pt>
                <c:pt idx="289">
                  <c:v>448.8</c:v>
                </c:pt>
                <c:pt idx="290">
                  <c:v>448.8</c:v>
                </c:pt>
                <c:pt idx="291">
                  <c:v>450.5</c:v>
                </c:pt>
                <c:pt idx="292">
                  <c:v>453.2</c:v>
                </c:pt>
                <c:pt idx="293">
                  <c:v>455.3</c:v>
                </c:pt>
                <c:pt idx="294">
                  <c:v>455.5</c:v>
                </c:pt>
                <c:pt idx="295">
                  <c:v>450.6</c:v>
                </c:pt>
                <c:pt idx="296">
                  <c:v>450.6</c:v>
                </c:pt>
                <c:pt idx="297">
                  <c:v>450.7</c:v>
                </c:pt>
                <c:pt idx="298">
                  <c:v>450.7</c:v>
                </c:pt>
                <c:pt idx="299">
                  <c:v>450.8</c:v>
                </c:pt>
                <c:pt idx="300">
                  <c:v>500.9</c:v>
                </c:pt>
                <c:pt idx="301">
                  <c:v>500.2</c:v>
                </c:pt>
                <c:pt idx="302">
                  <c:v>351</c:v>
                </c:pt>
                <c:pt idx="303">
                  <c:v>350.9</c:v>
                </c:pt>
                <c:pt idx="304">
                  <c:v>351.2</c:v>
                </c:pt>
                <c:pt idx="305">
                  <c:v>351.4</c:v>
                </c:pt>
                <c:pt idx="306">
                  <c:v>351.5</c:v>
                </c:pt>
                <c:pt idx="307">
                  <c:v>351.3</c:v>
                </c:pt>
                <c:pt idx="308">
                  <c:v>351.2</c:v>
                </c:pt>
                <c:pt idx="309">
                  <c:v>351</c:v>
                </c:pt>
                <c:pt idx="310">
                  <c:v>350.9</c:v>
                </c:pt>
                <c:pt idx="311">
                  <c:v>350.7</c:v>
                </c:pt>
                <c:pt idx="312">
                  <c:v>350.6</c:v>
                </c:pt>
                <c:pt idx="313">
                  <c:v>350.6</c:v>
                </c:pt>
                <c:pt idx="314">
                  <c:v>350.8</c:v>
                </c:pt>
                <c:pt idx="315">
                  <c:v>351</c:v>
                </c:pt>
                <c:pt idx="316">
                  <c:v>351.3</c:v>
                </c:pt>
                <c:pt idx="317">
                  <c:v>351.5</c:v>
                </c:pt>
                <c:pt idx="318">
                  <c:v>351.7</c:v>
                </c:pt>
                <c:pt idx="319">
                  <c:v>351.9</c:v>
                </c:pt>
                <c:pt idx="320">
                  <c:v>352.1</c:v>
                </c:pt>
                <c:pt idx="321">
                  <c:v>349.2</c:v>
                </c:pt>
                <c:pt idx="322">
                  <c:v>348</c:v>
                </c:pt>
                <c:pt idx="323">
                  <c:v>348.7</c:v>
                </c:pt>
                <c:pt idx="324">
                  <c:v>349.3</c:v>
                </c:pt>
                <c:pt idx="325">
                  <c:v>350</c:v>
                </c:pt>
                <c:pt idx="326">
                  <c:v>350.6</c:v>
                </c:pt>
                <c:pt idx="327">
                  <c:v>351.2</c:v>
                </c:pt>
                <c:pt idx="328">
                  <c:v>351.9</c:v>
                </c:pt>
                <c:pt idx="329">
                  <c:v>352.5</c:v>
                </c:pt>
                <c:pt idx="330">
                  <c:v>353.2</c:v>
                </c:pt>
                <c:pt idx="331">
                  <c:v>353.3</c:v>
                </c:pt>
                <c:pt idx="332">
                  <c:v>352.8</c:v>
                </c:pt>
                <c:pt idx="333">
                  <c:v>352.3</c:v>
                </c:pt>
                <c:pt idx="334">
                  <c:v>351.9</c:v>
                </c:pt>
                <c:pt idx="335">
                  <c:v>351.4</c:v>
                </c:pt>
                <c:pt idx="336">
                  <c:v>350.9</c:v>
                </c:pt>
                <c:pt idx="337">
                  <c:v>350.4</c:v>
                </c:pt>
                <c:pt idx="338">
                  <c:v>350.3</c:v>
                </c:pt>
                <c:pt idx="339">
                  <c:v>350.4</c:v>
                </c:pt>
                <c:pt idx="340">
                  <c:v>350.5</c:v>
                </c:pt>
                <c:pt idx="341">
                  <c:v>350.6</c:v>
                </c:pt>
                <c:pt idx="342">
                  <c:v>350.7</c:v>
                </c:pt>
                <c:pt idx="343">
                  <c:v>350.9</c:v>
                </c:pt>
                <c:pt idx="344">
                  <c:v>350.3</c:v>
                </c:pt>
                <c:pt idx="345">
                  <c:v>349.2</c:v>
                </c:pt>
                <c:pt idx="346">
                  <c:v>349.2</c:v>
                </c:pt>
                <c:pt idx="347">
                  <c:v>349.2</c:v>
                </c:pt>
                <c:pt idx="348">
                  <c:v>349.1</c:v>
                </c:pt>
                <c:pt idx="349">
                  <c:v>349.1</c:v>
                </c:pt>
                <c:pt idx="350">
                  <c:v>349.1</c:v>
                </c:pt>
                <c:pt idx="351">
                  <c:v>349.1</c:v>
                </c:pt>
                <c:pt idx="352">
                  <c:v>349</c:v>
                </c:pt>
                <c:pt idx="353">
                  <c:v>349</c:v>
                </c:pt>
                <c:pt idx="354">
                  <c:v>349</c:v>
                </c:pt>
                <c:pt idx="355">
                  <c:v>349</c:v>
                </c:pt>
              </c:numCache>
            </c:numRef>
          </c:val>
          <c:smooth val="0"/>
          <c:extLst>
            <c:ext xmlns:c16="http://schemas.microsoft.com/office/drawing/2014/chart" uri="{C3380CC4-5D6E-409C-BE32-E72D297353CC}">
              <c16:uniqueId val="{00000000-767C-4C2C-83DF-52BCC0AAE433}"/>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3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F75-417B-AEE7-2163A6E83669}"/>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F75-417B-AEE7-2163A6E83669}"/>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5012-4248-83F5-AD181CBABF0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5012-4248-83F5-AD181CBABF0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5012-4248-83F5-AD181CBABF0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5012-4248-83F5-AD181CBABF0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9D9B-4575-8397-30038F683D53}"/>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9D9B-4575-8397-30038F683D53}"/>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9D9B-4575-8397-30038F683D53}"/>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9D9B-4575-8397-30038F683D53}"/>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A179-44AA-9B71-23BC6C04214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A179-44AA-9B71-23BC6C04214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A179-44AA-9B71-23BC6C04214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A179-44AA-9B71-23BC6C04214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4</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5</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2</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6</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7</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8</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9</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10</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13</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14</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1</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1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16</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17</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8</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9</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0</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1</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22</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23</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6D8042-2C7C-42E0-993F-3C58F4673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7</TotalTime>
  <Pages>1</Pages>
  <Words>41720</Words>
  <Characters>237806</Characters>
  <Application>Microsoft Office Word</Application>
  <DocSecurity>0</DocSecurity>
  <Lines>1981</Lines>
  <Paragraphs>557</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7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Reza Andriady</dc:creator>
  <cp:lastModifiedBy>Reza Andriady</cp:lastModifiedBy>
  <cp:revision>61</cp:revision>
  <cp:lastPrinted>2021-01-11T16:58:00Z</cp:lastPrinted>
  <dcterms:created xsi:type="dcterms:W3CDTF">2021-01-08T09:20:00Z</dcterms:created>
  <dcterms:modified xsi:type="dcterms:W3CDTF">2021-01-1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